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1C616" w14:textId="77777777" w:rsidR="00A35BD0" w:rsidRPr="0091203D" w:rsidRDefault="00A35BD0" w:rsidP="00A35BD0">
      <w:pPr>
        <w:pStyle w:val="Heading3"/>
      </w:pPr>
      <w:bookmarkStart w:id="0" w:name="_Ref147421298"/>
      <w:bookmarkStart w:id="1" w:name="_Ref148967670"/>
      <w:bookmarkStart w:id="2" w:name="_Toc155723589"/>
      <w:r w:rsidRPr="0091203D">
        <w:t xml:space="preserve">Appendix </w:t>
      </w:r>
      <w:bookmarkEnd w:id="0"/>
      <w:r>
        <w:t>B: Audience Persona Characterization Tool</w:t>
      </w:r>
      <w:bookmarkEnd w:id="1"/>
      <w:bookmarkEnd w:id="2"/>
    </w:p>
    <w:p w14:paraId="20A8F2B7" w14:textId="77777777" w:rsidR="00A35BD0" w:rsidRPr="0091203D" w:rsidRDefault="00A35BD0" w:rsidP="00A35BD0">
      <w:r w:rsidRPr="0091203D">
        <w:t>T</w:t>
      </w:r>
      <w:r>
        <w:t>his</w:t>
      </w:r>
      <w:r w:rsidRPr="0091203D">
        <w:t xml:space="preserve"> tool </w:t>
      </w:r>
      <w:r>
        <w:t>helps</w:t>
      </w:r>
      <w:r w:rsidRPr="0091203D">
        <w:t xml:space="preserve"> </w:t>
      </w:r>
      <w:r w:rsidRPr="00CB6EA7">
        <w:t>to identify target audiences and characterize their personas</w:t>
      </w:r>
      <w:r>
        <w:t xml:space="preserve"> to assist in the</w:t>
      </w:r>
      <w:r w:rsidRPr="0091203D">
        <w:t xml:space="preserve"> </w:t>
      </w:r>
      <w:r>
        <w:t>development of</w:t>
      </w:r>
      <w:r w:rsidRPr="0091203D">
        <w:t xml:space="preserve"> messages before and during a</w:t>
      </w:r>
      <w:r>
        <w:t>n escalating</w:t>
      </w:r>
      <w:r w:rsidRPr="0091203D">
        <w:t xml:space="preserve"> public health </w:t>
      </w:r>
      <w:r>
        <w:t>issue</w:t>
      </w:r>
      <w:r w:rsidRPr="0091203D">
        <w:t>.</w:t>
      </w:r>
      <w:r w:rsidRPr="0091203D">
        <w:fldChar w:fldCharType="begin"/>
      </w:r>
      <w:r>
        <w:instrText xml:space="preserve"> ADDIN ZOTERO_ITEM CSL_CITATION {"citationID":"RbBiJZMd","properties":{"formattedCitation":"\\super 1\\nosupersub{}","plainCitation":"1","noteIndex":0},"citationItems":[{"id":238,"uris":["http://zotero.org/groups/5216737/items/7LFSZ2HZ"],"itemData":{"id":238,"type":"report","event-place":"Baltimore, MD","publisher":"Johns Hopkins Center for Health Security, CDC","publisher-place":"Baltimore, MD","title":"Summary report for Task 12:   Identify messaging components to manage expected health-related misinformation and disinformation that reduces trust in public health","author":[{"family":"Potter","given":"Christina"},{"family":"Fink","given":"Erin R"},{"family":"Nagar","given":"Aishwarya"},{"family":"Malaty Rivera","given":"Jessica"},{"family":"Zhu","given":"Alex"},{"family":"C. O'Donnell-Pazderka","given":"Emily"},{"family":"Gregoire","given":"Vanessa"},{"family":"Kirk Sell","given":"Tara"}],"issued":{"date-parts":[["2023",8,28]]}}}],"schema":"https://github.com/citation-style-language/schema/raw/master/csl-citation.json"} </w:instrText>
      </w:r>
      <w:r w:rsidRPr="0091203D">
        <w:fldChar w:fldCharType="separate"/>
      </w:r>
      <w:r w:rsidRPr="008312B5">
        <w:rPr>
          <w:rFonts w:cs="Times New Roman"/>
          <w:szCs w:val="24"/>
          <w:vertAlign w:val="superscript"/>
        </w:rPr>
        <w:t>1</w:t>
      </w:r>
      <w:r w:rsidRPr="0091203D">
        <w:fldChar w:fldCharType="end"/>
      </w:r>
      <w:r w:rsidRPr="0091203D">
        <w:t xml:space="preserve"> </w:t>
      </w:r>
      <w:r w:rsidRPr="00F930FD">
        <w:t xml:space="preserve">However, </w:t>
      </w:r>
      <w:r>
        <w:t xml:space="preserve">care should be taken to </w:t>
      </w:r>
      <w:r w:rsidRPr="00F930FD">
        <w:t xml:space="preserve">avoid stereotyping </w:t>
      </w:r>
      <w:r>
        <w:t>people while using the tool. Use the template below to organize what you know about your audience and create a fictional audience persona.</w:t>
      </w:r>
    </w:p>
    <w:p w14:paraId="0C741D37" w14:textId="77777777" w:rsidR="00A35BD0" w:rsidRPr="0091203D" w:rsidRDefault="00A35BD0" w:rsidP="00A35BD0">
      <w:pPr>
        <w:jc w:val="center"/>
      </w:pPr>
      <w:r w:rsidRPr="0091203D">
        <w:rPr>
          <w:noProof/>
        </w:rPr>
        <w:drawing>
          <wp:inline distT="0" distB="0" distL="0" distR="0" wp14:anchorId="65025228" wp14:editId="237BFB67">
            <wp:extent cx="8255198" cy="4460884"/>
            <wp:effectExtent l="12700" t="12700" r="12700" b="9525"/>
            <wp:docPr id="1664949130" name="Picture 1664949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49130" name="Picture 1664949130"/>
                    <pic:cNvPicPr/>
                  </pic:nvPicPr>
                  <pic:blipFill>
                    <a:blip r:embed="rId11" cstate="print">
                      <a:extLst>
                        <a:ext uri="{28A0092B-C50C-407E-A947-70E740481C1C}">
                          <a14:useLocalDpi xmlns:a14="http://schemas.microsoft.com/office/drawing/2010/main" val="0"/>
                        </a:ext>
                      </a:extLst>
                    </a:blip>
                    <a:srcRect l="598" r="598"/>
                    <a:stretch>
                      <a:fillRect/>
                    </a:stretch>
                  </pic:blipFill>
                  <pic:spPr bwMode="auto">
                    <a:xfrm>
                      <a:off x="0" y="0"/>
                      <a:ext cx="8255198" cy="4460884"/>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5D918C70" w14:textId="77777777" w:rsidR="00A35BD0" w:rsidRDefault="00A35BD0" w:rsidP="00A35BD0">
      <w:r>
        <w:br w:type="page"/>
      </w:r>
    </w:p>
    <w:tbl>
      <w:tblPr>
        <w:tblpPr w:leftFromText="187" w:rightFromText="187" w:vertAnchor="page" w:horzAnchor="margin" w:tblpY="2444"/>
        <w:tblW w:w="13174" w:type="dxa"/>
        <w:tblBorders>
          <w:top w:val="outset" w:sz="6" w:space="0" w:color="auto"/>
          <w:left w:val="outset" w:sz="6" w:space="0" w:color="auto"/>
          <w:bottom w:val="outset" w:sz="6" w:space="0" w:color="auto"/>
          <w:right w:val="outset" w:sz="6" w:space="0" w:color="auto"/>
        </w:tblBorders>
        <w:tblCellMar>
          <w:left w:w="29" w:type="dxa"/>
          <w:right w:w="0" w:type="dxa"/>
        </w:tblCellMar>
        <w:tblLook w:val="04A0" w:firstRow="1" w:lastRow="0" w:firstColumn="1" w:lastColumn="0" w:noHBand="0" w:noVBand="1"/>
      </w:tblPr>
      <w:tblGrid>
        <w:gridCol w:w="1868"/>
        <w:gridCol w:w="3542"/>
        <w:gridCol w:w="3695"/>
        <w:gridCol w:w="4069"/>
      </w:tblGrid>
      <w:tr w:rsidR="00BD5B4D" w:rsidRPr="0091203D" w14:paraId="672327E4" w14:textId="77777777" w:rsidTr="00FE3503">
        <w:trPr>
          <w:trHeight w:val="345"/>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000000" w:themeFill="text1"/>
            <w:vAlign w:val="center"/>
            <w:hideMark/>
          </w:tcPr>
          <w:p w14:paraId="25CBA16D" w14:textId="77777777" w:rsidR="00BD5B4D" w:rsidRPr="00551000" w:rsidRDefault="00BD5B4D" w:rsidP="00BD5B4D">
            <w:pPr>
              <w:spacing w:after="0" w:line="276" w:lineRule="auto"/>
              <w:textAlignment w:val="baseline"/>
              <w:rPr>
                <w:rFonts w:eastAsia="Times New Roman" w:cstheme="minorHAnsi"/>
                <w:b/>
                <w:bCs/>
                <w:sz w:val="18"/>
                <w:szCs w:val="18"/>
              </w:rPr>
            </w:pPr>
            <w:r w:rsidRPr="00551000">
              <w:rPr>
                <w:rFonts w:eastAsia="Times New Roman" w:cstheme="minorHAnsi"/>
                <w:b/>
                <w:bCs/>
                <w:sz w:val="18"/>
                <w:szCs w:val="18"/>
              </w:rPr>
              <w:lastRenderedPageBreak/>
              <w:t>Category</w:t>
            </w:r>
          </w:p>
        </w:tc>
        <w:tc>
          <w:tcPr>
            <w:tcW w:w="1130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000000" w:themeFill="text1"/>
            <w:vAlign w:val="center"/>
            <w:hideMark/>
          </w:tcPr>
          <w:p w14:paraId="0FFC8FBE" w14:textId="77777777" w:rsidR="00BD5B4D" w:rsidRPr="0091203D" w:rsidRDefault="00BD5B4D" w:rsidP="00BD5B4D">
            <w:pPr>
              <w:spacing w:after="0" w:line="276" w:lineRule="auto"/>
              <w:jc w:val="center"/>
              <w:textAlignment w:val="baseline"/>
              <w:rPr>
                <w:rFonts w:eastAsia="Times New Roman" w:cstheme="minorHAnsi"/>
                <w:b/>
                <w:bCs/>
                <w:sz w:val="18"/>
                <w:szCs w:val="18"/>
              </w:rPr>
            </w:pPr>
            <w:r>
              <w:rPr>
                <w:rFonts w:eastAsia="Times New Roman" w:cstheme="minorHAnsi"/>
                <w:b/>
                <w:bCs/>
                <w:sz w:val="18"/>
                <w:szCs w:val="18"/>
              </w:rPr>
              <w:t xml:space="preserve">Your answers </w:t>
            </w:r>
          </w:p>
        </w:tc>
      </w:tr>
      <w:tr w:rsidR="00BD5B4D" w:rsidRPr="0091203D" w14:paraId="0C0BBF87" w14:textId="77777777" w:rsidTr="00FE3503">
        <w:trPr>
          <w:trHeight w:val="255"/>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ABE34B0" w14:textId="77777777" w:rsidR="00BD5B4D" w:rsidRPr="0091203D" w:rsidRDefault="00BD5B4D" w:rsidP="00BD5B4D">
            <w:pPr>
              <w:spacing w:after="0" w:line="276" w:lineRule="auto"/>
              <w:textAlignment w:val="baseline"/>
              <w:rPr>
                <w:rFonts w:eastAsia="Times New Roman" w:cstheme="minorHAnsi"/>
                <w:sz w:val="18"/>
                <w:szCs w:val="18"/>
              </w:rPr>
            </w:pPr>
            <w:r w:rsidRPr="0091203D">
              <w:rPr>
                <w:rFonts w:eastAsia="Times New Roman" w:cstheme="minorHAnsi"/>
                <w:b/>
                <w:bCs/>
                <w:sz w:val="18"/>
                <w:szCs w:val="18"/>
              </w:rPr>
              <w:t>Purpose</w:t>
            </w:r>
          </w:p>
        </w:tc>
        <w:tc>
          <w:tcPr>
            <w:tcW w:w="1130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DF81C20" w14:textId="77777777" w:rsidR="00BD5B4D" w:rsidRPr="0091203D" w:rsidRDefault="00BD5B4D" w:rsidP="00BD5B4D">
            <w:pPr>
              <w:spacing w:after="0" w:line="276" w:lineRule="auto"/>
              <w:jc w:val="center"/>
              <w:textAlignment w:val="baseline"/>
              <w:rPr>
                <w:rFonts w:eastAsia="Times New Roman" w:cstheme="minorHAnsi"/>
                <w:sz w:val="18"/>
                <w:szCs w:val="18"/>
              </w:rPr>
            </w:pPr>
            <w:proofErr w:type="spellStart"/>
            <w:r w:rsidRPr="0091203D">
              <w:rPr>
                <w:rFonts w:eastAsia="Times New Roman" w:cstheme="minorHAnsi"/>
                <w:sz w:val="18"/>
                <w:szCs w:val="18"/>
              </w:rPr>
              <w:t>Prebunk</w:t>
            </w:r>
            <w:proofErr w:type="spellEnd"/>
            <w:r w:rsidRPr="0091203D">
              <w:rPr>
                <w:rFonts w:eastAsia="Times New Roman" w:cstheme="minorHAnsi"/>
                <w:sz w:val="18"/>
                <w:szCs w:val="18"/>
              </w:rPr>
              <w:t xml:space="preserve"> misleading information related to individual risk &amp; help audience anticipate public health </w:t>
            </w:r>
            <w:proofErr w:type="gramStart"/>
            <w:r w:rsidRPr="0091203D">
              <w:rPr>
                <w:rFonts w:eastAsia="Times New Roman" w:cstheme="minorHAnsi"/>
                <w:sz w:val="18"/>
                <w:szCs w:val="18"/>
              </w:rPr>
              <w:t>messages</w:t>
            </w:r>
            <w:proofErr w:type="gramEnd"/>
          </w:p>
          <w:p w14:paraId="325BEFD0" w14:textId="77777777" w:rsidR="00BD5B4D" w:rsidRPr="0091203D" w:rsidRDefault="00BD5B4D" w:rsidP="00BD5B4D">
            <w:pPr>
              <w:spacing w:after="0" w:line="276" w:lineRule="auto"/>
              <w:jc w:val="center"/>
              <w:textAlignment w:val="baseline"/>
              <w:rPr>
                <w:rFonts w:eastAsia="Times New Roman" w:cstheme="minorHAnsi"/>
                <w:sz w:val="18"/>
                <w:szCs w:val="18"/>
              </w:rPr>
            </w:pPr>
          </w:p>
        </w:tc>
      </w:tr>
      <w:tr w:rsidR="00BD5B4D" w:rsidRPr="0091203D" w14:paraId="3D65EA4B" w14:textId="77777777" w:rsidTr="00FE3503">
        <w:trPr>
          <w:trHeight w:val="309"/>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9BF6407" w14:textId="77777777" w:rsidR="00BD5B4D" w:rsidRPr="0091203D" w:rsidRDefault="00BD5B4D" w:rsidP="00BD5B4D">
            <w:pPr>
              <w:spacing w:after="0" w:line="276" w:lineRule="auto"/>
              <w:textAlignment w:val="baseline"/>
              <w:rPr>
                <w:rFonts w:eastAsia="Times New Roman" w:cstheme="minorHAnsi"/>
                <w:sz w:val="18"/>
                <w:szCs w:val="18"/>
              </w:rPr>
            </w:pPr>
            <w:r w:rsidRPr="0091203D">
              <w:rPr>
                <w:rFonts w:eastAsia="Times New Roman" w:cstheme="minorHAnsi"/>
                <w:b/>
                <w:bCs/>
                <w:sz w:val="18"/>
                <w:szCs w:val="18"/>
              </w:rPr>
              <w:t>Message Goals</w:t>
            </w:r>
          </w:p>
        </w:tc>
        <w:tc>
          <w:tcPr>
            <w:tcW w:w="1130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E6D2D0B" w14:textId="77777777" w:rsidR="00BD5B4D" w:rsidRPr="0091203D" w:rsidRDefault="00BD5B4D" w:rsidP="00BD5B4D">
            <w:pPr>
              <w:spacing w:after="0" w:line="276" w:lineRule="auto"/>
              <w:jc w:val="center"/>
              <w:textAlignment w:val="baseline"/>
              <w:rPr>
                <w:rFonts w:eastAsia="Times New Roman"/>
                <w:sz w:val="18"/>
                <w:szCs w:val="18"/>
              </w:rPr>
            </w:pPr>
            <w:r w:rsidRPr="00890F76">
              <w:rPr>
                <w:rFonts w:eastAsia="Times New Roman" w:cstheme="minorHAnsi"/>
                <w:sz w:val="18"/>
                <w:szCs w:val="18"/>
              </w:rPr>
              <w:t>Increase people’s ability to detect false information</w:t>
            </w:r>
          </w:p>
        </w:tc>
      </w:tr>
      <w:tr w:rsidR="00BD5B4D" w:rsidRPr="0091203D" w14:paraId="72FFD9E7" w14:textId="77777777" w:rsidTr="00FE3503">
        <w:trPr>
          <w:trHeight w:val="524"/>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9DA1D49"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Persona &amp; Trust Characterization</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FA22B6D" w14:textId="77777777" w:rsidR="00BD5B4D" w:rsidRPr="0091203D" w:rsidRDefault="00BD5B4D" w:rsidP="00BD5B4D">
            <w:pPr>
              <w:spacing w:after="0" w:line="276" w:lineRule="auto"/>
              <w:jc w:val="center"/>
              <w:textAlignment w:val="baseline"/>
              <w:rPr>
                <w:rFonts w:eastAsia="Times New Roman" w:cstheme="minorHAnsi"/>
                <w:sz w:val="18"/>
                <w:szCs w:val="18"/>
                <w:u w:val="single"/>
              </w:rPr>
            </w:pPr>
            <w:r w:rsidRPr="0091203D">
              <w:rPr>
                <w:rFonts w:eastAsia="Times New Roman" w:cstheme="minorHAnsi"/>
                <w:sz w:val="18"/>
                <w:szCs w:val="18"/>
                <w:u w:val="single"/>
              </w:rPr>
              <w:t>High Trust</w:t>
            </w:r>
            <w:r>
              <w:rPr>
                <w:rFonts w:eastAsia="Times New Roman" w:cstheme="minorHAnsi"/>
                <w:sz w:val="18"/>
                <w:szCs w:val="18"/>
                <w:u w:val="single"/>
              </w:rPr>
              <w:t xml:space="preserve"> Person</w:t>
            </w:r>
          </w:p>
          <w:p w14:paraId="5B68A706" w14:textId="77777777" w:rsidR="00BD5B4D" w:rsidRPr="0091203D" w:rsidRDefault="00BD5B4D" w:rsidP="00BD5B4D">
            <w:pPr>
              <w:tabs>
                <w:tab w:val="center" w:pos="2134"/>
                <w:tab w:val="left" w:pos="3536"/>
              </w:tabs>
              <w:spacing w:after="0" w:line="276" w:lineRule="auto"/>
              <w:jc w:val="center"/>
              <w:textAlignment w:val="baseline"/>
              <w:rPr>
                <w:rFonts w:eastAsia="Times New Roman" w:cstheme="minorHAnsi"/>
                <w:i/>
                <w:iCs/>
                <w:sz w:val="18"/>
                <w:szCs w:val="18"/>
              </w:rPr>
            </w:pPr>
            <w:r>
              <w:rPr>
                <w:rFonts w:eastAsia="Times New Roman" w:cstheme="minorHAnsi"/>
                <w:i/>
                <w:iCs/>
                <w:sz w:val="18"/>
                <w:szCs w:val="18"/>
              </w:rPr>
              <w:t>Add characteristics (</w:t>
            </w:r>
            <w:proofErr w:type="spellStart"/>
            <w:r>
              <w:rPr>
                <w:rFonts w:eastAsia="Times New Roman" w:cstheme="minorHAnsi"/>
                <w:i/>
                <w:iCs/>
                <w:sz w:val="18"/>
                <w:szCs w:val="18"/>
              </w:rPr>
              <w:t>eg</w:t>
            </w:r>
            <w:proofErr w:type="spellEnd"/>
            <w:r>
              <w:rPr>
                <w:rFonts w:eastAsia="Times New Roman" w:cstheme="minorHAnsi"/>
                <w:i/>
                <w:iCs/>
                <w:sz w:val="18"/>
                <w:szCs w:val="18"/>
              </w:rPr>
              <w:t>, racial identity, location)</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8DC7462" w14:textId="77777777" w:rsidR="00BD5B4D" w:rsidRPr="0091203D" w:rsidRDefault="00BD5B4D" w:rsidP="00BD5B4D">
            <w:pPr>
              <w:spacing w:after="0" w:line="276" w:lineRule="auto"/>
              <w:jc w:val="center"/>
              <w:textAlignment w:val="baseline"/>
              <w:rPr>
                <w:rFonts w:eastAsia="Times New Roman" w:cstheme="minorHAnsi"/>
                <w:i/>
                <w:iCs/>
                <w:sz w:val="18"/>
                <w:szCs w:val="18"/>
              </w:rPr>
            </w:pPr>
            <w:r w:rsidRPr="0091203D">
              <w:rPr>
                <w:rFonts w:eastAsia="Times New Roman" w:cstheme="minorHAnsi"/>
                <w:sz w:val="18"/>
                <w:szCs w:val="18"/>
                <w:u w:val="single"/>
              </w:rPr>
              <w:t>Low Trust &amp; Adversarial Mindset</w:t>
            </w:r>
          </w:p>
          <w:p w14:paraId="1C69C053" w14:textId="77777777" w:rsidR="00BD5B4D" w:rsidRPr="0091203D" w:rsidRDefault="00BD5B4D" w:rsidP="00BD5B4D">
            <w:pPr>
              <w:spacing w:after="0" w:line="276" w:lineRule="auto"/>
              <w:jc w:val="center"/>
              <w:textAlignment w:val="baseline"/>
              <w:rPr>
                <w:rFonts w:eastAsia="Times New Roman" w:cstheme="minorHAnsi"/>
                <w:i/>
                <w:iCs/>
                <w:sz w:val="18"/>
                <w:szCs w:val="18"/>
              </w:rPr>
            </w:pPr>
            <w:r>
              <w:rPr>
                <w:rFonts w:eastAsia="Times New Roman" w:cstheme="minorHAnsi"/>
                <w:i/>
                <w:iCs/>
                <w:sz w:val="18"/>
                <w:szCs w:val="18"/>
              </w:rPr>
              <w:t>Add characteristics (</w:t>
            </w:r>
            <w:proofErr w:type="spellStart"/>
            <w:r>
              <w:rPr>
                <w:rFonts w:eastAsia="Times New Roman" w:cstheme="minorHAnsi"/>
                <w:i/>
                <w:iCs/>
                <w:sz w:val="18"/>
                <w:szCs w:val="18"/>
              </w:rPr>
              <w:t>eg</w:t>
            </w:r>
            <w:proofErr w:type="spellEnd"/>
            <w:r>
              <w:rPr>
                <w:rFonts w:eastAsia="Times New Roman" w:cstheme="minorHAnsi"/>
                <w:i/>
                <w:iCs/>
                <w:sz w:val="18"/>
                <w:szCs w:val="18"/>
              </w:rPr>
              <w:t>, racial identity, location)</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003F923" w14:textId="77777777" w:rsidR="00BD5B4D" w:rsidRPr="0091203D" w:rsidRDefault="00BD5B4D" w:rsidP="00BD5B4D">
            <w:pPr>
              <w:spacing w:after="0" w:line="276" w:lineRule="auto"/>
              <w:jc w:val="center"/>
              <w:textAlignment w:val="baseline"/>
              <w:rPr>
                <w:rFonts w:eastAsia="Times New Roman"/>
                <w:i/>
                <w:iCs/>
                <w:sz w:val="18"/>
                <w:szCs w:val="18"/>
              </w:rPr>
            </w:pPr>
            <w:r w:rsidRPr="4F85CEA0">
              <w:rPr>
                <w:rFonts w:eastAsia="Times New Roman"/>
                <w:sz w:val="18"/>
                <w:szCs w:val="18"/>
                <w:u w:val="single"/>
              </w:rPr>
              <w:t>Low Trust &amp; Historically Underreached</w:t>
            </w:r>
          </w:p>
          <w:p w14:paraId="5379640B" w14:textId="77777777" w:rsidR="00BD5B4D" w:rsidRPr="0091203D" w:rsidRDefault="00BD5B4D" w:rsidP="00BD5B4D">
            <w:pPr>
              <w:spacing w:after="0" w:line="276" w:lineRule="auto"/>
              <w:jc w:val="center"/>
              <w:textAlignment w:val="baseline"/>
              <w:rPr>
                <w:rFonts w:eastAsia="Times New Roman" w:cstheme="minorHAnsi"/>
                <w:i/>
                <w:iCs/>
                <w:sz w:val="18"/>
                <w:szCs w:val="18"/>
              </w:rPr>
            </w:pPr>
            <w:r>
              <w:rPr>
                <w:rFonts w:eastAsia="Times New Roman" w:cstheme="minorHAnsi"/>
                <w:i/>
                <w:iCs/>
                <w:sz w:val="18"/>
                <w:szCs w:val="18"/>
              </w:rPr>
              <w:t>Add characteristics (</w:t>
            </w:r>
            <w:proofErr w:type="spellStart"/>
            <w:r>
              <w:rPr>
                <w:rFonts w:eastAsia="Times New Roman" w:cstheme="minorHAnsi"/>
                <w:i/>
                <w:iCs/>
                <w:sz w:val="18"/>
                <w:szCs w:val="18"/>
              </w:rPr>
              <w:t>eg</w:t>
            </w:r>
            <w:proofErr w:type="spellEnd"/>
            <w:r>
              <w:rPr>
                <w:rFonts w:eastAsia="Times New Roman" w:cstheme="minorHAnsi"/>
                <w:i/>
                <w:iCs/>
                <w:sz w:val="18"/>
                <w:szCs w:val="18"/>
              </w:rPr>
              <w:t>, racial identity, location)</w:t>
            </w:r>
          </w:p>
        </w:tc>
      </w:tr>
      <w:tr w:rsidR="00BD5B4D" w:rsidRPr="0091203D" w14:paraId="70DFB5BE" w14:textId="77777777" w:rsidTr="00FE3503">
        <w:trPr>
          <w:trHeight w:val="858"/>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C575FF0"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Traits &amp; Beliefs</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F085F1E" w14:textId="77777777" w:rsidR="00BD5B4D" w:rsidRPr="008F0F30" w:rsidRDefault="00BD5B4D" w:rsidP="00BD5B4D">
            <w:pPr>
              <w:spacing w:after="0" w:line="276" w:lineRule="auto"/>
              <w:jc w:val="center"/>
              <w:textAlignment w:val="baseline"/>
              <w:rPr>
                <w:rFonts w:eastAsia="Times New Roman" w:cstheme="minorHAnsi"/>
                <w:sz w:val="18"/>
                <w:szCs w:val="18"/>
              </w:rPr>
            </w:pPr>
            <w:r w:rsidRPr="008F0F30">
              <w:rPr>
                <w:rFonts w:eastAsia="Times New Roman" w:cstheme="minorHAnsi"/>
                <w:sz w:val="18"/>
                <w:szCs w:val="18"/>
              </w:rPr>
              <w:t>Trusts authority, expertise, and science</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F35CF14" w14:textId="77777777" w:rsidR="00BD5B4D" w:rsidRPr="00094A5E" w:rsidRDefault="00BD5B4D" w:rsidP="00BD5B4D">
            <w:pPr>
              <w:spacing w:after="0" w:line="276" w:lineRule="auto"/>
              <w:jc w:val="center"/>
              <w:textAlignment w:val="baseline"/>
              <w:rPr>
                <w:rFonts w:eastAsia="Times New Roman" w:cstheme="minorHAnsi"/>
                <w:sz w:val="18"/>
                <w:szCs w:val="18"/>
              </w:rPr>
            </w:pPr>
            <w:r w:rsidRPr="00094A5E">
              <w:rPr>
                <w:rFonts w:eastAsia="Times New Roman" w:cstheme="minorHAnsi"/>
                <w:sz w:val="18"/>
                <w:szCs w:val="18"/>
              </w:rPr>
              <w:t>Believes government actions overreach and interfere in individuals' autonomy</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E55E930"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Feels their community has been left behind by the government</w:t>
            </w:r>
          </w:p>
        </w:tc>
      </w:tr>
      <w:tr w:rsidR="00BD5B4D" w:rsidRPr="0091203D" w14:paraId="21A36EDA" w14:textId="77777777" w:rsidTr="00FE3503">
        <w:trPr>
          <w:trHeight w:val="101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14C3C06"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Motivations</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4A791B6"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Promoting a healthy community</w:t>
            </w:r>
            <w:r w:rsidRPr="002F3BEA">
              <w:rPr>
                <w:rFonts w:ascii="Arial" w:eastAsia="Times New Roman" w:hAnsi="Arial" w:cs="Arial"/>
                <w:sz w:val="18"/>
                <w:szCs w:val="18"/>
              </w:rPr>
              <w:t>​</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B8DE3A8"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Sense of control</w:t>
            </w:r>
            <w:r w:rsidRPr="002F3BEA">
              <w:rPr>
                <w:rFonts w:ascii="Arial" w:eastAsia="Times New Roman" w:hAnsi="Arial" w:cs="Arial"/>
                <w:sz w:val="18"/>
                <w:szCs w:val="18"/>
              </w:rPr>
              <w:t>​</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D639DA3"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Care for and protect self, community, and loved ones</w:t>
            </w:r>
            <w:r w:rsidRPr="002F3BEA">
              <w:rPr>
                <w:rFonts w:ascii="Arial" w:eastAsia="Times New Roman" w:hAnsi="Arial" w:cs="Arial"/>
                <w:sz w:val="18"/>
                <w:szCs w:val="18"/>
              </w:rPr>
              <w:t>​</w:t>
            </w:r>
          </w:p>
        </w:tc>
      </w:tr>
      <w:tr w:rsidR="00BD5B4D" w:rsidRPr="0091203D" w14:paraId="314A7340" w14:textId="77777777" w:rsidTr="00FE3503">
        <w:trPr>
          <w:trHeight w:val="118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5E065C2"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Reasons for Trust/Distrust</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CAC7EAB"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Positive experiences with medical and government establishments</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08452FE" w14:textId="77777777" w:rsidR="00BD5B4D" w:rsidRPr="0068023A" w:rsidRDefault="00BD5B4D" w:rsidP="00BD5B4D">
            <w:pPr>
              <w:spacing w:after="0" w:line="276" w:lineRule="auto"/>
              <w:jc w:val="center"/>
              <w:textAlignment w:val="baseline"/>
              <w:rPr>
                <w:rFonts w:eastAsia="Times New Roman" w:cstheme="minorHAnsi"/>
                <w:sz w:val="18"/>
                <w:szCs w:val="18"/>
              </w:rPr>
            </w:pPr>
            <w:r w:rsidRPr="0068023A">
              <w:rPr>
                <w:rFonts w:eastAsia="Times New Roman" w:cstheme="minorHAnsi"/>
                <w:sz w:val="18"/>
                <w:szCs w:val="18"/>
              </w:rPr>
              <w:t>Lack of transparency in government and public health officials’ actions and decision-making</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F70B131"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 xml:space="preserve">Poor treatment outcomes of people in </w:t>
            </w:r>
            <w:r>
              <w:rPr>
                <w:rFonts w:eastAsia="Times New Roman" w:cstheme="minorHAnsi"/>
                <w:sz w:val="18"/>
                <w:szCs w:val="18"/>
              </w:rPr>
              <w:t>the</w:t>
            </w:r>
            <w:r w:rsidRPr="0091203D">
              <w:rPr>
                <w:rFonts w:eastAsia="Times New Roman" w:cstheme="minorHAnsi"/>
                <w:sz w:val="18"/>
                <w:szCs w:val="18"/>
              </w:rPr>
              <w:t xml:space="preserve"> community</w:t>
            </w:r>
            <w:r w:rsidRPr="0091203D">
              <w:rPr>
                <w:rFonts w:ascii="Arial" w:eastAsia="Times New Roman" w:hAnsi="Arial" w:cs="Arial"/>
                <w:sz w:val="18"/>
                <w:szCs w:val="18"/>
              </w:rPr>
              <w:t>​</w:t>
            </w:r>
          </w:p>
        </w:tc>
      </w:tr>
      <w:tr w:rsidR="00BD5B4D" w:rsidRPr="0091203D" w14:paraId="6F13E90D" w14:textId="77777777" w:rsidTr="00FE3503">
        <w:trPr>
          <w:trHeight w:val="91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0343EE9"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Preferred Channels</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F5E3042" w14:textId="77777777" w:rsidR="00BD5B4D" w:rsidRPr="0068023A" w:rsidRDefault="00BD5B4D" w:rsidP="00BD5B4D">
            <w:pPr>
              <w:spacing w:after="0" w:line="276" w:lineRule="auto"/>
              <w:jc w:val="center"/>
              <w:textAlignment w:val="baseline"/>
              <w:rPr>
                <w:rFonts w:eastAsia="Times New Roman" w:cstheme="minorHAnsi"/>
                <w:sz w:val="18"/>
                <w:szCs w:val="18"/>
              </w:rPr>
            </w:pPr>
            <w:r w:rsidRPr="0068023A">
              <w:rPr>
                <w:rFonts w:eastAsia="Times New Roman" w:cstheme="minorHAnsi"/>
                <w:sz w:val="18"/>
                <w:szCs w:val="18"/>
              </w:rPr>
              <w:t>Social media for public health updates</w:t>
            </w:r>
            <w:r w:rsidRPr="0068023A">
              <w:rPr>
                <w:rFonts w:ascii="Arial" w:eastAsia="Times New Roman" w:hAnsi="Arial" w:cs="Arial"/>
                <w:sz w:val="18"/>
                <w:szCs w:val="18"/>
              </w:rPr>
              <w:t>​</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B6E35FC" w14:textId="77777777" w:rsidR="00BD5B4D" w:rsidRPr="0068023A" w:rsidRDefault="00BD5B4D" w:rsidP="00BD5B4D">
            <w:pPr>
              <w:spacing w:after="0" w:line="276" w:lineRule="auto"/>
              <w:ind w:left="90"/>
              <w:jc w:val="center"/>
              <w:textAlignment w:val="baseline"/>
              <w:rPr>
                <w:rFonts w:eastAsia="Times New Roman" w:cstheme="minorHAnsi"/>
                <w:sz w:val="18"/>
                <w:szCs w:val="18"/>
              </w:rPr>
            </w:pPr>
            <w:r w:rsidRPr="0068023A">
              <w:rPr>
                <w:rFonts w:eastAsia="Times New Roman" w:cstheme="minorHAnsi"/>
                <w:sz w:val="18"/>
                <w:szCs w:val="18"/>
              </w:rPr>
              <w:t>Face-to-face conversations</w:t>
            </w:r>
            <w:r w:rsidRPr="0068023A">
              <w:rPr>
                <w:rFonts w:ascii="Arial" w:eastAsia="Times New Roman" w:hAnsi="Arial" w:cs="Arial"/>
                <w:sz w:val="18"/>
                <w:szCs w:val="18"/>
              </w:rPr>
              <w:t>​</w:t>
            </w:r>
            <w:r>
              <w:rPr>
                <w:rFonts w:eastAsia="Times New Roman" w:cs="Arial"/>
                <w:sz w:val="18"/>
                <w:szCs w:val="18"/>
              </w:rPr>
              <w:t xml:space="preserve"> at l</w:t>
            </w:r>
            <w:r w:rsidRPr="0068023A">
              <w:rPr>
                <w:rFonts w:eastAsia="Times New Roman" w:cstheme="minorHAnsi"/>
                <w:sz w:val="18"/>
                <w:szCs w:val="18"/>
              </w:rPr>
              <w:t>ocal community events &amp; religious gatherings</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E19CE80" w14:textId="77777777" w:rsidR="00BD5B4D" w:rsidRPr="0068023A" w:rsidRDefault="00BD5B4D" w:rsidP="00BD5B4D">
            <w:pPr>
              <w:spacing w:after="0" w:line="276" w:lineRule="auto"/>
              <w:jc w:val="center"/>
              <w:textAlignment w:val="baseline"/>
              <w:rPr>
                <w:rFonts w:eastAsia="Times New Roman" w:cstheme="minorHAnsi"/>
                <w:sz w:val="18"/>
                <w:szCs w:val="18"/>
              </w:rPr>
            </w:pPr>
            <w:r w:rsidRPr="0068023A">
              <w:rPr>
                <w:rFonts w:eastAsia="Times New Roman" w:cstheme="minorHAnsi"/>
                <w:sz w:val="18"/>
                <w:szCs w:val="18"/>
              </w:rPr>
              <w:t>Local newspaper</w:t>
            </w:r>
            <w:r w:rsidRPr="0068023A">
              <w:rPr>
                <w:rFonts w:ascii="Arial" w:eastAsia="Times New Roman" w:hAnsi="Arial" w:cs="Arial"/>
                <w:sz w:val="18"/>
                <w:szCs w:val="18"/>
              </w:rPr>
              <w:t>​</w:t>
            </w:r>
            <w:r>
              <w:rPr>
                <w:rFonts w:eastAsia="Times New Roman" w:cs="Arial"/>
                <w:sz w:val="18"/>
                <w:szCs w:val="18"/>
              </w:rPr>
              <w:t>, face-to-face conversations at l</w:t>
            </w:r>
            <w:r w:rsidRPr="0068023A">
              <w:rPr>
                <w:rFonts w:eastAsia="Times New Roman" w:cstheme="minorHAnsi"/>
                <w:sz w:val="18"/>
                <w:szCs w:val="18"/>
              </w:rPr>
              <w:t>ocal community events &amp; religious gatherings</w:t>
            </w:r>
          </w:p>
        </w:tc>
      </w:tr>
      <w:tr w:rsidR="00BD5B4D" w:rsidRPr="0091203D" w14:paraId="01D80E1D" w14:textId="77777777" w:rsidTr="00FE3503">
        <w:trPr>
          <w:trHeight w:val="100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69E08EEE" w14:textId="77777777" w:rsidR="00BD5B4D" w:rsidRPr="0091203D" w:rsidRDefault="00BD5B4D" w:rsidP="00BD5B4D">
            <w:pPr>
              <w:spacing w:after="0" w:line="276" w:lineRule="auto"/>
              <w:textAlignment w:val="baseline"/>
              <w:rPr>
                <w:rFonts w:eastAsia="Times New Roman"/>
                <w:b/>
                <w:sz w:val="18"/>
                <w:szCs w:val="18"/>
              </w:rPr>
            </w:pPr>
            <w:r w:rsidRPr="0DB5AF07">
              <w:rPr>
                <w:rFonts w:eastAsia="Times New Roman"/>
                <w:b/>
                <w:sz w:val="18"/>
                <w:szCs w:val="18"/>
              </w:rPr>
              <w:t>Rhetoric</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6D8405D" w14:textId="77777777" w:rsidR="00BD5B4D" w:rsidRPr="0091203D" w:rsidRDefault="00BD5B4D" w:rsidP="00BD5B4D">
            <w:pPr>
              <w:spacing w:after="0" w:line="276" w:lineRule="auto"/>
              <w:jc w:val="center"/>
              <w:textAlignment w:val="baseline"/>
              <w:rPr>
                <w:rFonts w:eastAsia="Times New Roman" w:cstheme="minorHAnsi"/>
                <w:sz w:val="18"/>
                <w:szCs w:val="18"/>
              </w:rPr>
            </w:pPr>
            <w:r>
              <w:rPr>
                <w:rFonts w:eastAsia="Times New Roman" w:cstheme="minorHAnsi"/>
                <w:sz w:val="18"/>
                <w:szCs w:val="18"/>
              </w:rPr>
              <w:t>Highlighting the s</w:t>
            </w:r>
            <w:r w:rsidRPr="0091203D">
              <w:rPr>
                <w:rFonts w:eastAsia="Times New Roman" w:cstheme="minorHAnsi"/>
                <w:sz w:val="18"/>
                <w:szCs w:val="18"/>
              </w:rPr>
              <w:t>cientific process</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12A0BF3"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Individual choice</w:t>
            </w:r>
            <w:r>
              <w:rPr>
                <w:rFonts w:eastAsia="Times New Roman" w:cstheme="minorHAnsi"/>
                <w:sz w:val="18"/>
                <w:szCs w:val="18"/>
              </w:rPr>
              <w:t xml:space="preserve"> and</w:t>
            </w:r>
            <w:r w:rsidRPr="0091203D">
              <w:rPr>
                <w:rFonts w:eastAsia="Times New Roman" w:cstheme="minorHAnsi"/>
                <w:sz w:val="18"/>
                <w:szCs w:val="18"/>
              </w:rPr>
              <w:t xml:space="preserve"> personal responsibilit</w:t>
            </w:r>
            <w:r>
              <w:rPr>
                <w:rFonts w:eastAsia="Times New Roman" w:cstheme="minorHAnsi"/>
                <w:sz w:val="18"/>
                <w:szCs w:val="18"/>
              </w:rPr>
              <w:t>y</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5192CCA" w14:textId="77777777" w:rsidR="00BD5B4D" w:rsidRPr="0091203D" w:rsidRDefault="00BD5B4D" w:rsidP="00BD5B4D">
            <w:pPr>
              <w:spacing w:after="0" w:line="276" w:lineRule="auto"/>
              <w:jc w:val="center"/>
              <w:textAlignment w:val="baseline"/>
              <w:rPr>
                <w:rFonts w:eastAsia="Times New Roman" w:cstheme="minorHAnsi"/>
                <w:sz w:val="18"/>
                <w:szCs w:val="18"/>
              </w:rPr>
            </w:pPr>
            <w:r>
              <w:rPr>
                <w:rFonts w:eastAsia="Times New Roman" w:cstheme="minorHAnsi"/>
                <w:sz w:val="18"/>
                <w:szCs w:val="18"/>
              </w:rPr>
              <w:t>S</w:t>
            </w:r>
            <w:r w:rsidRPr="0091203D">
              <w:rPr>
                <w:rFonts w:eastAsia="Times New Roman" w:cstheme="minorHAnsi"/>
                <w:sz w:val="18"/>
                <w:szCs w:val="18"/>
              </w:rPr>
              <w:t>hared responsibility</w:t>
            </w:r>
          </w:p>
        </w:tc>
      </w:tr>
      <w:tr w:rsidR="00BD5B4D" w:rsidRPr="0091203D" w14:paraId="51FDD42E" w14:textId="77777777" w:rsidTr="00FE3503">
        <w:trPr>
          <w:trHeight w:val="127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8A22202"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Justification</w:t>
            </w:r>
          </w:p>
          <w:p w14:paraId="5EFF9EC3" w14:textId="77777777" w:rsidR="00BD5B4D" w:rsidRPr="0091203D" w:rsidRDefault="00BD5B4D" w:rsidP="00BD5B4D">
            <w:pPr>
              <w:spacing w:after="0" w:line="276" w:lineRule="auto"/>
              <w:textAlignment w:val="baseline"/>
              <w:rPr>
                <w:rFonts w:eastAsia="Times New Roman" w:cstheme="minorHAnsi"/>
                <w:sz w:val="18"/>
                <w:szCs w:val="18"/>
              </w:rPr>
            </w:pPr>
            <w:r w:rsidRPr="0091203D">
              <w:rPr>
                <w:rFonts w:eastAsia="Times New Roman" w:cstheme="minorHAnsi"/>
                <w:b/>
                <w:bCs/>
                <w:sz w:val="18"/>
                <w:szCs w:val="18"/>
              </w:rPr>
              <w:t>and Citation</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F7A8F3C"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 xml:space="preserve">Refer to official entities such as CDC, WHO, </w:t>
            </w:r>
            <w:r>
              <w:rPr>
                <w:rFonts w:eastAsia="Times New Roman" w:cstheme="minorHAnsi"/>
                <w:sz w:val="18"/>
                <w:szCs w:val="18"/>
              </w:rPr>
              <w:t>s</w:t>
            </w:r>
            <w:r w:rsidRPr="0091203D">
              <w:rPr>
                <w:rFonts w:eastAsia="Times New Roman" w:cstheme="minorHAnsi"/>
                <w:sz w:val="18"/>
                <w:szCs w:val="18"/>
              </w:rPr>
              <w:t xml:space="preserve">tate </w:t>
            </w:r>
            <w:r>
              <w:rPr>
                <w:rFonts w:eastAsia="Times New Roman" w:cstheme="minorHAnsi"/>
                <w:sz w:val="18"/>
                <w:szCs w:val="18"/>
              </w:rPr>
              <w:t>p</w:t>
            </w:r>
            <w:r w:rsidRPr="0091203D">
              <w:rPr>
                <w:rFonts w:eastAsia="Times New Roman" w:cstheme="minorHAnsi"/>
                <w:sz w:val="18"/>
                <w:szCs w:val="18"/>
              </w:rPr>
              <w:t xml:space="preserve">ublic </w:t>
            </w:r>
            <w:r>
              <w:rPr>
                <w:rFonts w:eastAsia="Times New Roman" w:cstheme="minorHAnsi"/>
                <w:sz w:val="18"/>
                <w:szCs w:val="18"/>
              </w:rPr>
              <w:t>h</w:t>
            </w:r>
            <w:r w:rsidRPr="0091203D">
              <w:rPr>
                <w:rFonts w:eastAsia="Times New Roman" w:cstheme="minorHAnsi"/>
                <w:sz w:val="18"/>
                <w:szCs w:val="18"/>
              </w:rPr>
              <w:t xml:space="preserve">ealth </w:t>
            </w:r>
            <w:r>
              <w:rPr>
                <w:rFonts w:eastAsia="Times New Roman" w:cstheme="minorHAnsi"/>
                <w:sz w:val="18"/>
                <w:szCs w:val="18"/>
              </w:rPr>
              <w:t>d</w:t>
            </w:r>
            <w:r w:rsidRPr="0091203D">
              <w:rPr>
                <w:rFonts w:eastAsia="Times New Roman" w:cstheme="minorHAnsi"/>
                <w:sz w:val="18"/>
                <w:szCs w:val="18"/>
              </w:rPr>
              <w:t>epartments</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BD5B5F4"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Refer to official entities in addition to trusted local messengers from shared community</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0B24496" w14:textId="77777777" w:rsidR="00BD5B4D" w:rsidRPr="0091203D" w:rsidRDefault="00BD5B4D" w:rsidP="00BD5B4D">
            <w:pPr>
              <w:spacing w:after="0" w:line="276" w:lineRule="auto"/>
              <w:jc w:val="center"/>
              <w:textAlignment w:val="baseline"/>
              <w:rPr>
                <w:rFonts w:eastAsia="Times New Roman" w:cstheme="minorHAnsi"/>
                <w:sz w:val="18"/>
                <w:szCs w:val="18"/>
              </w:rPr>
            </w:pPr>
            <w:r>
              <w:rPr>
                <w:rFonts w:eastAsia="Times New Roman" w:cstheme="minorHAnsi"/>
                <w:sz w:val="18"/>
                <w:szCs w:val="18"/>
              </w:rPr>
              <w:t>O</w:t>
            </w:r>
            <w:r w:rsidRPr="0091203D">
              <w:rPr>
                <w:rFonts w:eastAsia="Times New Roman" w:cstheme="minorHAnsi"/>
                <w:sz w:val="18"/>
                <w:szCs w:val="18"/>
              </w:rPr>
              <w:t>ffer in-person or on-the-phone Q&amp;A sessions from trusted local messengers</w:t>
            </w:r>
          </w:p>
        </w:tc>
      </w:tr>
    </w:tbl>
    <w:p w14:paraId="33C58D23" w14:textId="25E0B36B" w:rsidR="00A35BD0" w:rsidRDefault="00A35BD0" w:rsidP="00A35BD0">
      <w:r>
        <w:t>You can fill out the table below to organize information gathered using audience personas, especially in collaboration with community stakeholders. The included text serves only as examples of ways that the table could be filled out</w:t>
      </w:r>
      <w:r w:rsidR="433BFCB6">
        <w:t>; you can delete the text under “Your answers”</w:t>
      </w:r>
      <w:r w:rsidR="004F6524">
        <w:t xml:space="preserve"> </w:t>
      </w:r>
      <w:r w:rsidR="433BFCB6">
        <w:t>and fill in the table with your own information.</w:t>
      </w:r>
    </w:p>
    <w:p w14:paraId="05BAE119" w14:textId="77777777" w:rsidR="00A35BD0" w:rsidRPr="0091203D" w:rsidRDefault="00A35BD0" w:rsidP="00A35BD0"/>
    <w:p w14:paraId="6D5A2D15" w14:textId="77777777" w:rsidR="00A35BD0" w:rsidRDefault="00A35BD0" w:rsidP="00A35BD0"/>
    <w:p w14:paraId="378076E4" w14:textId="77777777" w:rsidR="00A35BD0" w:rsidRPr="008312B5" w:rsidRDefault="00A35BD0" w:rsidP="00A35BD0">
      <w:pPr>
        <w:rPr>
          <w:b/>
          <w:bCs/>
        </w:rPr>
      </w:pPr>
      <w:r w:rsidRPr="008312B5">
        <w:rPr>
          <w:b/>
          <w:bCs/>
        </w:rPr>
        <w:t>References</w:t>
      </w:r>
    </w:p>
    <w:p w14:paraId="565DD0D5" w14:textId="77777777" w:rsidR="00A35BD0" w:rsidRPr="00555FC8" w:rsidRDefault="00A35BD0" w:rsidP="00A35BD0">
      <w:pPr>
        <w:pStyle w:val="Bibliography"/>
        <w:rPr>
          <w:sz w:val="22"/>
        </w:rPr>
      </w:pPr>
      <w:r>
        <w:fldChar w:fldCharType="begin"/>
      </w:r>
      <w:r>
        <w:instrText xml:space="preserve"> ADDIN ZOTERO_BIBL {"uncited":[],"omitted":[],"custom":[]} CSL_BIBLIOGRAPHY </w:instrText>
      </w:r>
      <w:r>
        <w:fldChar w:fldCharType="separate"/>
      </w:r>
      <w:r w:rsidRPr="00555FC8">
        <w:rPr>
          <w:sz w:val="22"/>
        </w:rPr>
        <w:t>1.</w:t>
      </w:r>
      <w:r w:rsidRPr="00555FC8">
        <w:rPr>
          <w:sz w:val="22"/>
        </w:rPr>
        <w:tab/>
        <w:t>Potter C, Fink ER, Nagar A, et al. Summary Report for Task 12: Identify Messaging Components to Manage Expected Health-Related Misinformation and Disinformation That Reduces Trust in Public Health. Johns Hopkins Center for Health Security, CDC; 2023.</w:t>
      </w:r>
    </w:p>
    <w:p w14:paraId="68216A92" w14:textId="77777777" w:rsidR="00A35BD0" w:rsidRPr="0091203D" w:rsidRDefault="00A35BD0" w:rsidP="00A35BD0">
      <w:r>
        <w:fldChar w:fldCharType="end"/>
      </w:r>
    </w:p>
    <w:p w14:paraId="7DD68E51" w14:textId="5C9E05AE" w:rsidR="00C24800" w:rsidRPr="00A35BD0" w:rsidRDefault="00C24800" w:rsidP="00A35BD0"/>
    <w:sectPr w:rsidR="00C24800" w:rsidRPr="00A35BD0" w:rsidSect="007F0090">
      <w:headerReference w:type="default" r:id="rId12"/>
      <w:footerReference w:type="default" r:id="rId1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CFD85" w14:textId="77777777" w:rsidR="007F0090" w:rsidRDefault="007F0090">
      <w:pPr>
        <w:spacing w:after="0" w:line="240" w:lineRule="auto"/>
      </w:pPr>
      <w:r>
        <w:separator/>
      </w:r>
    </w:p>
  </w:endnote>
  <w:endnote w:type="continuationSeparator" w:id="0">
    <w:p w14:paraId="30F79995" w14:textId="77777777" w:rsidR="007F0090" w:rsidRDefault="007F0090">
      <w:pPr>
        <w:spacing w:after="0" w:line="240" w:lineRule="auto"/>
      </w:pPr>
      <w:r>
        <w:continuationSeparator/>
      </w:r>
    </w:p>
  </w:endnote>
  <w:endnote w:type="continuationNotice" w:id="1">
    <w:p w14:paraId="14E6B710" w14:textId="77777777" w:rsidR="007F0090" w:rsidRDefault="007F00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Abril Fatface">
    <w:panose1 w:val="02000503000000020003"/>
    <w:charset w:val="4D"/>
    <w:family w:val="auto"/>
    <w:pitch w:val="variable"/>
    <w:sig w:usb0="A00000A7" w:usb1="5000205B" w:usb2="00000000" w:usb3="00000000" w:csb0="00000093" w:csb1="00000000"/>
  </w:font>
  <w:font w:name="Gill Sans MT">
    <w:panose1 w:val="020B0502020104020203"/>
    <w:charset w:val="4D"/>
    <w:family w:val="swiss"/>
    <w:pitch w:val="variable"/>
    <w:sig w:usb0="00000003" w:usb1="00000000" w:usb2="00000000" w:usb3="00000000" w:csb0="00000003"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5"/>
      <w:gridCol w:w="355"/>
    </w:tblGrid>
    <w:tr w:rsidR="00D86391" w14:paraId="65485048" w14:textId="77777777" w:rsidTr="005C1CFB">
      <w:tc>
        <w:tcPr>
          <w:tcW w:w="12595" w:type="dxa"/>
        </w:tcPr>
        <w:p w14:paraId="3804234D" w14:textId="77777777" w:rsidR="00D86391" w:rsidRPr="00110342" w:rsidRDefault="00D86391" w:rsidP="005C1CFB">
          <w:pPr>
            <w:pStyle w:val="Footer"/>
            <w:ind w:left="-107"/>
            <w:rPr>
              <w:rFonts w:cs="Helvetica Neue"/>
              <w:sz w:val="18"/>
              <w:szCs w:val="18"/>
            </w:rPr>
          </w:pPr>
          <w:r w:rsidRPr="00110342">
            <w:rPr>
              <w:rFonts w:cs="Helvetica Neue"/>
              <w:sz w:val="18"/>
              <w:szCs w:val="18"/>
            </w:rPr>
            <w:t xml:space="preserve">This worksheet accompanies the </w:t>
          </w:r>
          <w:r w:rsidRPr="00110342">
            <w:rPr>
              <w:rFonts w:cs="Helvetica Neue"/>
              <w:i/>
              <w:iCs/>
              <w:sz w:val="18"/>
              <w:szCs w:val="18"/>
            </w:rPr>
            <w:t>Practical playbook for addressing health misinformation</w:t>
          </w:r>
          <w:r w:rsidRPr="00110342">
            <w:rPr>
              <w:rFonts w:cs="Helvetica Neue"/>
              <w:sz w:val="18"/>
              <w:szCs w:val="18"/>
            </w:rPr>
            <w:t xml:space="preserve"> by the Johns Hopkins Center for Health Security.</w:t>
          </w:r>
        </w:p>
        <w:p w14:paraId="11CB0187" w14:textId="6714AC8B" w:rsidR="00D86391" w:rsidRPr="00110342" w:rsidRDefault="00D86391" w:rsidP="005C1CFB">
          <w:pPr>
            <w:pStyle w:val="Footer"/>
            <w:ind w:left="-107"/>
            <w:rPr>
              <w:sz w:val="18"/>
              <w:szCs w:val="18"/>
            </w:rPr>
          </w:pPr>
          <w:r w:rsidRPr="00110342">
            <w:rPr>
              <w:rFonts w:cs="Helvetica Neue"/>
              <w:sz w:val="18"/>
              <w:szCs w:val="18"/>
            </w:rPr>
            <w:t xml:space="preserve">To review guidance for using this worksheet, please consult the </w:t>
          </w:r>
          <w:hyperlink r:id="rId1" w:history="1">
            <w:r w:rsidRPr="003A3A76">
              <w:rPr>
                <w:rStyle w:val="Hyperlink"/>
                <w:rFonts w:cs="Helvetica Neue"/>
                <w:color w:val="002D72"/>
                <w:sz w:val="18"/>
                <w:szCs w:val="18"/>
              </w:rPr>
              <w:t>playbook</w:t>
            </w:r>
          </w:hyperlink>
          <w:r w:rsidRPr="00110342">
            <w:rPr>
              <w:rFonts w:cs="Helvetica Neue"/>
              <w:sz w:val="18"/>
              <w:szCs w:val="18"/>
            </w:rPr>
            <w:t>.</w:t>
          </w:r>
        </w:p>
        <w:p w14:paraId="34064AD8" w14:textId="77777777" w:rsidR="00D86391" w:rsidRDefault="00D86391" w:rsidP="00D86391">
          <w:pPr>
            <w:pStyle w:val="Footer"/>
            <w:rPr>
              <w:rFonts w:ascii="Helvetica Neue" w:hAnsi="Helvetica Neue" w:cs="Helvetica Neue"/>
            </w:rPr>
          </w:pPr>
        </w:p>
      </w:tc>
      <w:tc>
        <w:tcPr>
          <w:tcW w:w="355" w:type="dxa"/>
          <w:vAlign w:val="center"/>
        </w:tcPr>
        <w:p w14:paraId="70722026" w14:textId="77777777" w:rsidR="00D86391" w:rsidRDefault="00D86391" w:rsidP="005C1CFB">
          <w:pPr>
            <w:pStyle w:val="Footer"/>
            <w:ind w:left="-681" w:right="-122"/>
            <w:jc w:val="right"/>
            <w:rPr>
              <w:rFonts w:ascii="Helvetica Neue" w:hAnsi="Helvetica Neue" w:cs="Helvetica Neue"/>
            </w:rPr>
          </w:pPr>
          <w:r>
            <w:fldChar w:fldCharType="begin"/>
          </w:r>
          <w:r>
            <w:instrText xml:space="preserve"> PAGE   \* MERGEFORMAT </w:instrText>
          </w:r>
          <w:r>
            <w:fldChar w:fldCharType="separate"/>
          </w:r>
          <w:r>
            <w:t>1</w:t>
          </w:r>
          <w:r>
            <w:rPr>
              <w:noProof/>
            </w:rPr>
            <w:fldChar w:fldCharType="end"/>
          </w:r>
        </w:p>
      </w:tc>
    </w:tr>
  </w:tbl>
  <w:p w14:paraId="051B6A8D" w14:textId="77777777" w:rsidR="002935EC" w:rsidRDefault="002935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3827C" w14:textId="77777777" w:rsidR="007F0090" w:rsidRDefault="007F0090">
      <w:pPr>
        <w:spacing w:after="0" w:line="240" w:lineRule="auto"/>
      </w:pPr>
      <w:r>
        <w:separator/>
      </w:r>
    </w:p>
  </w:footnote>
  <w:footnote w:type="continuationSeparator" w:id="0">
    <w:p w14:paraId="480BC979" w14:textId="77777777" w:rsidR="007F0090" w:rsidRDefault="007F0090">
      <w:pPr>
        <w:spacing w:after="0" w:line="240" w:lineRule="auto"/>
      </w:pPr>
      <w:r>
        <w:continuationSeparator/>
      </w:r>
    </w:p>
  </w:footnote>
  <w:footnote w:type="continuationNotice" w:id="1">
    <w:p w14:paraId="48717982" w14:textId="77777777" w:rsidR="007F0090" w:rsidRDefault="007F009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3297E" w14:textId="57EE911D" w:rsidR="003A24DD" w:rsidRPr="003A24DD" w:rsidRDefault="003A24DD" w:rsidP="003A24DD">
    <w:pPr>
      <w:pStyle w:val="Header"/>
      <w:tabs>
        <w:tab w:val="clear" w:pos="9360"/>
        <w:tab w:val="right" w:pos="12960"/>
      </w:tabs>
      <w:rPr>
        <w:b/>
        <w:bCs/>
      </w:rPr>
    </w:pPr>
    <w:r w:rsidRPr="003A24DD">
      <w:rPr>
        <w:b/>
        <w:bCs/>
      </w:rPr>
      <w:t>Practical playbook for addressing health misinformation</w:t>
    </w:r>
    <w:r>
      <w:rPr>
        <w:b/>
        <w:bCs/>
      </w:rPr>
      <w:tab/>
    </w:r>
    <w:r w:rsidRPr="003A24DD">
      <w:t>Johns Hopkins Center for Health Secur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62B41"/>
    <w:multiLevelType w:val="hybridMultilevel"/>
    <w:tmpl w:val="11D47840"/>
    <w:lvl w:ilvl="0" w:tplc="BB8EB0F0">
      <w:start w:val="1"/>
      <w:numFmt w:val="bullet"/>
      <w:lvlText w:val=""/>
      <w:lvlJc w:val="left"/>
      <w:pPr>
        <w:ind w:left="720" w:hanging="360"/>
      </w:pPr>
      <w:rPr>
        <w:rFonts w:ascii="Wingdings" w:hAnsi="Wingdings" w:hint="default"/>
      </w:rPr>
    </w:lvl>
    <w:lvl w:ilvl="1" w:tplc="5C36D894">
      <w:start w:val="1"/>
      <w:numFmt w:val="bullet"/>
      <w:lvlText w:val="o"/>
      <w:lvlJc w:val="left"/>
      <w:pPr>
        <w:ind w:left="1440" w:hanging="360"/>
      </w:pPr>
      <w:rPr>
        <w:rFonts w:ascii="Courier New" w:hAnsi="Courier New" w:hint="default"/>
      </w:rPr>
    </w:lvl>
    <w:lvl w:ilvl="2" w:tplc="1F2C4446">
      <w:start w:val="1"/>
      <w:numFmt w:val="bullet"/>
      <w:lvlText w:val=""/>
      <w:lvlJc w:val="left"/>
      <w:pPr>
        <w:ind w:left="2160" w:hanging="360"/>
      </w:pPr>
      <w:rPr>
        <w:rFonts w:ascii="Wingdings" w:hAnsi="Wingdings" w:hint="default"/>
      </w:rPr>
    </w:lvl>
    <w:lvl w:ilvl="3" w:tplc="AB8CB866">
      <w:start w:val="1"/>
      <w:numFmt w:val="bullet"/>
      <w:lvlText w:val=""/>
      <w:lvlJc w:val="left"/>
      <w:pPr>
        <w:ind w:left="2880" w:hanging="360"/>
      </w:pPr>
      <w:rPr>
        <w:rFonts w:ascii="Symbol" w:hAnsi="Symbol" w:hint="default"/>
      </w:rPr>
    </w:lvl>
    <w:lvl w:ilvl="4" w:tplc="C08068B2">
      <w:start w:val="1"/>
      <w:numFmt w:val="bullet"/>
      <w:lvlText w:val="o"/>
      <w:lvlJc w:val="left"/>
      <w:pPr>
        <w:ind w:left="3600" w:hanging="360"/>
      </w:pPr>
      <w:rPr>
        <w:rFonts w:ascii="Courier New" w:hAnsi="Courier New" w:hint="default"/>
      </w:rPr>
    </w:lvl>
    <w:lvl w:ilvl="5" w:tplc="01DA5B58">
      <w:start w:val="1"/>
      <w:numFmt w:val="bullet"/>
      <w:lvlText w:val=""/>
      <w:lvlJc w:val="left"/>
      <w:pPr>
        <w:ind w:left="4320" w:hanging="360"/>
      </w:pPr>
      <w:rPr>
        <w:rFonts w:ascii="Wingdings" w:hAnsi="Wingdings" w:hint="default"/>
      </w:rPr>
    </w:lvl>
    <w:lvl w:ilvl="6" w:tplc="94E0D044">
      <w:start w:val="1"/>
      <w:numFmt w:val="bullet"/>
      <w:lvlText w:val=""/>
      <w:lvlJc w:val="left"/>
      <w:pPr>
        <w:ind w:left="5040" w:hanging="360"/>
      </w:pPr>
      <w:rPr>
        <w:rFonts w:ascii="Symbol" w:hAnsi="Symbol" w:hint="default"/>
      </w:rPr>
    </w:lvl>
    <w:lvl w:ilvl="7" w:tplc="66AEA590">
      <w:start w:val="1"/>
      <w:numFmt w:val="bullet"/>
      <w:lvlText w:val="o"/>
      <w:lvlJc w:val="left"/>
      <w:pPr>
        <w:ind w:left="5760" w:hanging="360"/>
      </w:pPr>
      <w:rPr>
        <w:rFonts w:ascii="Courier New" w:hAnsi="Courier New" w:hint="default"/>
      </w:rPr>
    </w:lvl>
    <w:lvl w:ilvl="8" w:tplc="F300CD22">
      <w:start w:val="1"/>
      <w:numFmt w:val="bullet"/>
      <w:lvlText w:val=""/>
      <w:lvlJc w:val="left"/>
      <w:pPr>
        <w:ind w:left="6480" w:hanging="360"/>
      </w:pPr>
      <w:rPr>
        <w:rFonts w:ascii="Wingdings" w:hAnsi="Wingdings" w:hint="default"/>
      </w:rPr>
    </w:lvl>
  </w:abstractNum>
  <w:abstractNum w:abstractNumId="1" w15:restartNumberingAfterBreak="0">
    <w:nsid w:val="03631A85"/>
    <w:multiLevelType w:val="hybridMultilevel"/>
    <w:tmpl w:val="E4727D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B18FD"/>
    <w:multiLevelType w:val="hybridMultilevel"/>
    <w:tmpl w:val="9D985A10"/>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572E5F"/>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4" w15:restartNumberingAfterBreak="0">
    <w:nsid w:val="0E783787"/>
    <w:multiLevelType w:val="hybridMultilevel"/>
    <w:tmpl w:val="021AE570"/>
    <w:lvl w:ilvl="0" w:tplc="428A2912">
      <w:start w:val="1"/>
      <w:numFmt w:val="bullet"/>
      <w:lvlText w:val=""/>
      <w:lvlJc w:val="left"/>
      <w:pPr>
        <w:ind w:left="700" w:hanging="360"/>
      </w:pPr>
      <w:rPr>
        <w:rFonts w:ascii="Wingdings" w:hAnsi="Wingdings"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5" w15:restartNumberingAfterBreak="0">
    <w:nsid w:val="10A13859"/>
    <w:multiLevelType w:val="hybridMultilevel"/>
    <w:tmpl w:val="B552992A"/>
    <w:lvl w:ilvl="0" w:tplc="5ECE8E54">
      <w:start w:val="1"/>
      <w:numFmt w:val="bullet"/>
      <w:lvlText w:val=""/>
      <w:lvlJc w:val="left"/>
      <w:pPr>
        <w:ind w:left="720" w:hanging="360"/>
      </w:pPr>
      <w:rPr>
        <w:rFonts w:ascii="Wingdings" w:hAnsi="Wingdings" w:hint="default"/>
      </w:rPr>
    </w:lvl>
    <w:lvl w:ilvl="1" w:tplc="A2784756">
      <w:start w:val="1"/>
      <w:numFmt w:val="bullet"/>
      <w:lvlText w:val="o"/>
      <w:lvlJc w:val="left"/>
      <w:pPr>
        <w:ind w:left="1440" w:hanging="360"/>
      </w:pPr>
      <w:rPr>
        <w:rFonts w:ascii="Courier New" w:hAnsi="Courier New" w:hint="default"/>
      </w:rPr>
    </w:lvl>
    <w:lvl w:ilvl="2" w:tplc="1AEC4046">
      <w:start w:val="1"/>
      <w:numFmt w:val="bullet"/>
      <w:lvlText w:val=""/>
      <w:lvlJc w:val="left"/>
      <w:pPr>
        <w:ind w:left="2160" w:hanging="360"/>
      </w:pPr>
      <w:rPr>
        <w:rFonts w:ascii="Wingdings" w:hAnsi="Wingdings" w:hint="default"/>
      </w:rPr>
    </w:lvl>
    <w:lvl w:ilvl="3" w:tplc="530AFAFC">
      <w:start w:val="1"/>
      <w:numFmt w:val="bullet"/>
      <w:lvlText w:val=""/>
      <w:lvlJc w:val="left"/>
      <w:pPr>
        <w:ind w:left="2880" w:hanging="360"/>
      </w:pPr>
      <w:rPr>
        <w:rFonts w:ascii="Symbol" w:hAnsi="Symbol" w:hint="default"/>
      </w:rPr>
    </w:lvl>
    <w:lvl w:ilvl="4" w:tplc="2312D6AA">
      <w:start w:val="1"/>
      <w:numFmt w:val="bullet"/>
      <w:lvlText w:val="o"/>
      <w:lvlJc w:val="left"/>
      <w:pPr>
        <w:ind w:left="3600" w:hanging="360"/>
      </w:pPr>
      <w:rPr>
        <w:rFonts w:ascii="Courier New" w:hAnsi="Courier New" w:hint="default"/>
      </w:rPr>
    </w:lvl>
    <w:lvl w:ilvl="5" w:tplc="F32A22D0">
      <w:start w:val="1"/>
      <w:numFmt w:val="bullet"/>
      <w:lvlText w:val=""/>
      <w:lvlJc w:val="left"/>
      <w:pPr>
        <w:ind w:left="4320" w:hanging="360"/>
      </w:pPr>
      <w:rPr>
        <w:rFonts w:ascii="Wingdings" w:hAnsi="Wingdings" w:hint="default"/>
      </w:rPr>
    </w:lvl>
    <w:lvl w:ilvl="6" w:tplc="D24AE606">
      <w:start w:val="1"/>
      <w:numFmt w:val="bullet"/>
      <w:lvlText w:val=""/>
      <w:lvlJc w:val="left"/>
      <w:pPr>
        <w:ind w:left="5040" w:hanging="360"/>
      </w:pPr>
      <w:rPr>
        <w:rFonts w:ascii="Symbol" w:hAnsi="Symbol" w:hint="default"/>
      </w:rPr>
    </w:lvl>
    <w:lvl w:ilvl="7" w:tplc="1206F3B8">
      <w:start w:val="1"/>
      <w:numFmt w:val="bullet"/>
      <w:lvlText w:val="o"/>
      <w:lvlJc w:val="left"/>
      <w:pPr>
        <w:ind w:left="5760" w:hanging="360"/>
      </w:pPr>
      <w:rPr>
        <w:rFonts w:ascii="Courier New" w:hAnsi="Courier New" w:hint="default"/>
      </w:rPr>
    </w:lvl>
    <w:lvl w:ilvl="8" w:tplc="6694B2F2">
      <w:start w:val="1"/>
      <w:numFmt w:val="bullet"/>
      <w:lvlText w:val=""/>
      <w:lvlJc w:val="left"/>
      <w:pPr>
        <w:ind w:left="6480" w:hanging="360"/>
      </w:pPr>
      <w:rPr>
        <w:rFonts w:ascii="Wingdings" w:hAnsi="Wingdings" w:hint="default"/>
      </w:rPr>
    </w:lvl>
  </w:abstractNum>
  <w:abstractNum w:abstractNumId="6" w15:restartNumberingAfterBreak="0">
    <w:nsid w:val="13C51224"/>
    <w:multiLevelType w:val="hybridMultilevel"/>
    <w:tmpl w:val="288A9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2A129B"/>
    <w:multiLevelType w:val="hybridMultilevel"/>
    <w:tmpl w:val="67A6AA72"/>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741459E"/>
    <w:multiLevelType w:val="hybridMultilevel"/>
    <w:tmpl w:val="0AF6C4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94B0A77"/>
    <w:multiLevelType w:val="hybridMultilevel"/>
    <w:tmpl w:val="5412B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1C3FC5"/>
    <w:multiLevelType w:val="hybridMultilevel"/>
    <w:tmpl w:val="3864AF0E"/>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BF2444"/>
    <w:multiLevelType w:val="hybridMultilevel"/>
    <w:tmpl w:val="B1745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6075E1"/>
    <w:multiLevelType w:val="hybridMultilevel"/>
    <w:tmpl w:val="258E466A"/>
    <w:lvl w:ilvl="0" w:tplc="914A39BA">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7657E79"/>
    <w:multiLevelType w:val="hybridMultilevel"/>
    <w:tmpl w:val="83D60A9C"/>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434174"/>
    <w:multiLevelType w:val="hybridMultilevel"/>
    <w:tmpl w:val="82244020"/>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3D3423"/>
    <w:multiLevelType w:val="hybridMultilevel"/>
    <w:tmpl w:val="E760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D4863"/>
    <w:multiLevelType w:val="hybridMultilevel"/>
    <w:tmpl w:val="8AA681A0"/>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CD5139"/>
    <w:multiLevelType w:val="hybridMultilevel"/>
    <w:tmpl w:val="839423EC"/>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3D125F2"/>
    <w:multiLevelType w:val="hybridMultilevel"/>
    <w:tmpl w:val="F6220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001142"/>
    <w:multiLevelType w:val="hybridMultilevel"/>
    <w:tmpl w:val="7DC8E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CB4A50"/>
    <w:multiLevelType w:val="hybridMultilevel"/>
    <w:tmpl w:val="5FE441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15:restartNumberingAfterBreak="0">
    <w:nsid w:val="3EFD1FBD"/>
    <w:multiLevelType w:val="hybridMultilevel"/>
    <w:tmpl w:val="6B4CD55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005325E"/>
    <w:multiLevelType w:val="hybridMultilevel"/>
    <w:tmpl w:val="8F22ABB8"/>
    <w:lvl w:ilvl="0" w:tplc="0409000D">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0B1094F"/>
    <w:multiLevelType w:val="hybridMultilevel"/>
    <w:tmpl w:val="B4B2A14C"/>
    <w:lvl w:ilvl="0" w:tplc="2D101BC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5EA60AA"/>
    <w:multiLevelType w:val="hybridMultilevel"/>
    <w:tmpl w:val="291C7C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76543DC"/>
    <w:multiLevelType w:val="hybridMultilevel"/>
    <w:tmpl w:val="113A3C2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9E2F0A"/>
    <w:multiLevelType w:val="hybridMultilevel"/>
    <w:tmpl w:val="542CAD6C"/>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4B443CD2"/>
    <w:multiLevelType w:val="hybridMultilevel"/>
    <w:tmpl w:val="EB3E4882"/>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4F5008CB"/>
    <w:multiLevelType w:val="hybridMultilevel"/>
    <w:tmpl w:val="B1CEDDE6"/>
    <w:lvl w:ilvl="0" w:tplc="763A1B90">
      <w:start w:val="1"/>
      <w:numFmt w:val="bullet"/>
      <w:lvlText w:val="⃣"/>
      <w:lvlJc w:val="left"/>
      <w:pPr>
        <w:ind w:left="720" w:hanging="360"/>
      </w:pPr>
      <w:rPr>
        <w:rFonts w:ascii="Segoe UI" w:hAnsi="Segoe U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07F4C56"/>
    <w:multiLevelType w:val="hybridMultilevel"/>
    <w:tmpl w:val="BB08AE00"/>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10F01D4"/>
    <w:multiLevelType w:val="hybridMultilevel"/>
    <w:tmpl w:val="BF2C94E2"/>
    <w:lvl w:ilvl="0" w:tplc="5170B08E">
      <w:start w:val="1"/>
      <w:numFmt w:val="bullet"/>
      <w:lvlText w:val=""/>
      <w:lvlJc w:val="left"/>
      <w:pPr>
        <w:ind w:left="720" w:hanging="360"/>
      </w:pPr>
      <w:rPr>
        <w:rFonts w:ascii="Wingdings" w:hAnsi="Wingdings" w:hint="default"/>
      </w:rPr>
    </w:lvl>
    <w:lvl w:ilvl="1" w:tplc="BFD01F28">
      <w:start w:val="1"/>
      <w:numFmt w:val="bullet"/>
      <w:lvlText w:val="o"/>
      <w:lvlJc w:val="left"/>
      <w:pPr>
        <w:ind w:left="1440" w:hanging="360"/>
      </w:pPr>
      <w:rPr>
        <w:rFonts w:ascii="Courier New" w:hAnsi="Courier New" w:hint="default"/>
      </w:rPr>
    </w:lvl>
    <w:lvl w:ilvl="2" w:tplc="AA983CF4">
      <w:start w:val="1"/>
      <w:numFmt w:val="bullet"/>
      <w:lvlText w:val=""/>
      <w:lvlJc w:val="left"/>
      <w:pPr>
        <w:ind w:left="2160" w:hanging="360"/>
      </w:pPr>
      <w:rPr>
        <w:rFonts w:ascii="Wingdings" w:hAnsi="Wingdings" w:hint="default"/>
      </w:rPr>
    </w:lvl>
    <w:lvl w:ilvl="3" w:tplc="C23E42A0">
      <w:start w:val="1"/>
      <w:numFmt w:val="bullet"/>
      <w:lvlText w:val=""/>
      <w:lvlJc w:val="left"/>
      <w:pPr>
        <w:ind w:left="2880" w:hanging="360"/>
      </w:pPr>
      <w:rPr>
        <w:rFonts w:ascii="Symbol" w:hAnsi="Symbol" w:hint="default"/>
      </w:rPr>
    </w:lvl>
    <w:lvl w:ilvl="4" w:tplc="85A44D34">
      <w:start w:val="1"/>
      <w:numFmt w:val="bullet"/>
      <w:lvlText w:val="o"/>
      <w:lvlJc w:val="left"/>
      <w:pPr>
        <w:ind w:left="3600" w:hanging="360"/>
      </w:pPr>
      <w:rPr>
        <w:rFonts w:ascii="Courier New" w:hAnsi="Courier New" w:hint="default"/>
      </w:rPr>
    </w:lvl>
    <w:lvl w:ilvl="5" w:tplc="286AAE8E">
      <w:start w:val="1"/>
      <w:numFmt w:val="bullet"/>
      <w:lvlText w:val=""/>
      <w:lvlJc w:val="left"/>
      <w:pPr>
        <w:ind w:left="4320" w:hanging="360"/>
      </w:pPr>
      <w:rPr>
        <w:rFonts w:ascii="Wingdings" w:hAnsi="Wingdings" w:hint="default"/>
      </w:rPr>
    </w:lvl>
    <w:lvl w:ilvl="6" w:tplc="0E96167C">
      <w:start w:val="1"/>
      <w:numFmt w:val="bullet"/>
      <w:lvlText w:val=""/>
      <w:lvlJc w:val="left"/>
      <w:pPr>
        <w:ind w:left="5040" w:hanging="360"/>
      </w:pPr>
      <w:rPr>
        <w:rFonts w:ascii="Symbol" w:hAnsi="Symbol" w:hint="default"/>
      </w:rPr>
    </w:lvl>
    <w:lvl w:ilvl="7" w:tplc="E4C60984">
      <w:start w:val="1"/>
      <w:numFmt w:val="bullet"/>
      <w:lvlText w:val="o"/>
      <w:lvlJc w:val="left"/>
      <w:pPr>
        <w:ind w:left="5760" w:hanging="360"/>
      </w:pPr>
      <w:rPr>
        <w:rFonts w:ascii="Courier New" w:hAnsi="Courier New" w:hint="default"/>
      </w:rPr>
    </w:lvl>
    <w:lvl w:ilvl="8" w:tplc="85709D28">
      <w:start w:val="1"/>
      <w:numFmt w:val="bullet"/>
      <w:lvlText w:val=""/>
      <w:lvlJc w:val="left"/>
      <w:pPr>
        <w:ind w:left="6480" w:hanging="360"/>
      </w:pPr>
      <w:rPr>
        <w:rFonts w:ascii="Wingdings" w:hAnsi="Wingdings" w:hint="default"/>
      </w:rPr>
    </w:lvl>
  </w:abstractNum>
  <w:abstractNum w:abstractNumId="31" w15:restartNumberingAfterBreak="0">
    <w:nsid w:val="514A4E39"/>
    <w:multiLevelType w:val="hybridMultilevel"/>
    <w:tmpl w:val="49825E4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2303143"/>
    <w:multiLevelType w:val="hybridMultilevel"/>
    <w:tmpl w:val="39F4A9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C253AEE"/>
    <w:multiLevelType w:val="hybridMultilevel"/>
    <w:tmpl w:val="461ACB1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E787E63"/>
    <w:multiLevelType w:val="hybridMultilevel"/>
    <w:tmpl w:val="E5047610"/>
    <w:lvl w:ilvl="0" w:tplc="428A2912">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30876E5"/>
    <w:multiLevelType w:val="hybridMultilevel"/>
    <w:tmpl w:val="0812FAFA"/>
    <w:lvl w:ilvl="0" w:tplc="914A39B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902BD7"/>
    <w:multiLevelType w:val="hybridMultilevel"/>
    <w:tmpl w:val="E174B424"/>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66B85E9F"/>
    <w:multiLevelType w:val="hybridMultilevel"/>
    <w:tmpl w:val="98649C1E"/>
    <w:lvl w:ilvl="0" w:tplc="E23C95DE">
      <w:start w:val="1"/>
      <w:numFmt w:val="bullet"/>
      <w:lvlText w:val="□"/>
      <w:lvlJc w:val="left"/>
      <w:pPr>
        <w:ind w:left="720" w:hanging="360"/>
      </w:pPr>
      <w:rPr>
        <w:rFonts w:ascii="Abril Fatface" w:hAnsi="Abril Fatface"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4C2769"/>
    <w:multiLevelType w:val="hybridMultilevel"/>
    <w:tmpl w:val="F7AAD80C"/>
    <w:lvl w:ilvl="0" w:tplc="0409000D">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D121530"/>
    <w:multiLevelType w:val="hybridMultilevel"/>
    <w:tmpl w:val="89AE622A"/>
    <w:lvl w:ilvl="0" w:tplc="428A2912">
      <w:start w:val="1"/>
      <w:numFmt w:val="bullet"/>
      <w:lvlText w:val=""/>
      <w:lvlJc w:val="left"/>
      <w:pPr>
        <w:ind w:left="360" w:hanging="360"/>
      </w:pPr>
      <w:rPr>
        <w:rFonts w:ascii="Wingdings" w:hAnsi="Wingdings" w:hint="default"/>
      </w:rPr>
    </w:lvl>
    <w:lvl w:ilvl="1" w:tplc="FFFFFFFF">
      <w:start w:val="1"/>
      <w:numFmt w:val="decimal"/>
      <w:lvlText w:val="%2."/>
      <w:lvlJc w:val="left"/>
      <w:pPr>
        <w:ind w:left="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6DC620C3"/>
    <w:multiLevelType w:val="hybridMultilevel"/>
    <w:tmpl w:val="05FE4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362E39"/>
    <w:multiLevelType w:val="hybridMultilevel"/>
    <w:tmpl w:val="72BCF24C"/>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1565143"/>
    <w:multiLevelType w:val="hybridMultilevel"/>
    <w:tmpl w:val="94365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F96B0C"/>
    <w:multiLevelType w:val="hybridMultilevel"/>
    <w:tmpl w:val="D3A6F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610F5F"/>
    <w:multiLevelType w:val="hybridMultilevel"/>
    <w:tmpl w:val="0F661A04"/>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748D23FB"/>
    <w:multiLevelType w:val="hybridMultilevel"/>
    <w:tmpl w:val="17706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DA7ED7"/>
    <w:multiLevelType w:val="hybridMultilevel"/>
    <w:tmpl w:val="D15E9A08"/>
    <w:lvl w:ilvl="0" w:tplc="0409000D">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A8CE5EBE">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73F7F06"/>
    <w:multiLevelType w:val="hybridMultilevel"/>
    <w:tmpl w:val="B210B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F08E7"/>
    <w:multiLevelType w:val="hybridMultilevel"/>
    <w:tmpl w:val="1CA073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93466172">
      <w:start w:val="13"/>
      <w:numFmt w:val="bullet"/>
      <w:lvlText w:val="-"/>
      <w:lvlJc w:val="left"/>
      <w:pPr>
        <w:ind w:left="2160" w:hanging="360"/>
      </w:pPr>
      <w:rPr>
        <w:rFonts w:ascii="Gill Sans MT" w:eastAsia="Calibri" w:hAnsi="Gill Sans MT"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C2E4936"/>
    <w:multiLevelType w:val="hybridMultilevel"/>
    <w:tmpl w:val="A606C1A0"/>
    <w:lvl w:ilvl="0" w:tplc="428A2912">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0" w15:restartNumberingAfterBreak="0">
    <w:nsid w:val="7E1D7FCB"/>
    <w:multiLevelType w:val="hybridMultilevel"/>
    <w:tmpl w:val="AB4CEE7C"/>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E9567D5"/>
    <w:multiLevelType w:val="hybridMultilevel"/>
    <w:tmpl w:val="04069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F442B97"/>
    <w:multiLevelType w:val="hybridMultilevel"/>
    <w:tmpl w:val="DD3CD8F2"/>
    <w:lvl w:ilvl="0" w:tplc="89609B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FA6B66"/>
    <w:multiLevelType w:val="hybridMultilevel"/>
    <w:tmpl w:val="0A887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3969185">
    <w:abstractNumId w:val="0"/>
  </w:num>
  <w:num w:numId="2" w16cid:durableId="207761122">
    <w:abstractNumId w:val="30"/>
  </w:num>
  <w:num w:numId="3" w16cid:durableId="745760036">
    <w:abstractNumId w:val="5"/>
  </w:num>
  <w:num w:numId="4" w16cid:durableId="2097821362">
    <w:abstractNumId w:val="11"/>
  </w:num>
  <w:num w:numId="5" w16cid:durableId="215052913">
    <w:abstractNumId w:val="18"/>
  </w:num>
  <w:num w:numId="6" w16cid:durableId="465896266">
    <w:abstractNumId w:val="51"/>
  </w:num>
  <w:num w:numId="7" w16cid:durableId="385569720">
    <w:abstractNumId w:val="38"/>
  </w:num>
  <w:num w:numId="8" w16cid:durableId="1978879025">
    <w:abstractNumId w:val="22"/>
  </w:num>
  <w:num w:numId="9" w16cid:durableId="1666083178">
    <w:abstractNumId w:val="49"/>
  </w:num>
  <w:num w:numId="10" w16cid:durableId="438992112">
    <w:abstractNumId w:val="39"/>
  </w:num>
  <w:num w:numId="11" w16cid:durableId="1460805805">
    <w:abstractNumId w:val="46"/>
  </w:num>
  <w:num w:numId="12" w16cid:durableId="2103137541">
    <w:abstractNumId w:val="34"/>
  </w:num>
  <w:num w:numId="13" w16cid:durableId="78068659">
    <w:abstractNumId w:val="52"/>
  </w:num>
  <w:num w:numId="14" w16cid:durableId="1856649988">
    <w:abstractNumId w:val="23"/>
  </w:num>
  <w:num w:numId="15" w16cid:durableId="1450394594">
    <w:abstractNumId w:val="50"/>
  </w:num>
  <w:num w:numId="16" w16cid:durableId="1373924182">
    <w:abstractNumId w:val="44"/>
  </w:num>
  <w:num w:numId="17" w16cid:durableId="904335101">
    <w:abstractNumId w:val="17"/>
  </w:num>
  <w:num w:numId="18" w16cid:durableId="1931766686">
    <w:abstractNumId w:val="28"/>
  </w:num>
  <w:num w:numId="19" w16cid:durableId="613441736">
    <w:abstractNumId w:val="13"/>
  </w:num>
  <w:num w:numId="20" w16cid:durableId="512307329">
    <w:abstractNumId w:val="2"/>
  </w:num>
  <w:num w:numId="21" w16cid:durableId="1500462868">
    <w:abstractNumId w:val="16"/>
  </w:num>
  <w:num w:numId="22" w16cid:durableId="1636719823">
    <w:abstractNumId w:val="14"/>
  </w:num>
  <w:num w:numId="23" w16cid:durableId="263610820">
    <w:abstractNumId w:val="27"/>
  </w:num>
  <w:num w:numId="24" w16cid:durableId="1797486404">
    <w:abstractNumId w:val="7"/>
  </w:num>
  <w:num w:numId="25" w16cid:durableId="357702062">
    <w:abstractNumId w:val="36"/>
  </w:num>
  <w:num w:numId="26" w16cid:durableId="1180126734">
    <w:abstractNumId w:val="26"/>
  </w:num>
  <w:num w:numId="27" w16cid:durableId="266548088">
    <w:abstractNumId w:val="41"/>
  </w:num>
  <w:num w:numId="28" w16cid:durableId="155533631">
    <w:abstractNumId w:val="24"/>
  </w:num>
  <w:num w:numId="29" w16cid:durableId="1394231312">
    <w:abstractNumId w:val="29"/>
  </w:num>
  <w:num w:numId="30" w16cid:durableId="1179194782">
    <w:abstractNumId w:val="48"/>
  </w:num>
  <w:num w:numId="31" w16cid:durableId="433089520">
    <w:abstractNumId w:val="8"/>
  </w:num>
  <w:num w:numId="32" w16cid:durableId="1084105023">
    <w:abstractNumId w:val="19"/>
  </w:num>
  <w:num w:numId="33" w16cid:durableId="780148547">
    <w:abstractNumId w:val="53"/>
  </w:num>
  <w:num w:numId="34" w16cid:durableId="791830196">
    <w:abstractNumId w:val="40"/>
  </w:num>
  <w:num w:numId="35" w16cid:durableId="1281914518">
    <w:abstractNumId w:val="15"/>
  </w:num>
  <w:num w:numId="36" w16cid:durableId="1513297120">
    <w:abstractNumId w:val="47"/>
  </w:num>
  <w:num w:numId="37" w16cid:durableId="1501386368">
    <w:abstractNumId w:val="20"/>
  </w:num>
  <w:num w:numId="38" w16cid:durableId="897671581">
    <w:abstractNumId w:val="9"/>
  </w:num>
  <w:num w:numId="39" w16cid:durableId="54551847">
    <w:abstractNumId w:val="32"/>
  </w:num>
  <w:num w:numId="40" w16cid:durableId="1996493358">
    <w:abstractNumId w:val="33"/>
  </w:num>
  <w:num w:numId="41" w16cid:durableId="1012537027">
    <w:abstractNumId w:val="42"/>
  </w:num>
  <w:num w:numId="42" w16cid:durableId="510140815">
    <w:abstractNumId w:val="31"/>
  </w:num>
  <w:num w:numId="43" w16cid:durableId="211575163">
    <w:abstractNumId w:val="45"/>
  </w:num>
  <w:num w:numId="44" w16cid:durableId="846332942">
    <w:abstractNumId w:val="21"/>
  </w:num>
  <w:num w:numId="45" w16cid:durableId="1307317562">
    <w:abstractNumId w:val="43"/>
  </w:num>
  <w:num w:numId="46" w16cid:durableId="1840190145">
    <w:abstractNumId w:val="10"/>
  </w:num>
  <w:num w:numId="47" w16cid:durableId="1395271792">
    <w:abstractNumId w:val="6"/>
  </w:num>
  <w:num w:numId="48" w16cid:durableId="1407067716">
    <w:abstractNumId w:val="25"/>
  </w:num>
  <w:num w:numId="49" w16cid:durableId="1445153420">
    <w:abstractNumId w:val="4"/>
  </w:num>
  <w:num w:numId="50" w16cid:durableId="394934108">
    <w:abstractNumId w:val="12"/>
  </w:num>
  <w:num w:numId="51" w16cid:durableId="1436822376">
    <w:abstractNumId w:val="37"/>
  </w:num>
  <w:num w:numId="52" w16cid:durableId="2023897657">
    <w:abstractNumId w:val="35"/>
  </w:num>
  <w:num w:numId="53" w16cid:durableId="871845112">
    <w:abstractNumId w:val="3"/>
  </w:num>
  <w:num w:numId="54" w16cid:durableId="1271550667">
    <w:abstractNumId w:val="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64A"/>
    <w:rsid w:val="00000125"/>
    <w:rsid w:val="0000017A"/>
    <w:rsid w:val="00000255"/>
    <w:rsid w:val="00000302"/>
    <w:rsid w:val="0000035A"/>
    <w:rsid w:val="00000441"/>
    <w:rsid w:val="00000681"/>
    <w:rsid w:val="000006CA"/>
    <w:rsid w:val="00000936"/>
    <w:rsid w:val="00000957"/>
    <w:rsid w:val="00000B03"/>
    <w:rsid w:val="00000FB4"/>
    <w:rsid w:val="00001284"/>
    <w:rsid w:val="000016EE"/>
    <w:rsid w:val="0000179B"/>
    <w:rsid w:val="0000182D"/>
    <w:rsid w:val="00001830"/>
    <w:rsid w:val="00001A34"/>
    <w:rsid w:val="00001C3F"/>
    <w:rsid w:val="00001F2D"/>
    <w:rsid w:val="00001FDF"/>
    <w:rsid w:val="00001FFE"/>
    <w:rsid w:val="0000209E"/>
    <w:rsid w:val="0000211D"/>
    <w:rsid w:val="000021E5"/>
    <w:rsid w:val="000024E6"/>
    <w:rsid w:val="000025E3"/>
    <w:rsid w:val="00002647"/>
    <w:rsid w:val="000026BF"/>
    <w:rsid w:val="00002767"/>
    <w:rsid w:val="00002857"/>
    <w:rsid w:val="00002C67"/>
    <w:rsid w:val="00002EF0"/>
    <w:rsid w:val="00002F88"/>
    <w:rsid w:val="00003227"/>
    <w:rsid w:val="000032D9"/>
    <w:rsid w:val="0000403D"/>
    <w:rsid w:val="00004117"/>
    <w:rsid w:val="000041F8"/>
    <w:rsid w:val="00004359"/>
    <w:rsid w:val="000046A2"/>
    <w:rsid w:val="00004723"/>
    <w:rsid w:val="00004AB6"/>
    <w:rsid w:val="00004E1D"/>
    <w:rsid w:val="0000566B"/>
    <w:rsid w:val="00005A37"/>
    <w:rsid w:val="00005B27"/>
    <w:rsid w:val="00005C30"/>
    <w:rsid w:val="00005D26"/>
    <w:rsid w:val="00005DCB"/>
    <w:rsid w:val="00005FF2"/>
    <w:rsid w:val="00006152"/>
    <w:rsid w:val="00006360"/>
    <w:rsid w:val="0000640F"/>
    <w:rsid w:val="00006437"/>
    <w:rsid w:val="00006A84"/>
    <w:rsid w:val="00006AE6"/>
    <w:rsid w:val="00006B03"/>
    <w:rsid w:val="00006D95"/>
    <w:rsid w:val="00006E1E"/>
    <w:rsid w:val="00007017"/>
    <w:rsid w:val="00007340"/>
    <w:rsid w:val="0000748B"/>
    <w:rsid w:val="0000758D"/>
    <w:rsid w:val="0000766C"/>
    <w:rsid w:val="00007689"/>
    <w:rsid w:val="00007F14"/>
    <w:rsid w:val="00007F4A"/>
    <w:rsid w:val="00007F83"/>
    <w:rsid w:val="00007FB1"/>
    <w:rsid w:val="000100C3"/>
    <w:rsid w:val="000101F5"/>
    <w:rsid w:val="00010279"/>
    <w:rsid w:val="000104A6"/>
    <w:rsid w:val="000105AE"/>
    <w:rsid w:val="0001066F"/>
    <w:rsid w:val="000109A8"/>
    <w:rsid w:val="00010A6E"/>
    <w:rsid w:val="00010A81"/>
    <w:rsid w:val="00010B2D"/>
    <w:rsid w:val="00010BBE"/>
    <w:rsid w:val="00010CFF"/>
    <w:rsid w:val="00010D99"/>
    <w:rsid w:val="00010EDB"/>
    <w:rsid w:val="00011452"/>
    <w:rsid w:val="000117FD"/>
    <w:rsid w:val="00011825"/>
    <w:rsid w:val="000118CD"/>
    <w:rsid w:val="00011B01"/>
    <w:rsid w:val="00011BB2"/>
    <w:rsid w:val="00011C87"/>
    <w:rsid w:val="00011E0A"/>
    <w:rsid w:val="00011EA3"/>
    <w:rsid w:val="00011EFD"/>
    <w:rsid w:val="0001207F"/>
    <w:rsid w:val="000121F0"/>
    <w:rsid w:val="00012235"/>
    <w:rsid w:val="00012679"/>
    <w:rsid w:val="000126EC"/>
    <w:rsid w:val="000128F4"/>
    <w:rsid w:val="00012A43"/>
    <w:rsid w:val="00012BC1"/>
    <w:rsid w:val="00012C14"/>
    <w:rsid w:val="0001300D"/>
    <w:rsid w:val="00013128"/>
    <w:rsid w:val="00013583"/>
    <w:rsid w:val="00013B09"/>
    <w:rsid w:val="00013BF2"/>
    <w:rsid w:val="00013E52"/>
    <w:rsid w:val="00014308"/>
    <w:rsid w:val="000143FF"/>
    <w:rsid w:val="00014461"/>
    <w:rsid w:val="000148A4"/>
    <w:rsid w:val="00014ACA"/>
    <w:rsid w:val="00014D82"/>
    <w:rsid w:val="000151DE"/>
    <w:rsid w:val="000151FB"/>
    <w:rsid w:val="0001538F"/>
    <w:rsid w:val="0001545A"/>
    <w:rsid w:val="00015533"/>
    <w:rsid w:val="000157D3"/>
    <w:rsid w:val="00015925"/>
    <w:rsid w:val="000159F2"/>
    <w:rsid w:val="00015B4C"/>
    <w:rsid w:val="00015FD1"/>
    <w:rsid w:val="00016006"/>
    <w:rsid w:val="00016019"/>
    <w:rsid w:val="0001620E"/>
    <w:rsid w:val="0001621B"/>
    <w:rsid w:val="00016248"/>
    <w:rsid w:val="000162A7"/>
    <w:rsid w:val="000164FC"/>
    <w:rsid w:val="0001659D"/>
    <w:rsid w:val="00016759"/>
    <w:rsid w:val="00016C1C"/>
    <w:rsid w:val="00016D30"/>
    <w:rsid w:val="00016DDF"/>
    <w:rsid w:val="00016F40"/>
    <w:rsid w:val="00016F61"/>
    <w:rsid w:val="0001705E"/>
    <w:rsid w:val="000170F3"/>
    <w:rsid w:val="00017323"/>
    <w:rsid w:val="00017437"/>
    <w:rsid w:val="000176FA"/>
    <w:rsid w:val="0001776A"/>
    <w:rsid w:val="000179AC"/>
    <w:rsid w:val="00017BA3"/>
    <w:rsid w:val="00017C0F"/>
    <w:rsid w:val="00017DC7"/>
    <w:rsid w:val="00020277"/>
    <w:rsid w:val="000203ED"/>
    <w:rsid w:val="00020485"/>
    <w:rsid w:val="0002052A"/>
    <w:rsid w:val="00020847"/>
    <w:rsid w:val="00020AE9"/>
    <w:rsid w:val="00020B46"/>
    <w:rsid w:val="00020D8A"/>
    <w:rsid w:val="000212CC"/>
    <w:rsid w:val="000213E3"/>
    <w:rsid w:val="0002158B"/>
    <w:rsid w:val="00021731"/>
    <w:rsid w:val="000218CC"/>
    <w:rsid w:val="00021935"/>
    <w:rsid w:val="00021A4F"/>
    <w:rsid w:val="00021E0E"/>
    <w:rsid w:val="00021E85"/>
    <w:rsid w:val="00022164"/>
    <w:rsid w:val="0002222F"/>
    <w:rsid w:val="00022362"/>
    <w:rsid w:val="00022491"/>
    <w:rsid w:val="000224CC"/>
    <w:rsid w:val="00022529"/>
    <w:rsid w:val="00022565"/>
    <w:rsid w:val="000225E1"/>
    <w:rsid w:val="000225FC"/>
    <w:rsid w:val="0002277E"/>
    <w:rsid w:val="000227BE"/>
    <w:rsid w:val="00022A5D"/>
    <w:rsid w:val="00022CAB"/>
    <w:rsid w:val="00022F37"/>
    <w:rsid w:val="0002306C"/>
    <w:rsid w:val="000230C2"/>
    <w:rsid w:val="0002329C"/>
    <w:rsid w:val="0002379E"/>
    <w:rsid w:val="00023A58"/>
    <w:rsid w:val="00023B62"/>
    <w:rsid w:val="00023F71"/>
    <w:rsid w:val="000240BD"/>
    <w:rsid w:val="00024257"/>
    <w:rsid w:val="000243A3"/>
    <w:rsid w:val="00024455"/>
    <w:rsid w:val="000244C7"/>
    <w:rsid w:val="00024656"/>
    <w:rsid w:val="00024797"/>
    <w:rsid w:val="000248FF"/>
    <w:rsid w:val="00024B79"/>
    <w:rsid w:val="00024D7C"/>
    <w:rsid w:val="00024E34"/>
    <w:rsid w:val="000250B3"/>
    <w:rsid w:val="00025304"/>
    <w:rsid w:val="0002536E"/>
    <w:rsid w:val="00025502"/>
    <w:rsid w:val="0002569C"/>
    <w:rsid w:val="00025FA1"/>
    <w:rsid w:val="00026096"/>
    <w:rsid w:val="00026278"/>
    <w:rsid w:val="000262EB"/>
    <w:rsid w:val="00026536"/>
    <w:rsid w:val="00026626"/>
    <w:rsid w:val="00026734"/>
    <w:rsid w:val="00026D00"/>
    <w:rsid w:val="00026D08"/>
    <w:rsid w:val="00026E4D"/>
    <w:rsid w:val="00026E52"/>
    <w:rsid w:val="00027089"/>
    <w:rsid w:val="0002735C"/>
    <w:rsid w:val="000275DC"/>
    <w:rsid w:val="0002772A"/>
    <w:rsid w:val="000277C7"/>
    <w:rsid w:val="00027B79"/>
    <w:rsid w:val="00027BE2"/>
    <w:rsid w:val="00027C56"/>
    <w:rsid w:val="0003043F"/>
    <w:rsid w:val="0003073D"/>
    <w:rsid w:val="000307E3"/>
    <w:rsid w:val="0003096C"/>
    <w:rsid w:val="00030A05"/>
    <w:rsid w:val="00030F80"/>
    <w:rsid w:val="000310C5"/>
    <w:rsid w:val="00031142"/>
    <w:rsid w:val="00031146"/>
    <w:rsid w:val="0003115B"/>
    <w:rsid w:val="0003121E"/>
    <w:rsid w:val="0003125E"/>
    <w:rsid w:val="000312DA"/>
    <w:rsid w:val="000313C3"/>
    <w:rsid w:val="00031447"/>
    <w:rsid w:val="0003146A"/>
    <w:rsid w:val="000314AB"/>
    <w:rsid w:val="000314DA"/>
    <w:rsid w:val="00031511"/>
    <w:rsid w:val="000318FB"/>
    <w:rsid w:val="0003199F"/>
    <w:rsid w:val="00031B02"/>
    <w:rsid w:val="00031DA5"/>
    <w:rsid w:val="00031F4C"/>
    <w:rsid w:val="000324FC"/>
    <w:rsid w:val="0003272A"/>
    <w:rsid w:val="00032911"/>
    <w:rsid w:val="0003294B"/>
    <w:rsid w:val="00032A01"/>
    <w:rsid w:val="00032DCE"/>
    <w:rsid w:val="00032FDB"/>
    <w:rsid w:val="00033191"/>
    <w:rsid w:val="0003337B"/>
    <w:rsid w:val="0003337C"/>
    <w:rsid w:val="00033462"/>
    <w:rsid w:val="0003386B"/>
    <w:rsid w:val="00033887"/>
    <w:rsid w:val="00033AF2"/>
    <w:rsid w:val="00033BA9"/>
    <w:rsid w:val="00033DD4"/>
    <w:rsid w:val="00033E3C"/>
    <w:rsid w:val="00034026"/>
    <w:rsid w:val="000342A5"/>
    <w:rsid w:val="000343A6"/>
    <w:rsid w:val="0003493E"/>
    <w:rsid w:val="00034AF8"/>
    <w:rsid w:val="00034BB6"/>
    <w:rsid w:val="00034E7A"/>
    <w:rsid w:val="00034F18"/>
    <w:rsid w:val="00034F40"/>
    <w:rsid w:val="00034F47"/>
    <w:rsid w:val="00034FE1"/>
    <w:rsid w:val="0003509D"/>
    <w:rsid w:val="000350AB"/>
    <w:rsid w:val="000350DE"/>
    <w:rsid w:val="00035C63"/>
    <w:rsid w:val="00035CC5"/>
    <w:rsid w:val="00035DB6"/>
    <w:rsid w:val="00035DF2"/>
    <w:rsid w:val="0003617B"/>
    <w:rsid w:val="0003618B"/>
    <w:rsid w:val="000363A8"/>
    <w:rsid w:val="000365F0"/>
    <w:rsid w:val="00036881"/>
    <w:rsid w:val="00036C5A"/>
    <w:rsid w:val="00036E57"/>
    <w:rsid w:val="00037119"/>
    <w:rsid w:val="000373E1"/>
    <w:rsid w:val="00037720"/>
    <w:rsid w:val="00037976"/>
    <w:rsid w:val="0003798C"/>
    <w:rsid w:val="00037C63"/>
    <w:rsid w:val="00037D89"/>
    <w:rsid w:val="0004005E"/>
    <w:rsid w:val="00040350"/>
    <w:rsid w:val="000403BF"/>
    <w:rsid w:val="0004045F"/>
    <w:rsid w:val="0004051A"/>
    <w:rsid w:val="00040624"/>
    <w:rsid w:val="00040715"/>
    <w:rsid w:val="0004077F"/>
    <w:rsid w:val="000407D9"/>
    <w:rsid w:val="000407F2"/>
    <w:rsid w:val="000409BD"/>
    <w:rsid w:val="00040A64"/>
    <w:rsid w:val="00040BCD"/>
    <w:rsid w:val="00040E14"/>
    <w:rsid w:val="00040E6A"/>
    <w:rsid w:val="00041027"/>
    <w:rsid w:val="000410F7"/>
    <w:rsid w:val="000413FF"/>
    <w:rsid w:val="00041761"/>
    <w:rsid w:val="0004184D"/>
    <w:rsid w:val="00041A87"/>
    <w:rsid w:val="00041C87"/>
    <w:rsid w:val="00041EA1"/>
    <w:rsid w:val="00041FBE"/>
    <w:rsid w:val="00042039"/>
    <w:rsid w:val="0004203D"/>
    <w:rsid w:val="0004228E"/>
    <w:rsid w:val="00042535"/>
    <w:rsid w:val="000425A9"/>
    <w:rsid w:val="000427A4"/>
    <w:rsid w:val="0004284A"/>
    <w:rsid w:val="0004298A"/>
    <w:rsid w:val="00042BEE"/>
    <w:rsid w:val="00043404"/>
    <w:rsid w:val="00043946"/>
    <w:rsid w:val="000439EE"/>
    <w:rsid w:val="00043ADF"/>
    <w:rsid w:val="00043D1B"/>
    <w:rsid w:val="00043DF1"/>
    <w:rsid w:val="00043E32"/>
    <w:rsid w:val="00044074"/>
    <w:rsid w:val="0004420F"/>
    <w:rsid w:val="00044266"/>
    <w:rsid w:val="000444D0"/>
    <w:rsid w:val="000444DA"/>
    <w:rsid w:val="000445D7"/>
    <w:rsid w:val="00044B71"/>
    <w:rsid w:val="00044F77"/>
    <w:rsid w:val="0004512D"/>
    <w:rsid w:val="00045138"/>
    <w:rsid w:val="00045170"/>
    <w:rsid w:val="000451DA"/>
    <w:rsid w:val="00045284"/>
    <w:rsid w:val="00045406"/>
    <w:rsid w:val="00045528"/>
    <w:rsid w:val="00045566"/>
    <w:rsid w:val="00045656"/>
    <w:rsid w:val="00045772"/>
    <w:rsid w:val="000457A5"/>
    <w:rsid w:val="000458AB"/>
    <w:rsid w:val="00045937"/>
    <w:rsid w:val="00045C38"/>
    <w:rsid w:val="00045C9F"/>
    <w:rsid w:val="00045F10"/>
    <w:rsid w:val="0004608D"/>
    <w:rsid w:val="000460AF"/>
    <w:rsid w:val="00046204"/>
    <w:rsid w:val="0004676E"/>
    <w:rsid w:val="000467AA"/>
    <w:rsid w:val="00046AB2"/>
    <w:rsid w:val="00046DC9"/>
    <w:rsid w:val="000471F5"/>
    <w:rsid w:val="00047328"/>
    <w:rsid w:val="0004733D"/>
    <w:rsid w:val="000474EE"/>
    <w:rsid w:val="00047890"/>
    <w:rsid w:val="000478BA"/>
    <w:rsid w:val="00047CA3"/>
    <w:rsid w:val="00047D0D"/>
    <w:rsid w:val="00047D92"/>
    <w:rsid w:val="00047DDD"/>
    <w:rsid w:val="00050017"/>
    <w:rsid w:val="0005060C"/>
    <w:rsid w:val="00050695"/>
    <w:rsid w:val="000506EA"/>
    <w:rsid w:val="00050853"/>
    <w:rsid w:val="000509E0"/>
    <w:rsid w:val="00050AE2"/>
    <w:rsid w:val="00050E18"/>
    <w:rsid w:val="00050ED1"/>
    <w:rsid w:val="00051082"/>
    <w:rsid w:val="00051210"/>
    <w:rsid w:val="00051344"/>
    <w:rsid w:val="000517A6"/>
    <w:rsid w:val="000519CE"/>
    <w:rsid w:val="00051C77"/>
    <w:rsid w:val="00051D61"/>
    <w:rsid w:val="00051F50"/>
    <w:rsid w:val="000521EE"/>
    <w:rsid w:val="000522AF"/>
    <w:rsid w:val="00052410"/>
    <w:rsid w:val="00052B08"/>
    <w:rsid w:val="00052CB4"/>
    <w:rsid w:val="00052D21"/>
    <w:rsid w:val="00052E36"/>
    <w:rsid w:val="00053098"/>
    <w:rsid w:val="000530EC"/>
    <w:rsid w:val="000531BA"/>
    <w:rsid w:val="0005321C"/>
    <w:rsid w:val="0005332C"/>
    <w:rsid w:val="00053464"/>
    <w:rsid w:val="000534F3"/>
    <w:rsid w:val="0005350E"/>
    <w:rsid w:val="000535FA"/>
    <w:rsid w:val="000536BD"/>
    <w:rsid w:val="00053A5F"/>
    <w:rsid w:val="00053AEB"/>
    <w:rsid w:val="00053D4A"/>
    <w:rsid w:val="00053DEC"/>
    <w:rsid w:val="00053FA0"/>
    <w:rsid w:val="0005434D"/>
    <w:rsid w:val="000545B6"/>
    <w:rsid w:val="00054702"/>
    <w:rsid w:val="0005495B"/>
    <w:rsid w:val="00054B71"/>
    <w:rsid w:val="00054F43"/>
    <w:rsid w:val="0005510F"/>
    <w:rsid w:val="0005516F"/>
    <w:rsid w:val="000551AA"/>
    <w:rsid w:val="00055278"/>
    <w:rsid w:val="000552D1"/>
    <w:rsid w:val="0005537D"/>
    <w:rsid w:val="0005537E"/>
    <w:rsid w:val="000553B2"/>
    <w:rsid w:val="000553F6"/>
    <w:rsid w:val="0005544E"/>
    <w:rsid w:val="000556B6"/>
    <w:rsid w:val="00055749"/>
    <w:rsid w:val="00055782"/>
    <w:rsid w:val="000557A2"/>
    <w:rsid w:val="00055827"/>
    <w:rsid w:val="000559F3"/>
    <w:rsid w:val="00055AAE"/>
    <w:rsid w:val="00055BA5"/>
    <w:rsid w:val="00055DA6"/>
    <w:rsid w:val="00055E15"/>
    <w:rsid w:val="00055F61"/>
    <w:rsid w:val="00056022"/>
    <w:rsid w:val="00056199"/>
    <w:rsid w:val="000561B0"/>
    <w:rsid w:val="000562F2"/>
    <w:rsid w:val="0005645C"/>
    <w:rsid w:val="00056466"/>
    <w:rsid w:val="0005666D"/>
    <w:rsid w:val="000567FD"/>
    <w:rsid w:val="00056885"/>
    <w:rsid w:val="00056914"/>
    <w:rsid w:val="00056C79"/>
    <w:rsid w:val="00056E84"/>
    <w:rsid w:val="00056FCF"/>
    <w:rsid w:val="0005730C"/>
    <w:rsid w:val="0005758C"/>
    <w:rsid w:val="00057610"/>
    <w:rsid w:val="00057813"/>
    <w:rsid w:val="00057A55"/>
    <w:rsid w:val="00057AB2"/>
    <w:rsid w:val="00057C9F"/>
    <w:rsid w:val="00057D87"/>
    <w:rsid w:val="00057E37"/>
    <w:rsid w:val="00057E6D"/>
    <w:rsid w:val="00057EBE"/>
    <w:rsid w:val="000600FB"/>
    <w:rsid w:val="0006012E"/>
    <w:rsid w:val="0006042F"/>
    <w:rsid w:val="00060731"/>
    <w:rsid w:val="00060762"/>
    <w:rsid w:val="0006092A"/>
    <w:rsid w:val="000609A6"/>
    <w:rsid w:val="00060A65"/>
    <w:rsid w:val="00060B06"/>
    <w:rsid w:val="00060BB3"/>
    <w:rsid w:val="00060BBB"/>
    <w:rsid w:val="00060BCE"/>
    <w:rsid w:val="00060C07"/>
    <w:rsid w:val="00060DD4"/>
    <w:rsid w:val="00060E41"/>
    <w:rsid w:val="00060E74"/>
    <w:rsid w:val="00061104"/>
    <w:rsid w:val="00061239"/>
    <w:rsid w:val="00061273"/>
    <w:rsid w:val="00061BF0"/>
    <w:rsid w:val="00061F8F"/>
    <w:rsid w:val="00062193"/>
    <w:rsid w:val="000621E1"/>
    <w:rsid w:val="000625D6"/>
    <w:rsid w:val="00062738"/>
    <w:rsid w:val="000629FE"/>
    <w:rsid w:val="00062A17"/>
    <w:rsid w:val="00062AC4"/>
    <w:rsid w:val="00062EEA"/>
    <w:rsid w:val="000630F7"/>
    <w:rsid w:val="00063194"/>
    <w:rsid w:val="00063250"/>
    <w:rsid w:val="000632FA"/>
    <w:rsid w:val="0006337B"/>
    <w:rsid w:val="000635E2"/>
    <w:rsid w:val="000638D7"/>
    <w:rsid w:val="000639F4"/>
    <w:rsid w:val="00063E36"/>
    <w:rsid w:val="00063FB3"/>
    <w:rsid w:val="000641D2"/>
    <w:rsid w:val="000642C4"/>
    <w:rsid w:val="00064467"/>
    <w:rsid w:val="0006448F"/>
    <w:rsid w:val="00064558"/>
    <w:rsid w:val="000645C8"/>
    <w:rsid w:val="000645E9"/>
    <w:rsid w:val="000647BF"/>
    <w:rsid w:val="000648E9"/>
    <w:rsid w:val="00064E56"/>
    <w:rsid w:val="00064E6E"/>
    <w:rsid w:val="00064F64"/>
    <w:rsid w:val="00065274"/>
    <w:rsid w:val="00065575"/>
    <w:rsid w:val="0006559C"/>
    <w:rsid w:val="0006596D"/>
    <w:rsid w:val="00065CAB"/>
    <w:rsid w:val="00065DD5"/>
    <w:rsid w:val="00065DD6"/>
    <w:rsid w:val="00065F67"/>
    <w:rsid w:val="00066079"/>
    <w:rsid w:val="000660E8"/>
    <w:rsid w:val="00066195"/>
    <w:rsid w:val="000661EE"/>
    <w:rsid w:val="000661F6"/>
    <w:rsid w:val="00066391"/>
    <w:rsid w:val="00066459"/>
    <w:rsid w:val="000664D0"/>
    <w:rsid w:val="00066542"/>
    <w:rsid w:val="0006658A"/>
    <w:rsid w:val="00066A25"/>
    <w:rsid w:val="00066C25"/>
    <w:rsid w:val="00066D21"/>
    <w:rsid w:val="00066D66"/>
    <w:rsid w:val="000671EE"/>
    <w:rsid w:val="0006727F"/>
    <w:rsid w:val="00067441"/>
    <w:rsid w:val="00067644"/>
    <w:rsid w:val="0006779C"/>
    <w:rsid w:val="0006787A"/>
    <w:rsid w:val="00067BC7"/>
    <w:rsid w:val="00067C0B"/>
    <w:rsid w:val="00067C1F"/>
    <w:rsid w:val="00067DAB"/>
    <w:rsid w:val="00067E73"/>
    <w:rsid w:val="000700C2"/>
    <w:rsid w:val="0007012A"/>
    <w:rsid w:val="0007015F"/>
    <w:rsid w:val="0007018E"/>
    <w:rsid w:val="000703A3"/>
    <w:rsid w:val="000704D3"/>
    <w:rsid w:val="00070525"/>
    <w:rsid w:val="00070592"/>
    <w:rsid w:val="0007062D"/>
    <w:rsid w:val="00070636"/>
    <w:rsid w:val="00070653"/>
    <w:rsid w:val="000707D3"/>
    <w:rsid w:val="000708FA"/>
    <w:rsid w:val="000709CE"/>
    <w:rsid w:val="00070C12"/>
    <w:rsid w:val="00070FBA"/>
    <w:rsid w:val="0007104D"/>
    <w:rsid w:val="0007110B"/>
    <w:rsid w:val="0007110D"/>
    <w:rsid w:val="0007143E"/>
    <w:rsid w:val="000716FA"/>
    <w:rsid w:val="00071760"/>
    <w:rsid w:val="000719D4"/>
    <w:rsid w:val="00071D6B"/>
    <w:rsid w:val="00072145"/>
    <w:rsid w:val="00072522"/>
    <w:rsid w:val="0007260D"/>
    <w:rsid w:val="000727D7"/>
    <w:rsid w:val="000728AF"/>
    <w:rsid w:val="0007291F"/>
    <w:rsid w:val="00072D67"/>
    <w:rsid w:val="00072E4A"/>
    <w:rsid w:val="00072F4A"/>
    <w:rsid w:val="000730EC"/>
    <w:rsid w:val="00073196"/>
    <w:rsid w:val="000733D3"/>
    <w:rsid w:val="00073620"/>
    <w:rsid w:val="0007377D"/>
    <w:rsid w:val="0007381A"/>
    <w:rsid w:val="00073841"/>
    <w:rsid w:val="00073947"/>
    <w:rsid w:val="00073DFE"/>
    <w:rsid w:val="00073F5B"/>
    <w:rsid w:val="000740B0"/>
    <w:rsid w:val="000741D0"/>
    <w:rsid w:val="00074510"/>
    <w:rsid w:val="000746F7"/>
    <w:rsid w:val="0007492D"/>
    <w:rsid w:val="00074937"/>
    <w:rsid w:val="0007494A"/>
    <w:rsid w:val="00075151"/>
    <w:rsid w:val="00075282"/>
    <w:rsid w:val="00075519"/>
    <w:rsid w:val="00075569"/>
    <w:rsid w:val="00075584"/>
    <w:rsid w:val="00075596"/>
    <w:rsid w:val="00075652"/>
    <w:rsid w:val="000757AD"/>
    <w:rsid w:val="000758B5"/>
    <w:rsid w:val="000759D2"/>
    <w:rsid w:val="00075A18"/>
    <w:rsid w:val="00075AE1"/>
    <w:rsid w:val="00075B51"/>
    <w:rsid w:val="00075C11"/>
    <w:rsid w:val="00075E84"/>
    <w:rsid w:val="00075EAB"/>
    <w:rsid w:val="0007603F"/>
    <w:rsid w:val="0007619E"/>
    <w:rsid w:val="000761B7"/>
    <w:rsid w:val="00076562"/>
    <w:rsid w:val="0007665B"/>
    <w:rsid w:val="00076784"/>
    <w:rsid w:val="00076ADE"/>
    <w:rsid w:val="00076BCF"/>
    <w:rsid w:val="00076F81"/>
    <w:rsid w:val="00076FA3"/>
    <w:rsid w:val="000773D5"/>
    <w:rsid w:val="000773D8"/>
    <w:rsid w:val="00077489"/>
    <w:rsid w:val="000779E6"/>
    <w:rsid w:val="00077C4E"/>
    <w:rsid w:val="00077C52"/>
    <w:rsid w:val="00077DC6"/>
    <w:rsid w:val="00077FA7"/>
    <w:rsid w:val="00077FBE"/>
    <w:rsid w:val="0008021D"/>
    <w:rsid w:val="00080433"/>
    <w:rsid w:val="0008072B"/>
    <w:rsid w:val="00080A4E"/>
    <w:rsid w:val="000813CD"/>
    <w:rsid w:val="00081477"/>
    <w:rsid w:val="00081550"/>
    <w:rsid w:val="000816DD"/>
    <w:rsid w:val="00081931"/>
    <w:rsid w:val="000819D0"/>
    <w:rsid w:val="00081CA8"/>
    <w:rsid w:val="00081E98"/>
    <w:rsid w:val="00081F29"/>
    <w:rsid w:val="00081F8D"/>
    <w:rsid w:val="0008215F"/>
    <w:rsid w:val="000824BA"/>
    <w:rsid w:val="0008273F"/>
    <w:rsid w:val="00082AF4"/>
    <w:rsid w:val="00082B7F"/>
    <w:rsid w:val="00082CAC"/>
    <w:rsid w:val="00082D1A"/>
    <w:rsid w:val="00082FA6"/>
    <w:rsid w:val="0008300C"/>
    <w:rsid w:val="000833A7"/>
    <w:rsid w:val="00083450"/>
    <w:rsid w:val="000835CC"/>
    <w:rsid w:val="000835E2"/>
    <w:rsid w:val="000837B6"/>
    <w:rsid w:val="000837F3"/>
    <w:rsid w:val="00083953"/>
    <w:rsid w:val="00083B03"/>
    <w:rsid w:val="00083BEB"/>
    <w:rsid w:val="00083C5E"/>
    <w:rsid w:val="00083D33"/>
    <w:rsid w:val="0008405A"/>
    <w:rsid w:val="00084122"/>
    <w:rsid w:val="00084188"/>
    <w:rsid w:val="000844EC"/>
    <w:rsid w:val="000844EE"/>
    <w:rsid w:val="0008479A"/>
    <w:rsid w:val="0008479B"/>
    <w:rsid w:val="00084D60"/>
    <w:rsid w:val="000851A4"/>
    <w:rsid w:val="00085748"/>
    <w:rsid w:val="00085836"/>
    <w:rsid w:val="000858CE"/>
    <w:rsid w:val="00085AF1"/>
    <w:rsid w:val="00085B49"/>
    <w:rsid w:val="00085C3B"/>
    <w:rsid w:val="00085D15"/>
    <w:rsid w:val="00085D91"/>
    <w:rsid w:val="00085F95"/>
    <w:rsid w:val="00086027"/>
    <w:rsid w:val="000862F7"/>
    <w:rsid w:val="000863E5"/>
    <w:rsid w:val="00086677"/>
    <w:rsid w:val="0008669B"/>
    <w:rsid w:val="00086949"/>
    <w:rsid w:val="00086B3B"/>
    <w:rsid w:val="00086BD9"/>
    <w:rsid w:val="00086BF8"/>
    <w:rsid w:val="00086C52"/>
    <w:rsid w:val="00086C80"/>
    <w:rsid w:val="00086CDE"/>
    <w:rsid w:val="0008706A"/>
    <w:rsid w:val="000871BC"/>
    <w:rsid w:val="0008740D"/>
    <w:rsid w:val="000876D8"/>
    <w:rsid w:val="000876F6"/>
    <w:rsid w:val="000878CD"/>
    <w:rsid w:val="00087B95"/>
    <w:rsid w:val="00087C06"/>
    <w:rsid w:val="00090017"/>
    <w:rsid w:val="00090059"/>
    <w:rsid w:val="00090079"/>
    <w:rsid w:val="00090231"/>
    <w:rsid w:val="000902E6"/>
    <w:rsid w:val="00090361"/>
    <w:rsid w:val="000903E6"/>
    <w:rsid w:val="00090492"/>
    <w:rsid w:val="000906AE"/>
    <w:rsid w:val="000906E2"/>
    <w:rsid w:val="0009076F"/>
    <w:rsid w:val="00090B22"/>
    <w:rsid w:val="00090C08"/>
    <w:rsid w:val="00090FCC"/>
    <w:rsid w:val="000912D9"/>
    <w:rsid w:val="000913C7"/>
    <w:rsid w:val="00091426"/>
    <w:rsid w:val="000915A4"/>
    <w:rsid w:val="000916AC"/>
    <w:rsid w:val="000916D6"/>
    <w:rsid w:val="00091CA4"/>
    <w:rsid w:val="00091DFD"/>
    <w:rsid w:val="00091EA5"/>
    <w:rsid w:val="00091FD3"/>
    <w:rsid w:val="000920B8"/>
    <w:rsid w:val="000923E4"/>
    <w:rsid w:val="00092438"/>
    <w:rsid w:val="000925BF"/>
    <w:rsid w:val="000925E3"/>
    <w:rsid w:val="00092626"/>
    <w:rsid w:val="0009269E"/>
    <w:rsid w:val="00092A3A"/>
    <w:rsid w:val="00092CD7"/>
    <w:rsid w:val="00092EE8"/>
    <w:rsid w:val="00092EEA"/>
    <w:rsid w:val="0009345B"/>
    <w:rsid w:val="000934C7"/>
    <w:rsid w:val="000935E7"/>
    <w:rsid w:val="000937AC"/>
    <w:rsid w:val="00093F7D"/>
    <w:rsid w:val="00094195"/>
    <w:rsid w:val="0009424F"/>
    <w:rsid w:val="00094297"/>
    <w:rsid w:val="00094390"/>
    <w:rsid w:val="000944D2"/>
    <w:rsid w:val="00094543"/>
    <w:rsid w:val="00094618"/>
    <w:rsid w:val="00094819"/>
    <w:rsid w:val="0009488F"/>
    <w:rsid w:val="00094912"/>
    <w:rsid w:val="00094965"/>
    <w:rsid w:val="00094A9E"/>
    <w:rsid w:val="00094B10"/>
    <w:rsid w:val="00094B12"/>
    <w:rsid w:val="00094BEC"/>
    <w:rsid w:val="00094C20"/>
    <w:rsid w:val="00094CE1"/>
    <w:rsid w:val="00094E58"/>
    <w:rsid w:val="00094F80"/>
    <w:rsid w:val="000951F6"/>
    <w:rsid w:val="00095206"/>
    <w:rsid w:val="00095AA8"/>
    <w:rsid w:val="00095C05"/>
    <w:rsid w:val="00095C30"/>
    <w:rsid w:val="00095DF0"/>
    <w:rsid w:val="00095E42"/>
    <w:rsid w:val="00095EF1"/>
    <w:rsid w:val="00096391"/>
    <w:rsid w:val="00096455"/>
    <w:rsid w:val="0009655F"/>
    <w:rsid w:val="000965AA"/>
    <w:rsid w:val="00096C36"/>
    <w:rsid w:val="00097007"/>
    <w:rsid w:val="00097028"/>
    <w:rsid w:val="000973F4"/>
    <w:rsid w:val="0009771F"/>
    <w:rsid w:val="00097ADD"/>
    <w:rsid w:val="00097EE9"/>
    <w:rsid w:val="000A0183"/>
    <w:rsid w:val="000A0394"/>
    <w:rsid w:val="000A07B4"/>
    <w:rsid w:val="000A0918"/>
    <w:rsid w:val="000A093D"/>
    <w:rsid w:val="000A09F6"/>
    <w:rsid w:val="000A0A28"/>
    <w:rsid w:val="000A0ED4"/>
    <w:rsid w:val="000A0F1B"/>
    <w:rsid w:val="000A0F99"/>
    <w:rsid w:val="000A1496"/>
    <w:rsid w:val="000A1678"/>
    <w:rsid w:val="000A176A"/>
    <w:rsid w:val="000A19C8"/>
    <w:rsid w:val="000A1F1D"/>
    <w:rsid w:val="000A1FC4"/>
    <w:rsid w:val="000A22CC"/>
    <w:rsid w:val="000A2402"/>
    <w:rsid w:val="000A245D"/>
    <w:rsid w:val="000A2508"/>
    <w:rsid w:val="000A28C6"/>
    <w:rsid w:val="000A2C32"/>
    <w:rsid w:val="000A2CF2"/>
    <w:rsid w:val="000A2D30"/>
    <w:rsid w:val="000A2E0A"/>
    <w:rsid w:val="000A2F11"/>
    <w:rsid w:val="000A30D0"/>
    <w:rsid w:val="000A3125"/>
    <w:rsid w:val="000A3136"/>
    <w:rsid w:val="000A3228"/>
    <w:rsid w:val="000A35FF"/>
    <w:rsid w:val="000A365A"/>
    <w:rsid w:val="000A37B1"/>
    <w:rsid w:val="000A3831"/>
    <w:rsid w:val="000A38A8"/>
    <w:rsid w:val="000A38EE"/>
    <w:rsid w:val="000A3B7B"/>
    <w:rsid w:val="000A3C5F"/>
    <w:rsid w:val="000A3F2A"/>
    <w:rsid w:val="000A3F46"/>
    <w:rsid w:val="000A3FCA"/>
    <w:rsid w:val="000A46D4"/>
    <w:rsid w:val="000A4995"/>
    <w:rsid w:val="000A4B5B"/>
    <w:rsid w:val="000A4E5C"/>
    <w:rsid w:val="000A4E9C"/>
    <w:rsid w:val="000A4EAE"/>
    <w:rsid w:val="000A4EBC"/>
    <w:rsid w:val="000A5103"/>
    <w:rsid w:val="000A5737"/>
    <w:rsid w:val="000A5880"/>
    <w:rsid w:val="000A5D75"/>
    <w:rsid w:val="000A62CD"/>
    <w:rsid w:val="000A639E"/>
    <w:rsid w:val="000A6BA5"/>
    <w:rsid w:val="000A705C"/>
    <w:rsid w:val="000A74D6"/>
    <w:rsid w:val="000A77D4"/>
    <w:rsid w:val="000A7BD0"/>
    <w:rsid w:val="000A7D3B"/>
    <w:rsid w:val="000A7FA8"/>
    <w:rsid w:val="000B0297"/>
    <w:rsid w:val="000B0359"/>
    <w:rsid w:val="000B05D9"/>
    <w:rsid w:val="000B0661"/>
    <w:rsid w:val="000B083B"/>
    <w:rsid w:val="000B099A"/>
    <w:rsid w:val="000B0A17"/>
    <w:rsid w:val="000B0B75"/>
    <w:rsid w:val="000B0F7A"/>
    <w:rsid w:val="000B0FE3"/>
    <w:rsid w:val="000B107E"/>
    <w:rsid w:val="000B1087"/>
    <w:rsid w:val="000B10B4"/>
    <w:rsid w:val="000B10DC"/>
    <w:rsid w:val="000B12D9"/>
    <w:rsid w:val="000B1303"/>
    <w:rsid w:val="000B1502"/>
    <w:rsid w:val="000B160C"/>
    <w:rsid w:val="000B17ED"/>
    <w:rsid w:val="000B1A0F"/>
    <w:rsid w:val="000B1A82"/>
    <w:rsid w:val="000B1F49"/>
    <w:rsid w:val="000B1FA4"/>
    <w:rsid w:val="000B21BD"/>
    <w:rsid w:val="000B2259"/>
    <w:rsid w:val="000B2276"/>
    <w:rsid w:val="000B24B1"/>
    <w:rsid w:val="000B25D0"/>
    <w:rsid w:val="000B2616"/>
    <w:rsid w:val="000B26CD"/>
    <w:rsid w:val="000B2B55"/>
    <w:rsid w:val="000B2B79"/>
    <w:rsid w:val="000B2F65"/>
    <w:rsid w:val="000B3318"/>
    <w:rsid w:val="000B3584"/>
    <w:rsid w:val="000B38BF"/>
    <w:rsid w:val="000B38E7"/>
    <w:rsid w:val="000B3C5A"/>
    <w:rsid w:val="000B3C7B"/>
    <w:rsid w:val="000B3FF9"/>
    <w:rsid w:val="000B4001"/>
    <w:rsid w:val="000B418F"/>
    <w:rsid w:val="000B4417"/>
    <w:rsid w:val="000B44A1"/>
    <w:rsid w:val="000B4A49"/>
    <w:rsid w:val="000B4B9F"/>
    <w:rsid w:val="000B4BBC"/>
    <w:rsid w:val="000B4C0B"/>
    <w:rsid w:val="000B4C42"/>
    <w:rsid w:val="000B4CB4"/>
    <w:rsid w:val="000B4EB7"/>
    <w:rsid w:val="000B5206"/>
    <w:rsid w:val="000B53F2"/>
    <w:rsid w:val="000B5496"/>
    <w:rsid w:val="000B5697"/>
    <w:rsid w:val="000B5981"/>
    <w:rsid w:val="000B599D"/>
    <w:rsid w:val="000B5B70"/>
    <w:rsid w:val="000B6021"/>
    <w:rsid w:val="000B60F3"/>
    <w:rsid w:val="000B617D"/>
    <w:rsid w:val="000B6583"/>
    <w:rsid w:val="000B6614"/>
    <w:rsid w:val="000B6648"/>
    <w:rsid w:val="000B6B02"/>
    <w:rsid w:val="000B6CD4"/>
    <w:rsid w:val="000B7014"/>
    <w:rsid w:val="000B7019"/>
    <w:rsid w:val="000B7151"/>
    <w:rsid w:val="000B74C1"/>
    <w:rsid w:val="000B7590"/>
    <w:rsid w:val="000B75AF"/>
    <w:rsid w:val="000B767B"/>
    <w:rsid w:val="000B76DE"/>
    <w:rsid w:val="000B7961"/>
    <w:rsid w:val="000B7B60"/>
    <w:rsid w:val="000B7B8D"/>
    <w:rsid w:val="000C0010"/>
    <w:rsid w:val="000C035D"/>
    <w:rsid w:val="000C03F0"/>
    <w:rsid w:val="000C047E"/>
    <w:rsid w:val="000C0567"/>
    <w:rsid w:val="000C0620"/>
    <w:rsid w:val="000C0877"/>
    <w:rsid w:val="000C0908"/>
    <w:rsid w:val="000C0AF1"/>
    <w:rsid w:val="000C0C7A"/>
    <w:rsid w:val="000C0C9E"/>
    <w:rsid w:val="000C0D17"/>
    <w:rsid w:val="000C0D4A"/>
    <w:rsid w:val="000C1359"/>
    <w:rsid w:val="000C13CB"/>
    <w:rsid w:val="000C147C"/>
    <w:rsid w:val="000C14AC"/>
    <w:rsid w:val="000C180A"/>
    <w:rsid w:val="000C18E1"/>
    <w:rsid w:val="000C195F"/>
    <w:rsid w:val="000C1D58"/>
    <w:rsid w:val="000C1DE7"/>
    <w:rsid w:val="000C218B"/>
    <w:rsid w:val="000C21AC"/>
    <w:rsid w:val="000C21E3"/>
    <w:rsid w:val="000C21F7"/>
    <w:rsid w:val="000C2232"/>
    <w:rsid w:val="000C2385"/>
    <w:rsid w:val="000C24D3"/>
    <w:rsid w:val="000C262D"/>
    <w:rsid w:val="000C27B1"/>
    <w:rsid w:val="000C29DA"/>
    <w:rsid w:val="000C2A63"/>
    <w:rsid w:val="000C2A6E"/>
    <w:rsid w:val="000C2B58"/>
    <w:rsid w:val="000C2B9A"/>
    <w:rsid w:val="000C315D"/>
    <w:rsid w:val="000C3181"/>
    <w:rsid w:val="000C3254"/>
    <w:rsid w:val="000C346E"/>
    <w:rsid w:val="000C3502"/>
    <w:rsid w:val="000C3888"/>
    <w:rsid w:val="000C3B45"/>
    <w:rsid w:val="000C3B87"/>
    <w:rsid w:val="000C3C48"/>
    <w:rsid w:val="000C3CC0"/>
    <w:rsid w:val="000C3D1C"/>
    <w:rsid w:val="000C3E04"/>
    <w:rsid w:val="000C3F06"/>
    <w:rsid w:val="000C3FEE"/>
    <w:rsid w:val="000C43D4"/>
    <w:rsid w:val="000C443C"/>
    <w:rsid w:val="000C478A"/>
    <w:rsid w:val="000C4AC9"/>
    <w:rsid w:val="000C4AD9"/>
    <w:rsid w:val="000C5355"/>
    <w:rsid w:val="000C53E7"/>
    <w:rsid w:val="000C541E"/>
    <w:rsid w:val="000C567C"/>
    <w:rsid w:val="000C5734"/>
    <w:rsid w:val="000C5999"/>
    <w:rsid w:val="000C5A3E"/>
    <w:rsid w:val="000C5D66"/>
    <w:rsid w:val="000C6126"/>
    <w:rsid w:val="000C62A2"/>
    <w:rsid w:val="000C63D2"/>
    <w:rsid w:val="000C676A"/>
    <w:rsid w:val="000C68F7"/>
    <w:rsid w:val="000C69D5"/>
    <w:rsid w:val="000C69EC"/>
    <w:rsid w:val="000C6BD3"/>
    <w:rsid w:val="000C6DFB"/>
    <w:rsid w:val="000C6ECA"/>
    <w:rsid w:val="000C7058"/>
    <w:rsid w:val="000C72F4"/>
    <w:rsid w:val="000C7460"/>
    <w:rsid w:val="000C78C7"/>
    <w:rsid w:val="000C7939"/>
    <w:rsid w:val="000C7A11"/>
    <w:rsid w:val="000C7B96"/>
    <w:rsid w:val="000C7DF7"/>
    <w:rsid w:val="000C7EBC"/>
    <w:rsid w:val="000C7EF3"/>
    <w:rsid w:val="000C7F7F"/>
    <w:rsid w:val="000CE6AB"/>
    <w:rsid w:val="000D0075"/>
    <w:rsid w:val="000D0307"/>
    <w:rsid w:val="000D0316"/>
    <w:rsid w:val="000D034D"/>
    <w:rsid w:val="000D04CA"/>
    <w:rsid w:val="000D06BF"/>
    <w:rsid w:val="000D0823"/>
    <w:rsid w:val="000D083B"/>
    <w:rsid w:val="000D0A89"/>
    <w:rsid w:val="000D0C7C"/>
    <w:rsid w:val="000D1027"/>
    <w:rsid w:val="000D12FA"/>
    <w:rsid w:val="000D1416"/>
    <w:rsid w:val="000D14FF"/>
    <w:rsid w:val="000D16B8"/>
    <w:rsid w:val="000D17C7"/>
    <w:rsid w:val="000D192F"/>
    <w:rsid w:val="000D1990"/>
    <w:rsid w:val="000D1D42"/>
    <w:rsid w:val="000D1E2A"/>
    <w:rsid w:val="000D200E"/>
    <w:rsid w:val="000D20B9"/>
    <w:rsid w:val="000D21E2"/>
    <w:rsid w:val="000D21EC"/>
    <w:rsid w:val="000D22BD"/>
    <w:rsid w:val="000D2633"/>
    <w:rsid w:val="000D2ACA"/>
    <w:rsid w:val="000D2BD7"/>
    <w:rsid w:val="000D2CDC"/>
    <w:rsid w:val="000D2E6E"/>
    <w:rsid w:val="000D2F20"/>
    <w:rsid w:val="000D2F22"/>
    <w:rsid w:val="000D303F"/>
    <w:rsid w:val="000D321A"/>
    <w:rsid w:val="000D3231"/>
    <w:rsid w:val="000D35BC"/>
    <w:rsid w:val="000D35DD"/>
    <w:rsid w:val="000D3655"/>
    <w:rsid w:val="000D37D7"/>
    <w:rsid w:val="000D3988"/>
    <w:rsid w:val="000D3CBF"/>
    <w:rsid w:val="000D3E6B"/>
    <w:rsid w:val="000D3E88"/>
    <w:rsid w:val="000D3ED9"/>
    <w:rsid w:val="000D409C"/>
    <w:rsid w:val="000D41B0"/>
    <w:rsid w:val="000D4677"/>
    <w:rsid w:val="000D4702"/>
    <w:rsid w:val="000D48BE"/>
    <w:rsid w:val="000D4BC5"/>
    <w:rsid w:val="000D4C50"/>
    <w:rsid w:val="000D4C86"/>
    <w:rsid w:val="000D534D"/>
    <w:rsid w:val="000D5570"/>
    <w:rsid w:val="000D566E"/>
    <w:rsid w:val="000D5767"/>
    <w:rsid w:val="000D5834"/>
    <w:rsid w:val="000D595C"/>
    <w:rsid w:val="000D5AFF"/>
    <w:rsid w:val="000D5F44"/>
    <w:rsid w:val="000D622E"/>
    <w:rsid w:val="000D62D9"/>
    <w:rsid w:val="000D638A"/>
    <w:rsid w:val="000D642C"/>
    <w:rsid w:val="000D659E"/>
    <w:rsid w:val="000D68BC"/>
    <w:rsid w:val="000D6A62"/>
    <w:rsid w:val="000D6B83"/>
    <w:rsid w:val="000D6D68"/>
    <w:rsid w:val="000D6D8F"/>
    <w:rsid w:val="000D6FEC"/>
    <w:rsid w:val="000D7106"/>
    <w:rsid w:val="000D714E"/>
    <w:rsid w:val="000D71E7"/>
    <w:rsid w:val="000D7365"/>
    <w:rsid w:val="000D74A3"/>
    <w:rsid w:val="000D75E3"/>
    <w:rsid w:val="000D775C"/>
    <w:rsid w:val="000D7B44"/>
    <w:rsid w:val="000D7B9B"/>
    <w:rsid w:val="000D7C9F"/>
    <w:rsid w:val="000D7D9A"/>
    <w:rsid w:val="000D7E33"/>
    <w:rsid w:val="000E00D0"/>
    <w:rsid w:val="000E0438"/>
    <w:rsid w:val="000E0518"/>
    <w:rsid w:val="000E0DEE"/>
    <w:rsid w:val="000E1049"/>
    <w:rsid w:val="000E1051"/>
    <w:rsid w:val="000E1085"/>
    <w:rsid w:val="000E111C"/>
    <w:rsid w:val="000E1189"/>
    <w:rsid w:val="000E125A"/>
    <w:rsid w:val="000E12D6"/>
    <w:rsid w:val="000E1445"/>
    <w:rsid w:val="000E14D3"/>
    <w:rsid w:val="000E1567"/>
    <w:rsid w:val="000E1683"/>
    <w:rsid w:val="000E1815"/>
    <w:rsid w:val="000E183B"/>
    <w:rsid w:val="000E1886"/>
    <w:rsid w:val="000E1A00"/>
    <w:rsid w:val="000E1A56"/>
    <w:rsid w:val="000E1B42"/>
    <w:rsid w:val="000E1B51"/>
    <w:rsid w:val="000E1D54"/>
    <w:rsid w:val="000E1E44"/>
    <w:rsid w:val="000E2150"/>
    <w:rsid w:val="000E2230"/>
    <w:rsid w:val="000E23AC"/>
    <w:rsid w:val="000E23B2"/>
    <w:rsid w:val="000E23E6"/>
    <w:rsid w:val="000E2531"/>
    <w:rsid w:val="000E254E"/>
    <w:rsid w:val="000E264E"/>
    <w:rsid w:val="000E2824"/>
    <w:rsid w:val="000E28A4"/>
    <w:rsid w:val="000E294D"/>
    <w:rsid w:val="000E294F"/>
    <w:rsid w:val="000E2BB5"/>
    <w:rsid w:val="000E2C21"/>
    <w:rsid w:val="000E2DF6"/>
    <w:rsid w:val="000E2E2B"/>
    <w:rsid w:val="000E2FE9"/>
    <w:rsid w:val="000E3296"/>
    <w:rsid w:val="000E33F2"/>
    <w:rsid w:val="000E35A2"/>
    <w:rsid w:val="000E364F"/>
    <w:rsid w:val="000E37B7"/>
    <w:rsid w:val="000E3B2E"/>
    <w:rsid w:val="000E3BC0"/>
    <w:rsid w:val="000E3EA3"/>
    <w:rsid w:val="000E431B"/>
    <w:rsid w:val="000E4349"/>
    <w:rsid w:val="000E43C0"/>
    <w:rsid w:val="000E45D3"/>
    <w:rsid w:val="000E470F"/>
    <w:rsid w:val="000E486B"/>
    <w:rsid w:val="000E4A88"/>
    <w:rsid w:val="000E4AD3"/>
    <w:rsid w:val="000E4B73"/>
    <w:rsid w:val="000E4D80"/>
    <w:rsid w:val="000E4EA1"/>
    <w:rsid w:val="000E4F93"/>
    <w:rsid w:val="000E56DB"/>
    <w:rsid w:val="000E5787"/>
    <w:rsid w:val="000E5955"/>
    <w:rsid w:val="000E5B44"/>
    <w:rsid w:val="000E5D6F"/>
    <w:rsid w:val="000E6054"/>
    <w:rsid w:val="000E64FF"/>
    <w:rsid w:val="000E6677"/>
    <w:rsid w:val="000E6A9C"/>
    <w:rsid w:val="000E6C5C"/>
    <w:rsid w:val="000E6DFD"/>
    <w:rsid w:val="000E6E5C"/>
    <w:rsid w:val="000E6F62"/>
    <w:rsid w:val="000E710E"/>
    <w:rsid w:val="000E72E2"/>
    <w:rsid w:val="000E72FE"/>
    <w:rsid w:val="000E7304"/>
    <w:rsid w:val="000E7549"/>
    <w:rsid w:val="000E7616"/>
    <w:rsid w:val="000E7E59"/>
    <w:rsid w:val="000E7F14"/>
    <w:rsid w:val="000E7F4A"/>
    <w:rsid w:val="000F008F"/>
    <w:rsid w:val="000F00E2"/>
    <w:rsid w:val="000F0223"/>
    <w:rsid w:val="000F02A7"/>
    <w:rsid w:val="000F05AE"/>
    <w:rsid w:val="000F061A"/>
    <w:rsid w:val="000F073E"/>
    <w:rsid w:val="000F0851"/>
    <w:rsid w:val="000F090F"/>
    <w:rsid w:val="000F097C"/>
    <w:rsid w:val="000F0AFD"/>
    <w:rsid w:val="000F0B43"/>
    <w:rsid w:val="000F0B5B"/>
    <w:rsid w:val="000F1021"/>
    <w:rsid w:val="000F139D"/>
    <w:rsid w:val="000F1473"/>
    <w:rsid w:val="000F17AD"/>
    <w:rsid w:val="000F1826"/>
    <w:rsid w:val="000F18C7"/>
    <w:rsid w:val="000F18EC"/>
    <w:rsid w:val="000F1911"/>
    <w:rsid w:val="000F1D5F"/>
    <w:rsid w:val="000F1DC8"/>
    <w:rsid w:val="000F215C"/>
    <w:rsid w:val="000F2568"/>
    <w:rsid w:val="000F259D"/>
    <w:rsid w:val="000F2625"/>
    <w:rsid w:val="000F266B"/>
    <w:rsid w:val="000F28E5"/>
    <w:rsid w:val="000F2955"/>
    <w:rsid w:val="000F2AF6"/>
    <w:rsid w:val="000F2DDA"/>
    <w:rsid w:val="000F2E5C"/>
    <w:rsid w:val="000F331D"/>
    <w:rsid w:val="000F3498"/>
    <w:rsid w:val="000F3536"/>
    <w:rsid w:val="000F3558"/>
    <w:rsid w:val="000F3594"/>
    <w:rsid w:val="000F3773"/>
    <w:rsid w:val="000F3A11"/>
    <w:rsid w:val="000F3BBD"/>
    <w:rsid w:val="000F3FA0"/>
    <w:rsid w:val="000F409F"/>
    <w:rsid w:val="000F41B4"/>
    <w:rsid w:val="000F43AB"/>
    <w:rsid w:val="000F445B"/>
    <w:rsid w:val="000F448A"/>
    <w:rsid w:val="000F488A"/>
    <w:rsid w:val="000F48F0"/>
    <w:rsid w:val="000F4A57"/>
    <w:rsid w:val="000F4C5C"/>
    <w:rsid w:val="000F4C87"/>
    <w:rsid w:val="000F4CCB"/>
    <w:rsid w:val="000F4E92"/>
    <w:rsid w:val="000F4EDF"/>
    <w:rsid w:val="000F5239"/>
    <w:rsid w:val="000F536B"/>
    <w:rsid w:val="000F53CC"/>
    <w:rsid w:val="000F5C00"/>
    <w:rsid w:val="000F5CFD"/>
    <w:rsid w:val="000F609C"/>
    <w:rsid w:val="000F60D1"/>
    <w:rsid w:val="000F6260"/>
    <w:rsid w:val="000F650A"/>
    <w:rsid w:val="000F6514"/>
    <w:rsid w:val="000F6792"/>
    <w:rsid w:val="000F6818"/>
    <w:rsid w:val="000F6E70"/>
    <w:rsid w:val="000F6EF3"/>
    <w:rsid w:val="000F6EFD"/>
    <w:rsid w:val="000F715E"/>
    <w:rsid w:val="000F7230"/>
    <w:rsid w:val="000F726A"/>
    <w:rsid w:val="000F72FA"/>
    <w:rsid w:val="000F73A8"/>
    <w:rsid w:val="000F740A"/>
    <w:rsid w:val="000F74CC"/>
    <w:rsid w:val="000F7707"/>
    <w:rsid w:val="000F7AD4"/>
    <w:rsid w:val="000F7B0A"/>
    <w:rsid w:val="000F7B1C"/>
    <w:rsid w:val="000F7B63"/>
    <w:rsid w:val="000F7D5A"/>
    <w:rsid w:val="000F7ED3"/>
    <w:rsid w:val="000F7EE8"/>
    <w:rsid w:val="000F7F5E"/>
    <w:rsid w:val="001001D5"/>
    <w:rsid w:val="0010048B"/>
    <w:rsid w:val="00100519"/>
    <w:rsid w:val="001006FF"/>
    <w:rsid w:val="0010071F"/>
    <w:rsid w:val="0010073E"/>
    <w:rsid w:val="001007B7"/>
    <w:rsid w:val="001008C4"/>
    <w:rsid w:val="00100901"/>
    <w:rsid w:val="00100A0E"/>
    <w:rsid w:val="00100C67"/>
    <w:rsid w:val="00100CA9"/>
    <w:rsid w:val="00100D32"/>
    <w:rsid w:val="00100DFB"/>
    <w:rsid w:val="00100E26"/>
    <w:rsid w:val="00100EC9"/>
    <w:rsid w:val="00100F51"/>
    <w:rsid w:val="00100F7D"/>
    <w:rsid w:val="00101007"/>
    <w:rsid w:val="0010114A"/>
    <w:rsid w:val="00101861"/>
    <w:rsid w:val="0010198A"/>
    <w:rsid w:val="00101BA2"/>
    <w:rsid w:val="00101C3A"/>
    <w:rsid w:val="00101D92"/>
    <w:rsid w:val="00101DB4"/>
    <w:rsid w:val="00101DFF"/>
    <w:rsid w:val="00101FB2"/>
    <w:rsid w:val="0010219D"/>
    <w:rsid w:val="001022D7"/>
    <w:rsid w:val="0010243C"/>
    <w:rsid w:val="00102815"/>
    <w:rsid w:val="001029CA"/>
    <w:rsid w:val="00102C04"/>
    <w:rsid w:val="00102DE0"/>
    <w:rsid w:val="00102F66"/>
    <w:rsid w:val="00102F91"/>
    <w:rsid w:val="00103135"/>
    <w:rsid w:val="0010318C"/>
    <w:rsid w:val="0010328F"/>
    <w:rsid w:val="0010353F"/>
    <w:rsid w:val="0010357C"/>
    <w:rsid w:val="001035BC"/>
    <w:rsid w:val="00103946"/>
    <w:rsid w:val="00103975"/>
    <w:rsid w:val="00103BBB"/>
    <w:rsid w:val="00103D0E"/>
    <w:rsid w:val="00103F75"/>
    <w:rsid w:val="0010448A"/>
    <w:rsid w:val="001045B5"/>
    <w:rsid w:val="00104618"/>
    <w:rsid w:val="001048D2"/>
    <w:rsid w:val="00104BE6"/>
    <w:rsid w:val="00104EFD"/>
    <w:rsid w:val="001052DB"/>
    <w:rsid w:val="0010530F"/>
    <w:rsid w:val="001054EB"/>
    <w:rsid w:val="00105544"/>
    <w:rsid w:val="001057B1"/>
    <w:rsid w:val="001057B5"/>
    <w:rsid w:val="00105844"/>
    <w:rsid w:val="0010594E"/>
    <w:rsid w:val="00105C0E"/>
    <w:rsid w:val="00105CC4"/>
    <w:rsid w:val="00105E3B"/>
    <w:rsid w:val="00105F22"/>
    <w:rsid w:val="001060FF"/>
    <w:rsid w:val="00106350"/>
    <w:rsid w:val="00106375"/>
    <w:rsid w:val="00106576"/>
    <w:rsid w:val="00106583"/>
    <w:rsid w:val="001065EF"/>
    <w:rsid w:val="00106737"/>
    <w:rsid w:val="00106830"/>
    <w:rsid w:val="00106C15"/>
    <w:rsid w:val="00106C5A"/>
    <w:rsid w:val="00106F79"/>
    <w:rsid w:val="0010706B"/>
    <w:rsid w:val="00107129"/>
    <w:rsid w:val="0010724A"/>
    <w:rsid w:val="00107371"/>
    <w:rsid w:val="001073D3"/>
    <w:rsid w:val="00107425"/>
    <w:rsid w:val="00107A46"/>
    <w:rsid w:val="00107B99"/>
    <w:rsid w:val="00107E8B"/>
    <w:rsid w:val="00110342"/>
    <w:rsid w:val="0011041D"/>
    <w:rsid w:val="0011054A"/>
    <w:rsid w:val="0011056E"/>
    <w:rsid w:val="00110D60"/>
    <w:rsid w:val="0011124E"/>
    <w:rsid w:val="001112CC"/>
    <w:rsid w:val="001112FD"/>
    <w:rsid w:val="001113A6"/>
    <w:rsid w:val="0011147F"/>
    <w:rsid w:val="00111569"/>
    <w:rsid w:val="00111793"/>
    <w:rsid w:val="001117C1"/>
    <w:rsid w:val="00111D73"/>
    <w:rsid w:val="00111F62"/>
    <w:rsid w:val="001128FD"/>
    <w:rsid w:val="00112906"/>
    <w:rsid w:val="00112B9F"/>
    <w:rsid w:val="00112D8E"/>
    <w:rsid w:val="00112DE8"/>
    <w:rsid w:val="00112EE6"/>
    <w:rsid w:val="00112F53"/>
    <w:rsid w:val="00113000"/>
    <w:rsid w:val="00113042"/>
    <w:rsid w:val="0011343A"/>
    <w:rsid w:val="001135EE"/>
    <w:rsid w:val="0011366F"/>
    <w:rsid w:val="001136F0"/>
    <w:rsid w:val="00113803"/>
    <w:rsid w:val="00113890"/>
    <w:rsid w:val="001138A6"/>
    <w:rsid w:val="00113900"/>
    <w:rsid w:val="00113C07"/>
    <w:rsid w:val="00113CD1"/>
    <w:rsid w:val="00113D54"/>
    <w:rsid w:val="00114274"/>
    <w:rsid w:val="0011479F"/>
    <w:rsid w:val="0011491C"/>
    <w:rsid w:val="00114B16"/>
    <w:rsid w:val="00114CD6"/>
    <w:rsid w:val="00114D1F"/>
    <w:rsid w:val="00114E05"/>
    <w:rsid w:val="00114EB0"/>
    <w:rsid w:val="00115137"/>
    <w:rsid w:val="001159AA"/>
    <w:rsid w:val="00115A51"/>
    <w:rsid w:val="00115AE0"/>
    <w:rsid w:val="00115C51"/>
    <w:rsid w:val="00115C80"/>
    <w:rsid w:val="00115D2B"/>
    <w:rsid w:val="00115E7C"/>
    <w:rsid w:val="00115F9A"/>
    <w:rsid w:val="00115FBD"/>
    <w:rsid w:val="00116177"/>
    <w:rsid w:val="00116223"/>
    <w:rsid w:val="00116261"/>
    <w:rsid w:val="00116354"/>
    <w:rsid w:val="00116426"/>
    <w:rsid w:val="0011656E"/>
    <w:rsid w:val="00116726"/>
    <w:rsid w:val="001168A0"/>
    <w:rsid w:val="00116CBB"/>
    <w:rsid w:val="00116F1E"/>
    <w:rsid w:val="0011706D"/>
    <w:rsid w:val="00117153"/>
    <w:rsid w:val="001173A1"/>
    <w:rsid w:val="0011740C"/>
    <w:rsid w:val="00117458"/>
    <w:rsid w:val="0011747A"/>
    <w:rsid w:val="001176F6"/>
    <w:rsid w:val="001177B6"/>
    <w:rsid w:val="001178AD"/>
    <w:rsid w:val="00117A44"/>
    <w:rsid w:val="00117BE7"/>
    <w:rsid w:val="00117D1A"/>
    <w:rsid w:val="00117E3B"/>
    <w:rsid w:val="00117ECE"/>
    <w:rsid w:val="001201BC"/>
    <w:rsid w:val="00120235"/>
    <w:rsid w:val="001202DA"/>
    <w:rsid w:val="001203FB"/>
    <w:rsid w:val="00120409"/>
    <w:rsid w:val="001206B1"/>
    <w:rsid w:val="00120803"/>
    <w:rsid w:val="00120C92"/>
    <w:rsid w:val="00120F37"/>
    <w:rsid w:val="001210FB"/>
    <w:rsid w:val="001211AE"/>
    <w:rsid w:val="00121387"/>
    <w:rsid w:val="001213E5"/>
    <w:rsid w:val="001214FD"/>
    <w:rsid w:val="00121501"/>
    <w:rsid w:val="001215B6"/>
    <w:rsid w:val="00121948"/>
    <w:rsid w:val="00121D0D"/>
    <w:rsid w:val="00121E53"/>
    <w:rsid w:val="00121ED3"/>
    <w:rsid w:val="001221AE"/>
    <w:rsid w:val="00122254"/>
    <w:rsid w:val="00122714"/>
    <w:rsid w:val="00122834"/>
    <w:rsid w:val="00122B01"/>
    <w:rsid w:val="00122B18"/>
    <w:rsid w:val="00122B30"/>
    <w:rsid w:val="00122C82"/>
    <w:rsid w:val="00122D28"/>
    <w:rsid w:val="00123144"/>
    <w:rsid w:val="00123392"/>
    <w:rsid w:val="001234C7"/>
    <w:rsid w:val="001235DC"/>
    <w:rsid w:val="001236BE"/>
    <w:rsid w:val="001236C8"/>
    <w:rsid w:val="00123724"/>
    <w:rsid w:val="0012384D"/>
    <w:rsid w:val="001238C3"/>
    <w:rsid w:val="00123975"/>
    <w:rsid w:val="00123998"/>
    <w:rsid w:val="00123B03"/>
    <w:rsid w:val="00123BB9"/>
    <w:rsid w:val="00123CA3"/>
    <w:rsid w:val="0012413E"/>
    <w:rsid w:val="00124167"/>
    <w:rsid w:val="001241B1"/>
    <w:rsid w:val="00124426"/>
    <w:rsid w:val="0012489B"/>
    <w:rsid w:val="00124AB4"/>
    <w:rsid w:val="00124BFD"/>
    <w:rsid w:val="00124C4A"/>
    <w:rsid w:val="00124E17"/>
    <w:rsid w:val="00125285"/>
    <w:rsid w:val="00125333"/>
    <w:rsid w:val="0012542D"/>
    <w:rsid w:val="001254A9"/>
    <w:rsid w:val="001254B6"/>
    <w:rsid w:val="001256E7"/>
    <w:rsid w:val="0012573E"/>
    <w:rsid w:val="001257B6"/>
    <w:rsid w:val="00125814"/>
    <w:rsid w:val="0012581F"/>
    <w:rsid w:val="00125955"/>
    <w:rsid w:val="00125CC8"/>
    <w:rsid w:val="00125F2C"/>
    <w:rsid w:val="00125F56"/>
    <w:rsid w:val="001260B8"/>
    <w:rsid w:val="001260D1"/>
    <w:rsid w:val="0012616B"/>
    <w:rsid w:val="00126177"/>
    <w:rsid w:val="001261CD"/>
    <w:rsid w:val="00126252"/>
    <w:rsid w:val="00126254"/>
    <w:rsid w:val="001262E1"/>
    <w:rsid w:val="00126697"/>
    <w:rsid w:val="00126B48"/>
    <w:rsid w:val="00126BB0"/>
    <w:rsid w:val="00126BE4"/>
    <w:rsid w:val="00126F87"/>
    <w:rsid w:val="00127031"/>
    <w:rsid w:val="00127110"/>
    <w:rsid w:val="00127179"/>
    <w:rsid w:val="0012719C"/>
    <w:rsid w:val="001271F6"/>
    <w:rsid w:val="001272E9"/>
    <w:rsid w:val="001273E0"/>
    <w:rsid w:val="001277FE"/>
    <w:rsid w:val="00127829"/>
    <w:rsid w:val="001279CF"/>
    <w:rsid w:val="001279D5"/>
    <w:rsid w:val="001279E0"/>
    <w:rsid w:val="00127A42"/>
    <w:rsid w:val="00127E21"/>
    <w:rsid w:val="00130192"/>
    <w:rsid w:val="00130267"/>
    <w:rsid w:val="0013029D"/>
    <w:rsid w:val="0013029E"/>
    <w:rsid w:val="001302C6"/>
    <w:rsid w:val="00130493"/>
    <w:rsid w:val="00130632"/>
    <w:rsid w:val="00130716"/>
    <w:rsid w:val="0013098A"/>
    <w:rsid w:val="00130A44"/>
    <w:rsid w:val="00130B73"/>
    <w:rsid w:val="00130D03"/>
    <w:rsid w:val="00130E6F"/>
    <w:rsid w:val="00131155"/>
    <w:rsid w:val="001311D7"/>
    <w:rsid w:val="00131417"/>
    <w:rsid w:val="00131509"/>
    <w:rsid w:val="00131660"/>
    <w:rsid w:val="00131765"/>
    <w:rsid w:val="001318FF"/>
    <w:rsid w:val="00131A48"/>
    <w:rsid w:val="00131DB3"/>
    <w:rsid w:val="0013201B"/>
    <w:rsid w:val="00132051"/>
    <w:rsid w:val="0013209C"/>
    <w:rsid w:val="001321C9"/>
    <w:rsid w:val="001321CC"/>
    <w:rsid w:val="001322F5"/>
    <w:rsid w:val="0013247D"/>
    <w:rsid w:val="0013272E"/>
    <w:rsid w:val="00132961"/>
    <w:rsid w:val="00132B0D"/>
    <w:rsid w:val="00132BDC"/>
    <w:rsid w:val="00132D10"/>
    <w:rsid w:val="00132D57"/>
    <w:rsid w:val="00132F72"/>
    <w:rsid w:val="00133782"/>
    <w:rsid w:val="001338A5"/>
    <w:rsid w:val="00133D19"/>
    <w:rsid w:val="00134082"/>
    <w:rsid w:val="0013408D"/>
    <w:rsid w:val="00134172"/>
    <w:rsid w:val="00134229"/>
    <w:rsid w:val="0013432E"/>
    <w:rsid w:val="00134337"/>
    <w:rsid w:val="001343AD"/>
    <w:rsid w:val="001343C5"/>
    <w:rsid w:val="0013445F"/>
    <w:rsid w:val="001345A4"/>
    <w:rsid w:val="0013495E"/>
    <w:rsid w:val="00134BBA"/>
    <w:rsid w:val="00134DC1"/>
    <w:rsid w:val="00135016"/>
    <w:rsid w:val="0013511A"/>
    <w:rsid w:val="00135309"/>
    <w:rsid w:val="00135397"/>
    <w:rsid w:val="0013539E"/>
    <w:rsid w:val="001354F6"/>
    <w:rsid w:val="00135611"/>
    <w:rsid w:val="001356A8"/>
    <w:rsid w:val="001357BC"/>
    <w:rsid w:val="0013586B"/>
    <w:rsid w:val="00135BA4"/>
    <w:rsid w:val="00135C53"/>
    <w:rsid w:val="00135F44"/>
    <w:rsid w:val="0013603D"/>
    <w:rsid w:val="00136153"/>
    <w:rsid w:val="0013648C"/>
    <w:rsid w:val="001364C9"/>
    <w:rsid w:val="00136706"/>
    <w:rsid w:val="00136A97"/>
    <w:rsid w:val="00136D0D"/>
    <w:rsid w:val="00136F7B"/>
    <w:rsid w:val="00136F9E"/>
    <w:rsid w:val="00137070"/>
    <w:rsid w:val="001374C8"/>
    <w:rsid w:val="0013781D"/>
    <w:rsid w:val="00137933"/>
    <w:rsid w:val="0014015B"/>
    <w:rsid w:val="0014026A"/>
    <w:rsid w:val="00140342"/>
    <w:rsid w:val="0014069C"/>
    <w:rsid w:val="001406EE"/>
    <w:rsid w:val="00140706"/>
    <w:rsid w:val="001408F9"/>
    <w:rsid w:val="00140942"/>
    <w:rsid w:val="00140966"/>
    <w:rsid w:val="00140A92"/>
    <w:rsid w:val="00140E38"/>
    <w:rsid w:val="00140E63"/>
    <w:rsid w:val="00140F08"/>
    <w:rsid w:val="00140F64"/>
    <w:rsid w:val="00140F7C"/>
    <w:rsid w:val="00140FC7"/>
    <w:rsid w:val="00140FFD"/>
    <w:rsid w:val="00141292"/>
    <w:rsid w:val="001417A4"/>
    <w:rsid w:val="00141BF0"/>
    <w:rsid w:val="00141C91"/>
    <w:rsid w:val="00141CDB"/>
    <w:rsid w:val="00141ED5"/>
    <w:rsid w:val="00142AD7"/>
    <w:rsid w:val="00142FB2"/>
    <w:rsid w:val="0014335C"/>
    <w:rsid w:val="00143380"/>
    <w:rsid w:val="00143392"/>
    <w:rsid w:val="00143668"/>
    <w:rsid w:val="001437BE"/>
    <w:rsid w:val="0014399A"/>
    <w:rsid w:val="00143B09"/>
    <w:rsid w:val="00143BE3"/>
    <w:rsid w:val="00143DB3"/>
    <w:rsid w:val="00143F83"/>
    <w:rsid w:val="00143F89"/>
    <w:rsid w:val="0014402E"/>
    <w:rsid w:val="0014408D"/>
    <w:rsid w:val="0014418C"/>
    <w:rsid w:val="001443B8"/>
    <w:rsid w:val="001444C3"/>
    <w:rsid w:val="00144593"/>
    <w:rsid w:val="001445CF"/>
    <w:rsid w:val="0014464B"/>
    <w:rsid w:val="00144740"/>
    <w:rsid w:val="00144DBC"/>
    <w:rsid w:val="00144DCC"/>
    <w:rsid w:val="0014522F"/>
    <w:rsid w:val="00145413"/>
    <w:rsid w:val="00145521"/>
    <w:rsid w:val="00145AFC"/>
    <w:rsid w:val="00145CB3"/>
    <w:rsid w:val="00145CFD"/>
    <w:rsid w:val="00145D33"/>
    <w:rsid w:val="00145E1A"/>
    <w:rsid w:val="00145FA0"/>
    <w:rsid w:val="00146021"/>
    <w:rsid w:val="001462AF"/>
    <w:rsid w:val="00146380"/>
    <w:rsid w:val="0014648B"/>
    <w:rsid w:val="00146545"/>
    <w:rsid w:val="001465C8"/>
    <w:rsid w:val="0014666D"/>
    <w:rsid w:val="00146716"/>
    <w:rsid w:val="00146F44"/>
    <w:rsid w:val="00147181"/>
    <w:rsid w:val="0014748F"/>
    <w:rsid w:val="001474AC"/>
    <w:rsid w:val="001474DF"/>
    <w:rsid w:val="00147590"/>
    <w:rsid w:val="00147783"/>
    <w:rsid w:val="0014782C"/>
    <w:rsid w:val="001478A3"/>
    <w:rsid w:val="001478B4"/>
    <w:rsid w:val="00147982"/>
    <w:rsid w:val="00147986"/>
    <w:rsid w:val="00147B85"/>
    <w:rsid w:val="00147D21"/>
    <w:rsid w:val="001500B7"/>
    <w:rsid w:val="001502D7"/>
    <w:rsid w:val="001503C8"/>
    <w:rsid w:val="0015051D"/>
    <w:rsid w:val="001506E8"/>
    <w:rsid w:val="00150817"/>
    <w:rsid w:val="00150978"/>
    <w:rsid w:val="00150A3F"/>
    <w:rsid w:val="00150B9A"/>
    <w:rsid w:val="00150BC8"/>
    <w:rsid w:val="00150D76"/>
    <w:rsid w:val="00150FB6"/>
    <w:rsid w:val="00150FF4"/>
    <w:rsid w:val="001512E5"/>
    <w:rsid w:val="001512E9"/>
    <w:rsid w:val="0015135E"/>
    <w:rsid w:val="00151376"/>
    <w:rsid w:val="00151434"/>
    <w:rsid w:val="001516DE"/>
    <w:rsid w:val="00151776"/>
    <w:rsid w:val="00151873"/>
    <w:rsid w:val="00151A04"/>
    <w:rsid w:val="00151AE3"/>
    <w:rsid w:val="00151DB3"/>
    <w:rsid w:val="00151EDE"/>
    <w:rsid w:val="0015252F"/>
    <w:rsid w:val="00152532"/>
    <w:rsid w:val="00152A54"/>
    <w:rsid w:val="00152B11"/>
    <w:rsid w:val="00152B1D"/>
    <w:rsid w:val="00152B46"/>
    <w:rsid w:val="00152C5C"/>
    <w:rsid w:val="00152D1B"/>
    <w:rsid w:val="00152D62"/>
    <w:rsid w:val="0015311C"/>
    <w:rsid w:val="0015315B"/>
    <w:rsid w:val="001531AB"/>
    <w:rsid w:val="0015336E"/>
    <w:rsid w:val="00153499"/>
    <w:rsid w:val="001534BF"/>
    <w:rsid w:val="00153535"/>
    <w:rsid w:val="00153581"/>
    <w:rsid w:val="00153D59"/>
    <w:rsid w:val="00153D7C"/>
    <w:rsid w:val="001542EE"/>
    <w:rsid w:val="0015442B"/>
    <w:rsid w:val="001544D2"/>
    <w:rsid w:val="001544F2"/>
    <w:rsid w:val="00154553"/>
    <w:rsid w:val="00154795"/>
    <w:rsid w:val="001547C4"/>
    <w:rsid w:val="00154A24"/>
    <w:rsid w:val="00154ABB"/>
    <w:rsid w:val="00154B40"/>
    <w:rsid w:val="00154C76"/>
    <w:rsid w:val="00154F31"/>
    <w:rsid w:val="00155307"/>
    <w:rsid w:val="00155321"/>
    <w:rsid w:val="001553C6"/>
    <w:rsid w:val="00155431"/>
    <w:rsid w:val="0015545F"/>
    <w:rsid w:val="001555C9"/>
    <w:rsid w:val="001555FE"/>
    <w:rsid w:val="0015568F"/>
    <w:rsid w:val="00155712"/>
    <w:rsid w:val="001558E9"/>
    <w:rsid w:val="00155DE7"/>
    <w:rsid w:val="00155EB3"/>
    <w:rsid w:val="001561A8"/>
    <w:rsid w:val="00156336"/>
    <w:rsid w:val="001563A0"/>
    <w:rsid w:val="00156770"/>
    <w:rsid w:val="00156857"/>
    <w:rsid w:val="001569FF"/>
    <w:rsid w:val="00156AB7"/>
    <w:rsid w:val="00156BA2"/>
    <w:rsid w:val="00156BAC"/>
    <w:rsid w:val="00156C1A"/>
    <w:rsid w:val="00156CBF"/>
    <w:rsid w:val="00156D09"/>
    <w:rsid w:val="00156D52"/>
    <w:rsid w:val="00156EE9"/>
    <w:rsid w:val="001571F3"/>
    <w:rsid w:val="001572F1"/>
    <w:rsid w:val="00157305"/>
    <w:rsid w:val="00157597"/>
    <w:rsid w:val="001575F0"/>
    <w:rsid w:val="0015763F"/>
    <w:rsid w:val="001576FE"/>
    <w:rsid w:val="00157953"/>
    <w:rsid w:val="00157A00"/>
    <w:rsid w:val="00157C08"/>
    <w:rsid w:val="00157C9B"/>
    <w:rsid w:val="00157E34"/>
    <w:rsid w:val="001600DA"/>
    <w:rsid w:val="00160132"/>
    <w:rsid w:val="001602F8"/>
    <w:rsid w:val="0016073A"/>
    <w:rsid w:val="0016082B"/>
    <w:rsid w:val="0016083D"/>
    <w:rsid w:val="00160B3C"/>
    <w:rsid w:val="00160DA4"/>
    <w:rsid w:val="00160E71"/>
    <w:rsid w:val="00160E87"/>
    <w:rsid w:val="0016109D"/>
    <w:rsid w:val="0016182E"/>
    <w:rsid w:val="00161852"/>
    <w:rsid w:val="001621C4"/>
    <w:rsid w:val="00162364"/>
    <w:rsid w:val="0016252C"/>
    <w:rsid w:val="00162782"/>
    <w:rsid w:val="001628A3"/>
    <w:rsid w:val="001629A9"/>
    <w:rsid w:val="001629C5"/>
    <w:rsid w:val="00162A58"/>
    <w:rsid w:val="00162E28"/>
    <w:rsid w:val="001631E2"/>
    <w:rsid w:val="0016352D"/>
    <w:rsid w:val="001638E7"/>
    <w:rsid w:val="00163A77"/>
    <w:rsid w:val="00163C9F"/>
    <w:rsid w:val="00163D5B"/>
    <w:rsid w:val="00163DB4"/>
    <w:rsid w:val="00163DBC"/>
    <w:rsid w:val="00163DCF"/>
    <w:rsid w:val="00163E45"/>
    <w:rsid w:val="00163E8E"/>
    <w:rsid w:val="00163F42"/>
    <w:rsid w:val="001640B8"/>
    <w:rsid w:val="001641FD"/>
    <w:rsid w:val="0016425D"/>
    <w:rsid w:val="001642E2"/>
    <w:rsid w:val="00164417"/>
    <w:rsid w:val="001646BF"/>
    <w:rsid w:val="0016496A"/>
    <w:rsid w:val="00164DDA"/>
    <w:rsid w:val="00164E32"/>
    <w:rsid w:val="00164E75"/>
    <w:rsid w:val="00164EB8"/>
    <w:rsid w:val="00164F6F"/>
    <w:rsid w:val="0016503F"/>
    <w:rsid w:val="001651DB"/>
    <w:rsid w:val="0016531D"/>
    <w:rsid w:val="00165418"/>
    <w:rsid w:val="0016542C"/>
    <w:rsid w:val="00165601"/>
    <w:rsid w:val="00165746"/>
    <w:rsid w:val="001658F4"/>
    <w:rsid w:val="001659ED"/>
    <w:rsid w:val="00165D41"/>
    <w:rsid w:val="00166123"/>
    <w:rsid w:val="001661C8"/>
    <w:rsid w:val="00166590"/>
    <w:rsid w:val="001666DA"/>
    <w:rsid w:val="0016679A"/>
    <w:rsid w:val="0016680E"/>
    <w:rsid w:val="00166826"/>
    <w:rsid w:val="00166849"/>
    <w:rsid w:val="001669D0"/>
    <w:rsid w:val="00166AF3"/>
    <w:rsid w:val="00166B9B"/>
    <w:rsid w:val="00166EC5"/>
    <w:rsid w:val="00166EC8"/>
    <w:rsid w:val="00166FB3"/>
    <w:rsid w:val="00166FFC"/>
    <w:rsid w:val="0016719E"/>
    <w:rsid w:val="0016719F"/>
    <w:rsid w:val="001671DA"/>
    <w:rsid w:val="00167201"/>
    <w:rsid w:val="0016741A"/>
    <w:rsid w:val="00167524"/>
    <w:rsid w:val="00167532"/>
    <w:rsid w:val="001675E3"/>
    <w:rsid w:val="0016795B"/>
    <w:rsid w:val="001679C1"/>
    <w:rsid w:val="00167A0B"/>
    <w:rsid w:val="00167C22"/>
    <w:rsid w:val="0016990E"/>
    <w:rsid w:val="00170103"/>
    <w:rsid w:val="0017021C"/>
    <w:rsid w:val="001705A8"/>
    <w:rsid w:val="001706C8"/>
    <w:rsid w:val="001707B0"/>
    <w:rsid w:val="001708BE"/>
    <w:rsid w:val="00170930"/>
    <w:rsid w:val="001709DE"/>
    <w:rsid w:val="00170AD4"/>
    <w:rsid w:val="00170AEC"/>
    <w:rsid w:val="00170BD4"/>
    <w:rsid w:val="00170C16"/>
    <w:rsid w:val="00170C62"/>
    <w:rsid w:val="00170CFF"/>
    <w:rsid w:val="00171004"/>
    <w:rsid w:val="0017121B"/>
    <w:rsid w:val="00171367"/>
    <w:rsid w:val="001713E2"/>
    <w:rsid w:val="00171400"/>
    <w:rsid w:val="0017159E"/>
    <w:rsid w:val="0017173E"/>
    <w:rsid w:val="00171BCA"/>
    <w:rsid w:val="00171D4F"/>
    <w:rsid w:val="00171E54"/>
    <w:rsid w:val="00171F11"/>
    <w:rsid w:val="00172052"/>
    <w:rsid w:val="001727CA"/>
    <w:rsid w:val="00172AC8"/>
    <w:rsid w:val="00172DE9"/>
    <w:rsid w:val="00172FE1"/>
    <w:rsid w:val="00173190"/>
    <w:rsid w:val="00173341"/>
    <w:rsid w:val="0017338D"/>
    <w:rsid w:val="001735B9"/>
    <w:rsid w:val="00173636"/>
    <w:rsid w:val="001737D8"/>
    <w:rsid w:val="0017396E"/>
    <w:rsid w:val="00173B20"/>
    <w:rsid w:val="00173EB3"/>
    <w:rsid w:val="001742F8"/>
    <w:rsid w:val="00174624"/>
    <w:rsid w:val="00174784"/>
    <w:rsid w:val="00174817"/>
    <w:rsid w:val="00174847"/>
    <w:rsid w:val="001748BB"/>
    <w:rsid w:val="00174B0A"/>
    <w:rsid w:val="00174BF4"/>
    <w:rsid w:val="00174CC6"/>
    <w:rsid w:val="00174EE5"/>
    <w:rsid w:val="00174F6B"/>
    <w:rsid w:val="001751BB"/>
    <w:rsid w:val="00175283"/>
    <w:rsid w:val="00175298"/>
    <w:rsid w:val="001752B3"/>
    <w:rsid w:val="00175302"/>
    <w:rsid w:val="00175ABE"/>
    <w:rsid w:val="00175AF0"/>
    <w:rsid w:val="00175D2B"/>
    <w:rsid w:val="001763FC"/>
    <w:rsid w:val="00176625"/>
    <w:rsid w:val="00176D47"/>
    <w:rsid w:val="00177023"/>
    <w:rsid w:val="00177152"/>
    <w:rsid w:val="00177237"/>
    <w:rsid w:val="00177249"/>
    <w:rsid w:val="00177921"/>
    <w:rsid w:val="00177984"/>
    <w:rsid w:val="00177C7C"/>
    <w:rsid w:val="0018022B"/>
    <w:rsid w:val="0018068D"/>
    <w:rsid w:val="001808AD"/>
    <w:rsid w:val="00180CF9"/>
    <w:rsid w:val="00180EB9"/>
    <w:rsid w:val="0018112F"/>
    <w:rsid w:val="0018144B"/>
    <w:rsid w:val="00181690"/>
    <w:rsid w:val="001816FF"/>
    <w:rsid w:val="001817E2"/>
    <w:rsid w:val="001818C8"/>
    <w:rsid w:val="0018195A"/>
    <w:rsid w:val="0018197D"/>
    <w:rsid w:val="00181B2D"/>
    <w:rsid w:val="00181C5B"/>
    <w:rsid w:val="00181CA6"/>
    <w:rsid w:val="00181EEB"/>
    <w:rsid w:val="001821CE"/>
    <w:rsid w:val="00182395"/>
    <w:rsid w:val="0018248F"/>
    <w:rsid w:val="0018268D"/>
    <w:rsid w:val="00182936"/>
    <w:rsid w:val="001829DA"/>
    <w:rsid w:val="00182D1F"/>
    <w:rsid w:val="00182FD7"/>
    <w:rsid w:val="00183032"/>
    <w:rsid w:val="0018317F"/>
    <w:rsid w:val="0018318C"/>
    <w:rsid w:val="0018335E"/>
    <w:rsid w:val="001834D1"/>
    <w:rsid w:val="001835BC"/>
    <w:rsid w:val="001836F7"/>
    <w:rsid w:val="00183930"/>
    <w:rsid w:val="00183953"/>
    <w:rsid w:val="00183AC6"/>
    <w:rsid w:val="00183AEF"/>
    <w:rsid w:val="00183C4C"/>
    <w:rsid w:val="0018440E"/>
    <w:rsid w:val="00184510"/>
    <w:rsid w:val="0018462E"/>
    <w:rsid w:val="001847FE"/>
    <w:rsid w:val="00184B46"/>
    <w:rsid w:val="00184C33"/>
    <w:rsid w:val="00184CA8"/>
    <w:rsid w:val="00184E55"/>
    <w:rsid w:val="00184F1D"/>
    <w:rsid w:val="001850AD"/>
    <w:rsid w:val="001851CD"/>
    <w:rsid w:val="001853A9"/>
    <w:rsid w:val="00185469"/>
    <w:rsid w:val="001854DE"/>
    <w:rsid w:val="00185529"/>
    <w:rsid w:val="00185614"/>
    <w:rsid w:val="001858C0"/>
    <w:rsid w:val="001858E8"/>
    <w:rsid w:val="00185B9F"/>
    <w:rsid w:val="00185DDA"/>
    <w:rsid w:val="00185EA5"/>
    <w:rsid w:val="0018652C"/>
    <w:rsid w:val="00186536"/>
    <w:rsid w:val="00186566"/>
    <w:rsid w:val="00186687"/>
    <w:rsid w:val="0018668E"/>
    <w:rsid w:val="001867AE"/>
    <w:rsid w:val="00186BD1"/>
    <w:rsid w:val="00186CAE"/>
    <w:rsid w:val="001872F7"/>
    <w:rsid w:val="0018741D"/>
    <w:rsid w:val="00187DE1"/>
    <w:rsid w:val="00187FCD"/>
    <w:rsid w:val="00190093"/>
    <w:rsid w:val="001901E1"/>
    <w:rsid w:val="00190418"/>
    <w:rsid w:val="00190704"/>
    <w:rsid w:val="001908C6"/>
    <w:rsid w:val="0019096A"/>
    <w:rsid w:val="00190EA6"/>
    <w:rsid w:val="00191007"/>
    <w:rsid w:val="00191139"/>
    <w:rsid w:val="001911F3"/>
    <w:rsid w:val="0019120E"/>
    <w:rsid w:val="00191272"/>
    <w:rsid w:val="0019152C"/>
    <w:rsid w:val="001919C9"/>
    <w:rsid w:val="00191B5F"/>
    <w:rsid w:val="00191DDA"/>
    <w:rsid w:val="00191F08"/>
    <w:rsid w:val="001922C7"/>
    <w:rsid w:val="001922CD"/>
    <w:rsid w:val="001922EC"/>
    <w:rsid w:val="001923D0"/>
    <w:rsid w:val="0019256C"/>
    <w:rsid w:val="00192879"/>
    <w:rsid w:val="00192CF1"/>
    <w:rsid w:val="00192D7D"/>
    <w:rsid w:val="0019306E"/>
    <w:rsid w:val="00193361"/>
    <w:rsid w:val="001933DE"/>
    <w:rsid w:val="001934AD"/>
    <w:rsid w:val="00193A4C"/>
    <w:rsid w:val="00193B4A"/>
    <w:rsid w:val="00193B71"/>
    <w:rsid w:val="00193C22"/>
    <w:rsid w:val="00193C32"/>
    <w:rsid w:val="00193C3F"/>
    <w:rsid w:val="00193CC1"/>
    <w:rsid w:val="00193D4D"/>
    <w:rsid w:val="0019427B"/>
    <w:rsid w:val="001945A2"/>
    <w:rsid w:val="001946AA"/>
    <w:rsid w:val="001949F4"/>
    <w:rsid w:val="00194DE4"/>
    <w:rsid w:val="00194FBD"/>
    <w:rsid w:val="00194FC0"/>
    <w:rsid w:val="00195013"/>
    <w:rsid w:val="0019501E"/>
    <w:rsid w:val="00195046"/>
    <w:rsid w:val="001952BF"/>
    <w:rsid w:val="00195347"/>
    <w:rsid w:val="001959D5"/>
    <w:rsid w:val="00195BD8"/>
    <w:rsid w:val="001963AA"/>
    <w:rsid w:val="00196432"/>
    <w:rsid w:val="00196660"/>
    <w:rsid w:val="001966A5"/>
    <w:rsid w:val="00196800"/>
    <w:rsid w:val="00196876"/>
    <w:rsid w:val="00196B72"/>
    <w:rsid w:val="00196C87"/>
    <w:rsid w:val="00196EC4"/>
    <w:rsid w:val="00196F1D"/>
    <w:rsid w:val="001971FB"/>
    <w:rsid w:val="00197364"/>
    <w:rsid w:val="001975E9"/>
    <w:rsid w:val="001976DD"/>
    <w:rsid w:val="0019787B"/>
    <w:rsid w:val="0019796C"/>
    <w:rsid w:val="00197A34"/>
    <w:rsid w:val="00197BE5"/>
    <w:rsid w:val="00197C84"/>
    <w:rsid w:val="00197D22"/>
    <w:rsid w:val="00197D4F"/>
    <w:rsid w:val="00197D6C"/>
    <w:rsid w:val="00197DE9"/>
    <w:rsid w:val="00197F0A"/>
    <w:rsid w:val="00197F49"/>
    <w:rsid w:val="001A001D"/>
    <w:rsid w:val="001A0173"/>
    <w:rsid w:val="001A0754"/>
    <w:rsid w:val="001A07B8"/>
    <w:rsid w:val="001A092D"/>
    <w:rsid w:val="001A0C35"/>
    <w:rsid w:val="001A0D58"/>
    <w:rsid w:val="001A0D9C"/>
    <w:rsid w:val="001A106B"/>
    <w:rsid w:val="001A11D9"/>
    <w:rsid w:val="001A150E"/>
    <w:rsid w:val="001A153D"/>
    <w:rsid w:val="001A1999"/>
    <w:rsid w:val="001A19DA"/>
    <w:rsid w:val="001A19F7"/>
    <w:rsid w:val="001A1B4E"/>
    <w:rsid w:val="001A1CB0"/>
    <w:rsid w:val="001A1E5B"/>
    <w:rsid w:val="001A2060"/>
    <w:rsid w:val="001A2177"/>
    <w:rsid w:val="001A2556"/>
    <w:rsid w:val="001A25FE"/>
    <w:rsid w:val="001A26A5"/>
    <w:rsid w:val="001A26A9"/>
    <w:rsid w:val="001A26DC"/>
    <w:rsid w:val="001A2939"/>
    <w:rsid w:val="001A2BDF"/>
    <w:rsid w:val="001A2E03"/>
    <w:rsid w:val="001A2EE9"/>
    <w:rsid w:val="001A2F86"/>
    <w:rsid w:val="001A2FE2"/>
    <w:rsid w:val="001A3154"/>
    <w:rsid w:val="001A31C5"/>
    <w:rsid w:val="001A31D9"/>
    <w:rsid w:val="001A3531"/>
    <w:rsid w:val="001A3583"/>
    <w:rsid w:val="001A36A1"/>
    <w:rsid w:val="001A37E5"/>
    <w:rsid w:val="001A3BB4"/>
    <w:rsid w:val="001A3C89"/>
    <w:rsid w:val="001A3E4B"/>
    <w:rsid w:val="001A3FC8"/>
    <w:rsid w:val="001A3FF4"/>
    <w:rsid w:val="001A4068"/>
    <w:rsid w:val="001A43BC"/>
    <w:rsid w:val="001A4453"/>
    <w:rsid w:val="001A4611"/>
    <w:rsid w:val="001A467B"/>
    <w:rsid w:val="001A485D"/>
    <w:rsid w:val="001A48E2"/>
    <w:rsid w:val="001A4BF0"/>
    <w:rsid w:val="001A4CD3"/>
    <w:rsid w:val="001A4ECF"/>
    <w:rsid w:val="001A4EF5"/>
    <w:rsid w:val="001A4F4B"/>
    <w:rsid w:val="001A5174"/>
    <w:rsid w:val="001A51ED"/>
    <w:rsid w:val="001A548C"/>
    <w:rsid w:val="001A5511"/>
    <w:rsid w:val="001A5596"/>
    <w:rsid w:val="001A55C5"/>
    <w:rsid w:val="001A5893"/>
    <w:rsid w:val="001A5944"/>
    <w:rsid w:val="001A5C74"/>
    <w:rsid w:val="001A5DFC"/>
    <w:rsid w:val="001A5E1E"/>
    <w:rsid w:val="001A61AA"/>
    <w:rsid w:val="001A6248"/>
    <w:rsid w:val="001A6696"/>
    <w:rsid w:val="001A6CD4"/>
    <w:rsid w:val="001A6E00"/>
    <w:rsid w:val="001A7282"/>
    <w:rsid w:val="001A74FB"/>
    <w:rsid w:val="001A7634"/>
    <w:rsid w:val="001A76A8"/>
    <w:rsid w:val="001A7893"/>
    <w:rsid w:val="001A7A71"/>
    <w:rsid w:val="001A7B75"/>
    <w:rsid w:val="001A7ECF"/>
    <w:rsid w:val="001B00C5"/>
    <w:rsid w:val="001B0150"/>
    <w:rsid w:val="001B0192"/>
    <w:rsid w:val="001B01B0"/>
    <w:rsid w:val="001B0324"/>
    <w:rsid w:val="001B0339"/>
    <w:rsid w:val="001B0348"/>
    <w:rsid w:val="001B06C2"/>
    <w:rsid w:val="001B06D3"/>
    <w:rsid w:val="001B0876"/>
    <w:rsid w:val="001B1135"/>
    <w:rsid w:val="001B117F"/>
    <w:rsid w:val="001B1587"/>
    <w:rsid w:val="001B15E4"/>
    <w:rsid w:val="001B1C14"/>
    <w:rsid w:val="001B1D10"/>
    <w:rsid w:val="001B1D76"/>
    <w:rsid w:val="001B1EA8"/>
    <w:rsid w:val="001B2071"/>
    <w:rsid w:val="001B2084"/>
    <w:rsid w:val="001B20D5"/>
    <w:rsid w:val="001B22E2"/>
    <w:rsid w:val="001B2311"/>
    <w:rsid w:val="001B232B"/>
    <w:rsid w:val="001B24C3"/>
    <w:rsid w:val="001B2727"/>
    <w:rsid w:val="001B2977"/>
    <w:rsid w:val="001B2A2C"/>
    <w:rsid w:val="001B2A92"/>
    <w:rsid w:val="001B2C93"/>
    <w:rsid w:val="001B2CE1"/>
    <w:rsid w:val="001B2D50"/>
    <w:rsid w:val="001B2E89"/>
    <w:rsid w:val="001B2FF7"/>
    <w:rsid w:val="001B2FF9"/>
    <w:rsid w:val="001B324D"/>
    <w:rsid w:val="001B3479"/>
    <w:rsid w:val="001B3517"/>
    <w:rsid w:val="001B3530"/>
    <w:rsid w:val="001B38F5"/>
    <w:rsid w:val="001B3ABA"/>
    <w:rsid w:val="001B3B07"/>
    <w:rsid w:val="001B3D0A"/>
    <w:rsid w:val="001B3EB1"/>
    <w:rsid w:val="001B3F52"/>
    <w:rsid w:val="001B4680"/>
    <w:rsid w:val="001B470A"/>
    <w:rsid w:val="001B4733"/>
    <w:rsid w:val="001B47E4"/>
    <w:rsid w:val="001B4843"/>
    <w:rsid w:val="001B48DC"/>
    <w:rsid w:val="001B48E9"/>
    <w:rsid w:val="001B4B2B"/>
    <w:rsid w:val="001B4D37"/>
    <w:rsid w:val="001B4DF7"/>
    <w:rsid w:val="001B5196"/>
    <w:rsid w:val="001B51D7"/>
    <w:rsid w:val="001B56D1"/>
    <w:rsid w:val="001B594F"/>
    <w:rsid w:val="001B59B8"/>
    <w:rsid w:val="001B5B3A"/>
    <w:rsid w:val="001B5B52"/>
    <w:rsid w:val="001B5CD2"/>
    <w:rsid w:val="001B6164"/>
    <w:rsid w:val="001B61CB"/>
    <w:rsid w:val="001B62FF"/>
    <w:rsid w:val="001B63B7"/>
    <w:rsid w:val="001B6454"/>
    <w:rsid w:val="001B6646"/>
    <w:rsid w:val="001B664A"/>
    <w:rsid w:val="001B66F3"/>
    <w:rsid w:val="001B6754"/>
    <w:rsid w:val="001B68AC"/>
    <w:rsid w:val="001B69E1"/>
    <w:rsid w:val="001B6FB3"/>
    <w:rsid w:val="001B7546"/>
    <w:rsid w:val="001B7595"/>
    <w:rsid w:val="001B7694"/>
    <w:rsid w:val="001B7CF6"/>
    <w:rsid w:val="001B7D93"/>
    <w:rsid w:val="001C0078"/>
    <w:rsid w:val="001C00CB"/>
    <w:rsid w:val="001C0525"/>
    <w:rsid w:val="001C0754"/>
    <w:rsid w:val="001C0794"/>
    <w:rsid w:val="001C0CF6"/>
    <w:rsid w:val="001C0DF5"/>
    <w:rsid w:val="001C0FCD"/>
    <w:rsid w:val="001C112A"/>
    <w:rsid w:val="001C143D"/>
    <w:rsid w:val="001C1558"/>
    <w:rsid w:val="001C1808"/>
    <w:rsid w:val="001C182A"/>
    <w:rsid w:val="001C1848"/>
    <w:rsid w:val="001C1A45"/>
    <w:rsid w:val="001C1B3A"/>
    <w:rsid w:val="001C1E13"/>
    <w:rsid w:val="001C1EA8"/>
    <w:rsid w:val="001C1F41"/>
    <w:rsid w:val="001C1FEE"/>
    <w:rsid w:val="001C2177"/>
    <w:rsid w:val="001C2180"/>
    <w:rsid w:val="001C259E"/>
    <w:rsid w:val="001C28BD"/>
    <w:rsid w:val="001C2A64"/>
    <w:rsid w:val="001C2B4A"/>
    <w:rsid w:val="001C2CC5"/>
    <w:rsid w:val="001C3320"/>
    <w:rsid w:val="001C3339"/>
    <w:rsid w:val="001C335E"/>
    <w:rsid w:val="001C3422"/>
    <w:rsid w:val="001C3484"/>
    <w:rsid w:val="001C348F"/>
    <w:rsid w:val="001C353B"/>
    <w:rsid w:val="001C3597"/>
    <w:rsid w:val="001C35C2"/>
    <w:rsid w:val="001C3855"/>
    <w:rsid w:val="001C39FA"/>
    <w:rsid w:val="001C3B94"/>
    <w:rsid w:val="001C3CBA"/>
    <w:rsid w:val="001C3CFF"/>
    <w:rsid w:val="001C3DA6"/>
    <w:rsid w:val="001C3F2D"/>
    <w:rsid w:val="001C4052"/>
    <w:rsid w:val="001C414F"/>
    <w:rsid w:val="001C4262"/>
    <w:rsid w:val="001C429B"/>
    <w:rsid w:val="001C4302"/>
    <w:rsid w:val="001C437D"/>
    <w:rsid w:val="001C4425"/>
    <w:rsid w:val="001C443B"/>
    <w:rsid w:val="001C4759"/>
    <w:rsid w:val="001C485E"/>
    <w:rsid w:val="001C4AA1"/>
    <w:rsid w:val="001C4C43"/>
    <w:rsid w:val="001C4E2A"/>
    <w:rsid w:val="001C513D"/>
    <w:rsid w:val="001C518A"/>
    <w:rsid w:val="001C5B4D"/>
    <w:rsid w:val="001C5C25"/>
    <w:rsid w:val="001C5E2A"/>
    <w:rsid w:val="001C5FAC"/>
    <w:rsid w:val="001C6094"/>
    <w:rsid w:val="001C6105"/>
    <w:rsid w:val="001C656D"/>
    <w:rsid w:val="001C679A"/>
    <w:rsid w:val="001C6806"/>
    <w:rsid w:val="001C6869"/>
    <w:rsid w:val="001C687A"/>
    <w:rsid w:val="001C687F"/>
    <w:rsid w:val="001C68AF"/>
    <w:rsid w:val="001C6975"/>
    <w:rsid w:val="001C6BB6"/>
    <w:rsid w:val="001C6D07"/>
    <w:rsid w:val="001C6D92"/>
    <w:rsid w:val="001C6E5F"/>
    <w:rsid w:val="001C6E75"/>
    <w:rsid w:val="001C7465"/>
    <w:rsid w:val="001C74F0"/>
    <w:rsid w:val="001C76E4"/>
    <w:rsid w:val="001C7773"/>
    <w:rsid w:val="001C7848"/>
    <w:rsid w:val="001C78B3"/>
    <w:rsid w:val="001C79C6"/>
    <w:rsid w:val="001C7C79"/>
    <w:rsid w:val="001C7E71"/>
    <w:rsid w:val="001C7F77"/>
    <w:rsid w:val="001D0122"/>
    <w:rsid w:val="001D0496"/>
    <w:rsid w:val="001D0650"/>
    <w:rsid w:val="001D06CC"/>
    <w:rsid w:val="001D0824"/>
    <w:rsid w:val="001D0B9A"/>
    <w:rsid w:val="001D0CD5"/>
    <w:rsid w:val="001D0CDE"/>
    <w:rsid w:val="001D0DB8"/>
    <w:rsid w:val="001D0DC5"/>
    <w:rsid w:val="001D0DF4"/>
    <w:rsid w:val="001D0E48"/>
    <w:rsid w:val="001D0EA2"/>
    <w:rsid w:val="001D1270"/>
    <w:rsid w:val="001D1580"/>
    <w:rsid w:val="001D16B5"/>
    <w:rsid w:val="001D1808"/>
    <w:rsid w:val="001D19B9"/>
    <w:rsid w:val="001D1A6F"/>
    <w:rsid w:val="001D1B3C"/>
    <w:rsid w:val="001D1D09"/>
    <w:rsid w:val="001D1D84"/>
    <w:rsid w:val="001D1DF9"/>
    <w:rsid w:val="001D1E2D"/>
    <w:rsid w:val="001D2112"/>
    <w:rsid w:val="001D220C"/>
    <w:rsid w:val="001D2258"/>
    <w:rsid w:val="001D22F5"/>
    <w:rsid w:val="001D232C"/>
    <w:rsid w:val="001D298B"/>
    <w:rsid w:val="001D29AC"/>
    <w:rsid w:val="001D29F1"/>
    <w:rsid w:val="001D2AD8"/>
    <w:rsid w:val="001D2CE5"/>
    <w:rsid w:val="001D2DB8"/>
    <w:rsid w:val="001D2E2E"/>
    <w:rsid w:val="001D2E79"/>
    <w:rsid w:val="001D2E9C"/>
    <w:rsid w:val="001D3004"/>
    <w:rsid w:val="001D33A0"/>
    <w:rsid w:val="001D349E"/>
    <w:rsid w:val="001D3656"/>
    <w:rsid w:val="001D3777"/>
    <w:rsid w:val="001D39A3"/>
    <w:rsid w:val="001D3BC0"/>
    <w:rsid w:val="001D4031"/>
    <w:rsid w:val="001D40E2"/>
    <w:rsid w:val="001D42AA"/>
    <w:rsid w:val="001D42CB"/>
    <w:rsid w:val="001D4558"/>
    <w:rsid w:val="001D4565"/>
    <w:rsid w:val="001D468B"/>
    <w:rsid w:val="001D47FF"/>
    <w:rsid w:val="001D4B6B"/>
    <w:rsid w:val="001D4BEF"/>
    <w:rsid w:val="001D4E0C"/>
    <w:rsid w:val="001D5174"/>
    <w:rsid w:val="001D51D8"/>
    <w:rsid w:val="001D543C"/>
    <w:rsid w:val="001D5737"/>
    <w:rsid w:val="001D595F"/>
    <w:rsid w:val="001D5CC2"/>
    <w:rsid w:val="001D5E18"/>
    <w:rsid w:val="001D5EEA"/>
    <w:rsid w:val="001D60D8"/>
    <w:rsid w:val="001D61BA"/>
    <w:rsid w:val="001D630F"/>
    <w:rsid w:val="001D644B"/>
    <w:rsid w:val="001D667E"/>
    <w:rsid w:val="001D66A4"/>
    <w:rsid w:val="001D6714"/>
    <w:rsid w:val="001D6ADA"/>
    <w:rsid w:val="001D6B56"/>
    <w:rsid w:val="001D6BE2"/>
    <w:rsid w:val="001D6CB7"/>
    <w:rsid w:val="001D6D20"/>
    <w:rsid w:val="001D6DEE"/>
    <w:rsid w:val="001D7001"/>
    <w:rsid w:val="001D729E"/>
    <w:rsid w:val="001D73B7"/>
    <w:rsid w:val="001D73DD"/>
    <w:rsid w:val="001D7759"/>
    <w:rsid w:val="001D790F"/>
    <w:rsid w:val="001D79C0"/>
    <w:rsid w:val="001D7BF3"/>
    <w:rsid w:val="001D7CAB"/>
    <w:rsid w:val="001D7D98"/>
    <w:rsid w:val="001D7EF2"/>
    <w:rsid w:val="001E0294"/>
    <w:rsid w:val="001E088B"/>
    <w:rsid w:val="001E08C8"/>
    <w:rsid w:val="001E0D12"/>
    <w:rsid w:val="001E0FC7"/>
    <w:rsid w:val="001E119A"/>
    <w:rsid w:val="001E1311"/>
    <w:rsid w:val="001E1897"/>
    <w:rsid w:val="001E191F"/>
    <w:rsid w:val="001E1E64"/>
    <w:rsid w:val="001E248B"/>
    <w:rsid w:val="001E2497"/>
    <w:rsid w:val="001E270D"/>
    <w:rsid w:val="001E2800"/>
    <w:rsid w:val="001E2993"/>
    <w:rsid w:val="001E29F4"/>
    <w:rsid w:val="001E2BEB"/>
    <w:rsid w:val="001E2C93"/>
    <w:rsid w:val="001E2F36"/>
    <w:rsid w:val="001E2FF4"/>
    <w:rsid w:val="001E3030"/>
    <w:rsid w:val="001E30C4"/>
    <w:rsid w:val="001E313B"/>
    <w:rsid w:val="001E3186"/>
    <w:rsid w:val="001E31DD"/>
    <w:rsid w:val="001E3821"/>
    <w:rsid w:val="001E3D4E"/>
    <w:rsid w:val="001E4045"/>
    <w:rsid w:val="001E417E"/>
    <w:rsid w:val="001E43FD"/>
    <w:rsid w:val="001E4B67"/>
    <w:rsid w:val="001E4CE0"/>
    <w:rsid w:val="001E4D0A"/>
    <w:rsid w:val="001E4D85"/>
    <w:rsid w:val="001E5058"/>
    <w:rsid w:val="001E522E"/>
    <w:rsid w:val="001E5639"/>
    <w:rsid w:val="001E5666"/>
    <w:rsid w:val="001E58DC"/>
    <w:rsid w:val="001E58E6"/>
    <w:rsid w:val="001E5A07"/>
    <w:rsid w:val="001E5C03"/>
    <w:rsid w:val="001E5DC4"/>
    <w:rsid w:val="001E5F0B"/>
    <w:rsid w:val="001E5F90"/>
    <w:rsid w:val="001E600A"/>
    <w:rsid w:val="001E6049"/>
    <w:rsid w:val="001E63E5"/>
    <w:rsid w:val="001E66A1"/>
    <w:rsid w:val="001E66A9"/>
    <w:rsid w:val="001E6836"/>
    <w:rsid w:val="001E6916"/>
    <w:rsid w:val="001E6C17"/>
    <w:rsid w:val="001E6D46"/>
    <w:rsid w:val="001E6E65"/>
    <w:rsid w:val="001E6F19"/>
    <w:rsid w:val="001E7225"/>
    <w:rsid w:val="001E7346"/>
    <w:rsid w:val="001E7352"/>
    <w:rsid w:val="001E7358"/>
    <w:rsid w:val="001E7368"/>
    <w:rsid w:val="001E73D8"/>
    <w:rsid w:val="001E746A"/>
    <w:rsid w:val="001E74AA"/>
    <w:rsid w:val="001E766F"/>
    <w:rsid w:val="001E7A1F"/>
    <w:rsid w:val="001E7B3B"/>
    <w:rsid w:val="001E7B60"/>
    <w:rsid w:val="001E7BE5"/>
    <w:rsid w:val="001E7E8B"/>
    <w:rsid w:val="001E7FA8"/>
    <w:rsid w:val="001F003A"/>
    <w:rsid w:val="001F004D"/>
    <w:rsid w:val="001F01F4"/>
    <w:rsid w:val="001F05DA"/>
    <w:rsid w:val="001F0958"/>
    <w:rsid w:val="001F0B38"/>
    <w:rsid w:val="001F0B47"/>
    <w:rsid w:val="001F0B6E"/>
    <w:rsid w:val="001F0D7E"/>
    <w:rsid w:val="001F0E9E"/>
    <w:rsid w:val="001F1129"/>
    <w:rsid w:val="001F1170"/>
    <w:rsid w:val="001F11AD"/>
    <w:rsid w:val="001F1648"/>
    <w:rsid w:val="001F191F"/>
    <w:rsid w:val="001F1BAE"/>
    <w:rsid w:val="001F1E4C"/>
    <w:rsid w:val="001F21B0"/>
    <w:rsid w:val="001F25B8"/>
    <w:rsid w:val="001F2609"/>
    <w:rsid w:val="001F2BDE"/>
    <w:rsid w:val="001F2E14"/>
    <w:rsid w:val="001F2FD3"/>
    <w:rsid w:val="001F305D"/>
    <w:rsid w:val="001F313B"/>
    <w:rsid w:val="001F32F5"/>
    <w:rsid w:val="001F3383"/>
    <w:rsid w:val="001F3438"/>
    <w:rsid w:val="001F346C"/>
    <w:rsid w:val="001F3A13"/>
    <w:rsid w:val="001F3BBD"/>
    <w:rsid w:val="001F3E3C"/>
    <w:rsid w:val="001F3F4C"/>
    <w:rsid w:val="001F4172"/>
    <w:rsid w:val="001F42AC"/>
    <w:rsid w:val="001F43D2"/>
    <w:rsid w:val="001F44D1"/>
    <w:rsid w:val="001F4505"/>
    <w:rsid w:val="001F4584"/>
    <w:rsid w:val="001F4874"/>
    <w:rsid w:val="001F4947"/>
    <w:rsid w:val="001F4CCC"/>
    <w:rsid w:val="001F4CE6"/>
    <w:rsid w:val="001F5131"/>
    <w:rsid w:val="001F5284"/>
    <w:rsid w:val="001F52FC"/>
    <w:rsid w:val="001F551F"/>
    <w:rsid w:val="001F569B"/>
    <w:rsid w:val="001F5925"/>
    <w:rsid w:val="001F5949"/>
    <w:rsid w:val="001F5C8F"/>
    <w:rsid w:val="001F5D3D"/>
    <w:rsid w:val="001F5EF4"/>
    <w:rsid w:val="001F5FB5"/>
    <w:rsid w:val="001F63C7"/>
    <w:rsid w:val="001F641E"/>
    <w:rsid w:val="001F6579"/>
    <w:rsid w:val="001F659B"/>
    <w:rsid w:val="001F6775"/>
    <w:rsid w:val="001F67DE"/>
    <w:rsid w:val="001F6810"/>
    <w:rsid w:val="001F688C"/>
    <w:rsid w:val="001F6CA2"/>
    <w:rsid w:val="001F6DDD"/>
    <w:rsid w:val="001F709A"/>
    <w:rsid w:val="001F7144"/>
    <w:rsid w:val="001F7547"/>
    <w:rsid w:val="001F7572"/>
    <w:rsid w:val="001F75AC"/>
    <w:rsid w:val="001F767C"/>
    <w:rsid w:val="001F76C5"/>
    <w:rsid w:val="001F7703"/>
    <w:rsid w:val="001F78EB"/>
    <w:rsid w:val="001F7A0B"/>
    <w:rsid w:val="001F7B5B"/>
    <w:rsid w:val="001F7DCF"/>
    <w:rsid w:val="001F7F5A"/>
    <w:rsid w:val="00200035"/>
    <w:rsid w:val="0020003A"/>
    <w:rsid w:val="002000EE"/>
    <w:rsid w:val="002001CC"/>
    <w:rsid w:val="0020037C"/>
    <w:rsid w:val="00200545"/>
    <w:rsid w:val="002006CA"/>
    <w:rsid w:val="002008D5"/>
    <w:rsid w:val="00200A42"/>
    <w:rsid w:val="00200A9B"/>
    <w:rsid w:val="00200B3B"/>
    <w:rsid w:val="00200B65"/>
    <w:rsid w:val="00200E03"/>
    <w:rsid w:val="00200E45"/>
    <w:rsid w:val="0020160D"/>
    <w:rsid w:val="002018C9"/>
    <w:rsid w:val="00201E69"/>
    <w:rsid w:val="002021BB"/>
    <w:rsid w:val="00202287"/>
    <w:rsid w:val="002022C5"/>
    <w:rsid w:val="00202437"/>
    <w:rsid w:val="0020262E"/>
    <w:rsid w:val="0020287D"/>
    <w:rsid w:val="002028AA"/>
    <w:rsid w:val="00202A43"/>
    <w:rsid w:val="00202B20"/>
    <w:rsid w:val="00202B32"/>
    <w:rsid w:val="00202BEE"/>
    <w:rsid w:val="00202F62"/>
    <w:rsid w:val="00203426"/>
    <w:rsid w:val="00203D63"/>
    <w:rsid w:val="0020403E"/>
    <w:rsid w:val="00204296"/>
    <w:rsid w:val="0020477F"/>
    <w:rsid w:val="002047D5"/>
    <w:rsid w:val="00204C91"/>
    <w:rsid w:val="00204F8F"/>
    <w:rsid w:val="00205313"/>
    <w:rsid w:val="0020543E"/>
    <w:rsid w:val="002056CE"/>
    <w:rsid w:val="00205776"/>
    <w:rsid w:val="0020594E"/>
    <w:rsid w:val="00205A6E"/>
    <w:rsid w:val="00205D34"/>
    <w:rsid w:val="00205D84"/>
    <w:rsid w:val="00205E9A"/>
    <w:rsid w:val="00205EEE"/>
    <w:rsid w:val="002060E1"/>
    <w:rsid w:val="0020626F"/>
    <w:rsid w:val="00206536"/>
    <w:rsid w:val="0020661E"/>
    <w:rsid w:val="0020671C"/>
    <w:rsid w:val="00206761"/>
    <w:rsid w:val="00206C1C"/>
    <w:rsid w:val="00206D2C"/>
    <w:rsid w:val="00206DAD"/>
    <w:rsid w:val="00206F7D"/>
    <w:rsid w:val="0020700E"/>
    <w:rsid w:val="00207041"/>
    <w:rsid w:val="002070B0"/>
    <w:rsid w:val="002071BF"/>
    <w:rsid w:val="002071F7"/>
    <w:rsid w:val="00207217"/>
    <w:rsid w:val="002075ED"/>
    <w:rsid w:val="00207600"/>
    <w:rsid w:val="0020769F"/>
    <w:rsid w:val="00207A58"/>
    <w:rsid w:val="00207B16"/>
    <w:rsid w:val="00207B7F"/>
    <w:rsid w:val="00207BD6"/>
    <w:rsid w:val="00207BF8"/>
    <w:rsid w:val="00207D86"/>
    <w:rsid w:val="00207DAC"/>
    <w:rsid w:val="00207EDB"/>
    <w:rsid w:val="00207F6A"/>
    <w:rsid w:val="002105A7"/>
    <w:rsid w:val="002108D3"/>
    <w:rsid w:val="002109A8"/>
    <w:rsid w:val="00210A47"/>
    <w:rsid w:val="00210C9C"/>
    <w:rsid w:val="00210CFA"/>
    <w:rsid w:val="00210DDA"/>
    <w:rsid w:val="00211031"/>
    <w:rsid w:val="00211367"/>
    <w:rsid w:val="002113D8"/>
    <w:rsid w:val="002114F7"/>
    <w:rsid w:val="00211568"/>
    <w:rsid w:val="002116B7"/>
    <w:rsid w:val="00211851"/>
    <w:rsid w:val="002123C9"/>
    <w:rsid w:val="00212454"/>
    <w:rsid w:val="00212481"/>
    <w:rsid w:val="00212739"/>
    <w:rsid w:val="002127E7"/>
    <w:rsid w:val="00212934"/>
    <w:rsid w:val="00212A0F"/>
    <w:rsid w:val="00212BA3"/>
    <w:rsid w:val="00212E1E"/>
    <w:rsid w:val="00212EF7"/>
    <w:rsid w:val="00212F5B"/>
    <w:rsid w:val="00212FD2"/>
    <w:rsid w:val="00213149"/>
    <w:rsid w:val="00213294"/>
    <w:rsid w:val="002134CE"/>
    <w:rsid w:val="00213647"/>
    <w:rsid w:val="00213CF1"/>
    <w:rsid w:val="00213D98"/>
    <w:rsid w:val="0021450F"/>
    <w:rsid w:val="002146BD"/>
    <w:rsid w:val="00214B35"/>
    <w:rsid w:val="00214E43"/>
    <w:rsid w:val="00214ED7"/>
    <w:rsid w:val="00214EE1"/>
    <w:rsid w:val="00215178"/>
    <w:rsid w:val="00215211"/>
    <w:rsid w:val="002155C9"/>
    <w:rsid w:val="00215C91"/>
    <w:rsid w:val="00215E10"/>
    <w:rsid w:val="00215F8D"/>
    <w:rsid w:val="00216064"/>
    <w:rsid w:val="00216179"/>
    <w:rsid w:val="002161D4"/>
    <w:rsid w:val="0021620C"/>
    <w:rsid w:val="002163AF"/>
    <w:rsid w:val="0021647A"/>
    <w:rsid w:val="002165A7"/>
    <w:rsid w:val="00216775"/>
    <w:rsid w:val="00216841"/>
    <w:rsid w:val="00216ADF"/>
    <w:rsid w:val="00216B4A"/>
    <w:rsid w:val="00216EDA"/>
    <w:rsid w:val="00216F4B"/>
    <w:rsid w:val="00216F7E"/>
    <w:rsid w:val="0021715D"/>
    <w:rsid w:val="00217163"/>
    <w:rsid w:val="002171D8"/>
    <w:rsid w:val="002171EB"/>
    <w:rsid w:val="002172F7"/>
    <w:rsid w:val="00217417"/>
    <w:rsid w:val="0021751D"/>
    <w:rsid w:val="00217666"/>
    <w:rsid w:val="002176F6"/>
    <w:rsid w:val="0021778D"/>
    <w:rsid w:val="00217844"/>
    <w:rsid w:val="00217AA3"/>
    <w:rsid w:val="00217C2E"/>
    <w:rsid w:val="00217C3E"/>
    <w:rsid w:val="00217CC2"/>
    <w:rsid w:val="00217D00"/>
    <w:rsid w:val="00217E89"/>
    <w:rsid w:val="0021ED95"/>
    <w:rsid w:val="00220380"/>
    <w:rsid w:val="00220548"/>
    <w:rsid w:val="002205ED"/>
    <w:rsid w:val="00220701"/>
    <w:rsid w:val="00220D98"/>
    <w:rsid w:val="00220DF3"/>
    <w:rsid w:val="00220F81"/>
    <w:rsid w:val="00220F97"/>
    <w:rsid w:val="00221141"/>
    <w:rsid w:val="002213F5"/>
    <w:rsid w:val="002214CC"/>
    <w:rsid w:val="0022174B"/>
    <w:rsid w:val="00221CBE"/>
    <w:rsid w:val="00221F1C"/>
    <w:rsid w:val="0022215E"/>
    <w:rsid w:val="0022218B"/>
    <w:rsid w:val="00222348"/>
    <w:rsid w:val="0022239E"/>
    <w:rsid w:val="002224C9"/>
    <w:rsid w:val="002225BC"/>
    <w:rsid w:val="00222682"/>
    <w:rsid w:val="00222694"/>
    <w:rsid w:val="002229F9"/>
    <w:rsid w:val="00222A02"/>
    <w:rsid w:val="00222A36"/>
    <w:rsid w:val="00222C5A"/>
    <w:rsid w:val="00222DF7"/>
    <w:rsid w:val="00222EEC"/>
    <w:rsid w:val="00223078"/>
    <w:rsid w:val="0022324C"/>
    <w:rsid w:val="002232B6"/>
    <w:rsid w:val="0022330F"/>
    <w:rsid w:val="002238B7"/>
    <w:rsid w:val="00223A06"/>
    <w:rsid w:val="00223A19"/>
    <w:rsid w:val="00223A55"/>
    <w:rsid w:val="00223D07"/>
    <w:rsid w:val="00223D91"/>
    <w:rsid w:val="00223DC0"/>
    <w:rsid w:val="0022413C"/>
    <w:rsid w:val="002242B8"/>
    <w:rsid w:val="00224504"/>
    <w:rsid w:val="002248B4"/>
    <w:rsid w:val="00224B1E"/>
    <w:rsid w:val="00224CFF"/>
    <w:rsid w:val="00224DAB"/>
    <w:rsid w:val="00224E49"/>
    <w:rsid w:val="0022516A"/>
    <w:rsid w:val="002251F6"/>
    <w:rsid w:val="00225246"/>
    <w:rsid w:val="00225249"/>
    <w:rsid w:val="00225407"/>
    <w:rsid w:val="002256C6"/>
    <w:rsid w:val="0022572F"/>
    <w:rsid w:val="002257CA"/>
    <w:rsid w:val="00225C4A"/>
    <w:rsid w:val="00225E7B"/>
    <w:rsid w:val="00225F30"/>
    <w:rsid w:val="00226024"/>
    <w:rsid w:val="0022604C"/>
    <w:rsid w:val="002261C0"/>
    <w:rsid w:val="002263A9"/>
    <w:rsid w:val="0022644D"/>
    <w:rsid w:val="00226475"/>
    <w:rsid w:val="002264A5"/>
    <w:rsid w:val="00226532"/>
    <w:rsid w:val="00226836"/>
    <w:rsid w:val="00226982"/>
    <w:rsid w:val="00226D24"/>
    <w:rsid w:val="00226DAB"/>
    <w:rsid w:val="00226E5C"/>
    <w:rsid w:val="00226E96"/>
    <w:rsid w:val="0022728D"/>
    <w:rsid w:val="00227A85"/>
    <w:rsid w:val="00227A9B"/>
    <w:rsid w:val="00227C88"/>
    <w:rsid w:val="002300A5"/>
    <w:rsid w:val="00230235"/>
    <w:rsid w:val="00230C37"/>
    <w:rsid w:val="00230F49"/>
    <w:rsid w:val="00230FA6"/>
    <w:rsid w:val="00231425"/>
    <w:rsid w:val="00231532"/>
    <w:rsid w:val="00231855"/>
    <w:rsid w:val="002318A9"/>
    <w:rsid w:val="0023192E"/>
    <w:rsid w:val="00231952"/>
    <w:rsid w:val="00231956"/>
    <w:rsid w:val="00231A02"/>
    <w:rsid w:val="00231FB6"/>
    <w:rsid w:val="00231FBC"/>
    <w:rsid w:val="00232065"/>
    <w:rsid w:val="0023218F"/>
    <w:rsid w:val="00232288"/>
    <w:rsid w:val="002322EF"/>
    <w:rsid w:val="002326A1"/>
    <w:rsid w:val="002326B6"/>
    <w:rsid w:val="002326DD"/>
    <w:rsid w:val="002328AD"/>
    <w:rsid w:val="00232C85"/>
    <w:rsid w:val="0023314F"/>
    <w:rsid w:val="002332FC"/>
    <w:rsid w:val="002336EA"/>
    <w:rsid w:val="002337AE"/>
    <w:rsid w:val="00233951"/>
    <w:rsid w:val="002339C8"/>
    <w:rsid w:val="00233E85"/>
    <w:rsid w:val="00233EAC"/>
    <w:rsid w:val="00233F0B"/>
    <w:rsid w:val="0023403F"/>
    <w:rsid w:val="00234046"/>
    <w:rsid w:val="0023452C"/>
    <w:rsid w:val="002345DB"/>
    <w:rsid w:val="00234863"/>
    <w:rsid w:val="002348E1"/>
    <w:rsid w:val="00234950"/>
    <w:rsid w:val="00234C29"/>
    <w:rsid w:val="00234C37"/>
    <w:rsid w:val="00234CAF"/>
    <w:rsid w:val="00234F92"/>
    <w:rsid w:val="002353AC"/>
    <w:rsid w:val="00235464"/>
    <w:rsid w:val="00235575"/>
    <w:rsid w:val="002355FA"/>
    <w:rsid w:val="002356A2"/>
    <w:rsid w:val="0023584E"/>
    <w:rsid w:val="00235856"/>
    <w:rsid w:val="00235A2E"/>
    <w:rsid w:val="00235AF8"/>
    <w:rsid w:val="00235BA8"/>
    <w:rsid w:val="00235CBA"/>
    <w:rsid w:val="00235CE6"/>
    <w:rsid w:val="00236178"/>
    <w:rsid w:val="002362FE"/>
    <w:rsid w:val="00236300"/>
    <w:rsid w:val="00236357"/>
    <w:rsid w:val="0023658D"/>
    <w:rsid w:val="0023684D"/>
    <w:rsid w:val="0023695E"/>
    <w:rsid w:val="00236980"/>
    <w:rsid w:val="002369BA"/>
    <w:rsid w:val="00236CA5"/>
    <w:rsid w:val="00236F90"/>
    <w:rsid w:val="002373E4"/>
    <w:rsid w:val="0023744A"/>
    <w:rsid w:val="00237476"/>
    <w:rsid w:val="002374BF"/>
    <w:rsid w:val="00237635"/>
    <w:rsid w:val="0023796E"/>
    <w:rsid w:val="00237A94"/>
    <w:rsid w:val="00237CB8"/>
    <w:rsid w:val="00237F58"/>
    <w:rsid w:val="00240164"/>
    <w:rsid w:val="00240476"/>
    <w:rsid w:val="0024058C"/>
    <w:rsid w:val="00240C63"/>
    <w:rsid w:val="00240CB9"/>
    <w:rsid w:val="00240D6E"/>
    <w:rsid w:val="00240EA1"/>
    <w:rsid w:val="00241060"/>
    <w:rsid w:val="002410F3"/>
    <w:rsid w:val="0024121C"/>
    <w:rsid w:val="00241236"/>
    <w:rsid w:val="00241305"/>
    <w:rsid w:val="0024147D"/>
    <w:rsid w:val="00241740"/>
    <w:rsid w:val="002417DF"/>
    <w:rsid w:val="002419BF"/>
    <w:rsid w:val="00241B04"/>
    <w:rsid w:val="00241BA2"/>
    <w:rsid w:val="00241C15"/>
    <w:rsid w:val="00241CD8"/>
    <w:rsid w:val="0024216A"/>
    <w:rsid w:val="00242300"/>
    <w:rsid w:val="002424CF"/>
    <w:rsid w:val="0024255C"/>
    <w:rsid w:val="00242592"/>
    <w:rsid w:val="002425CC"/>
    <w:rsid w:val="002425F8"/>
    <w:rsid w:val="0024268B"/>
    <w:rsid w:val="0024269A"/>
    <w:rsid w:val="0024272C"/>
    <w:rsid w:val="002427B4"/>
    <w:rsid w:val="0024294C"/>
    <w:rsid w:val="00242AB9"/>
    <w:rsid w:val="00242C4C"/>
    <w:rsid w:val="00242E28"/>
    <w:rsid w:val="00242F39"/>
    <w:rsid w:val="0024315F"/>
    <w:rsid w:val="0024327F"/>
    <w:rsid w:val="0024336B"/>
    <w:rsid w:val="0024353F"/>
    <w:rsid w:val="00243573"/>
    <w:rsid w:val="002438A2"/>
    <w:rsid w:val="00243A0A"/>
    <w:rsid w:val="00243A53"/>
    <w:rsid w:val="00243BA8"/>
    <w:rsid w:val="00243BCA"/>
    <w:rsid w:val="00243EB7"/>
    <w:rsid w:val="00243FBB"/>
    <w:rsid w:val="00243FCE"/>
    <w:rsid w:val="00244160"/>
    <w:rsid w:val="00244633"/>
    <w:rsid w:val="002446C6"/>
    <w:rsid w:val="00244A81"/>
    <w:rsid w:val="00244CBE"/>
    <w:rsid w:val="00244CC5"/>
    <w:rsid w:val="00244F46"/>
    <w:rsid w:val="00244F8E"/>
    <w:rsid w:val="002453C4"/>
    <w:rsid w:val="002454C6"/>
    <w:rsid w:val="00245564"/>
    <w:rsid w:val="0024559D"/>
    <w:rsid w:val="00245A83"/>
    <w:rsid w:val="00245BA4"/>
    <w:rsid w:val="00245BD6"/>
    <w:rsid w:val="00245CC7"/>
    <w:rsid w:val="00245E29"/>
    <w:rsid w:val="00245F2C"/>
    <w:rsid w:val="00246100"/>
    <w:rsid w:val="002461C1"/>
    <w:rsid w:val="002461E0"/>
    <w:rsid w:val="0024621A"/>
    <w:rsid w:val="002463FC"/>
    <w:rsid w:val="00246507"/>
    <w:rsid w:val="00246576"/>
    <w:rsid w:val="0024673C"/>
    <w:rsid w:val="00246800"/>
    <w:rsid w:val="002468AC"/>
    <w:rsid w:val="00246A7C"/>
    <w:rsid w:val="00246C0F"/>
    <w:rsid w:val="00246F46"/>
    <w:rsid w:val="002470F0"/>
    <w:rsid w:val="0024722B"/>
    <w:rsid w:val="0024739F"/>
    <w:rsid w:val="00247409"/>
    <w:rsid w:val="00247720"/>
    <w:rsid w:val="0024776C"/>
    <w:rsid w:val="002477B0"/>
    <w:rsid w:val="002478AB"/>
    <w:rsid w:val="00247B2E"/>
    <w:rsid w:val="00247C8D"/>
    <w:rsid w:val="00247F48"/>
    <w:rsid w:val="00250144"/>
    <w:rsid w:val="002501B9"/>
    <w:rsid w:val="002502E6"/>
    <w:rsid w:val="00250347"/>
    <w:rsid w:val="00250408"/>
    <w:rsid w:val="00250413"/>
    <w:rsid w:val="002507AF"/>
    <w:rsid w:val="002509C1"/>
    <w:rsid w:val="00250A29"/>
    <w:rsid w:val="00250BC7"/>
    <w:rsid w:val="00250BCC"/>
    <w:rsid w:val="00250CD9"/>
    <w:rsid w:val="00250D9C"/>
    <w:rsid w:val="00250FA7"/>
    <w:rsid w:val="00250FF1"/>
    <w:rsid w:val="00251027"/>
    <w:rsid w:val="002511E8"/>
    <w:rsid w:val="00251264"/>
    <w:rsid w:val="00251281"/>
    <w:rsid w:val="002512DD"/>
    <w:rsid w:val="00251418"/>
    <w:rsid w:val="00251838"/>
    <w:rsid w:val="002518BA"/>
    <w:rsid w:val="002518D3"/>
    <w:rsid w:val="002518E4"/>
    <w:rsid w:val="002519BD"/>
    <w:rsid w:val="00251C01"/>
    <w:rsid w:val="00251C4D"/>
    <w:rsid w:val="00251CB2"/>
    <w:rsid w:val="00251F3B"/>
    <w:rsid w:val="00251F66"/>
    <w:rsid w:val="00251FA3"/>
    <w:rsid w:val="0025230D"/>
    <w:rsid w:val="00252499"/>
    <w:rsid w:val="00252877"/>
    <w:rsid w:val="00252A6C"/>
    <w:rsid w:val="00252C5B"/>
    <w:rsid w:val="00252C7B"/>
    <w:rsid w:val="00252D53"/>
    <w:rsid w:val="002530FF"/>
    <w:rsid w:val="00253185"/>
    <w:rsid w:val="002534B5"/>
    <w:rsid w:val="0025370B"/>
    <w:rsid w:val="002539CC"/>
    <w:rsid w:val="00253B4E"/>
    <w:rsid w:val="00253C9F"/>
    <w:rsid w:val="00253D23"/>
    <w:rsid w:val="00253F43"/>
    <w:rsid w:val="00253FAD"/>
    <w:rsid w:val="002541FA"/>
    <w:rsid w:val="0025424F"/>
    <w:rsid w:val="002542C6"/>
    <w:rsid w:val="002544B5"/>
    <w:rsid w:val="002544CB"/>
    <w:rsid w:val="002546AC"/>
    <w:rsid w:val="00254797"/>
    <w:rsid w:val="002548C8"/>
    <w:rsid w:val="00254941"/>
    <w:rsid w:val="00254A1A"/>
    <w:rsid w:val="00254A51"/>
    <w:rsid w:val="00254B1F"/>
    <w:rsid w:val="00254D78"/>
    <w:rsid w:val="0025528E"/>
    <w:rsid w:val="002552D0"/>
    <w:rsid w:val="002552DE"/>
    <w:rsid w:val="00255448"/>
    <w:rsid w:val="00255A01"/>
    <w:rsid w:val="00255CD6"/>
    <w:rsid w:val="00256039"/>
    <w:rsid w:val="002561B8"/>
    <w:rsid w:val="002564D3"/>
    <w:rsid w:val="00256567"/>
    <w:rsid w:val="00256911"/>
    <w:rsid w:val="002569CC"/>
    <w:rsid w:val="00256FB8"/>
    <w:rsid w:val="00256FE3"/>
    <w:rsid w:val="00257017"/>
    <w:rsid w:val="00257056"/>
    <w:rsid w:val="002570CB"/>
    <w:rsid w:val="00257302"/>
    <w:rsid w:val="0025750B"/>
    <w:rsid w:val="00257561"/>
    <w:rsid w:val="0025760E"/>
    <w:rsid w:val="00257706"/>
    <w:rsid w:val="00257830"/>
    <w:rsid w:val="002578CF"/>
    <w:rsid w:val="00257A4A"/>
    <w:rsid w:val="00257A8D"/>
    <w:rsid w:val="00257A94"/>
    <w:rsid w:val="00257B70"/>
    <w:rsid w:val="00257BE2"/>
    <w:rsid w:val="00257C07"/>
    <w:rsid w:val="00257C28"/>
    <w:rsid w:val="00257C32"/>
    <w:rsid w:val="00257F03"/>
    <w:rsid w:val="00260461"/>
    <w:rsid w:val="0026047B"/>
    <w:rsid w:val="00260622"/>
    <w:rsid w:val="00260681"/>
    <w:rsid w:val="002608C4"/>
    <w:rsid w:val="0026093C"/>
    <w:rsid w:val="00260B2F"/>
    <w:rsid w:val="00260D1E"/>
    <w:rsid w:val="002610E9"/>
    <w:rsid w:val="002610F7"/>
    <w:rsid w:val="0026118D"/>
    <w:rsid w:val="00261260"/>
    <w:rsid w:val="00261320"/>
    <w:rsid w:val="00261433"/>
    <w:rsid w:val="002618DA"/>
    <w:rsid w:val="00261978"/>
    <w:rsid w:val="00261A9C"/>
    <w:rsid w:val="00261AF6"/>
    <w:rsid w:val="00261D1B"/>
    <w:rsid w:val="00261F0B"/>
    <w:rsid w:val="00261F5B"/>
    <w:rsid w:val="00262003"/>
    <w:rsid w:val="002620F3"/>
    <w:rsid w:val="00262415"/>
    <w:rsid w:val="002625F0"/>
    <w:rsid w:val="0026285C"/>
    <w:rsid w:val="002629B2"/>
    <w:rsid w:val="002629E2"/>
    <w:rsid w:val="002629E5"/>
    <w:rsid w:val="00262B30"/>
    <w:rsid w:val="00262D1B"/>
    <w:rsid w:val="00262F02"/>
    <w:rsid w:val="0026320E"/>
    <w:rsid w:val="0026337A"/>
    <w:rsid w:val="0026364E"/>
    <w:rsid w:val="00263701"/>
    <w:rsid w:val="002637B2"/>
    <w:rsid w:val="002638CF"/>
    <w:rsid w:val="00263A5C"/>
    <w:rsid w:val="00263D80"/>
    <w:rsid w:val="00263E8C"/>
    <w:rsid w:val="0026402B"/>
    <w:rsid w:val="002640FC"/>
    <w:rsid w:val="0026432E"/>
    <w:rsid w:val="0026438E"/>
    <w:rsid w:val="002646C4"/>
    <w:rsid w:val="002647E5"/>
    <w:rsid w:val="00264839"/>
    <w:rsid w:val="0026489D"/>
    <w:rsid w:val="00264C2F"/>
    <w:rsid w:val="00264ED3"/>
    <w:rsid w:val="0026500C"/>
    <w:rsid w:val="002650D5"/>
    <w:rsid w:val="00265112"/>
    <w:rsid w:val="002651BD"/>
    <w:rsid w:val="00265750"/>
    <w:rsid w:val="00265CAB"/>
    <w:rsid w:val="00265FC1"/>
    <w:rsid w:val="002661E2"/>
    <w:rsid w:val="00266286"/>
    <w:rsid w:val="00266461"/>
    <w:rsid w:val="0026654D"/>
    <w:rsid w:val="002667F0"/>
    <w:rsid w:val="00266BBC"/>
    <w:rsid w:val="00266CD6"/>
    <w:rsid w:val="00267056"/>
    <w:rsid w:val="002672F3"/>
    <w:rsid w:val="0026733B"/>
    <w:rsid w:val="0026738A"/>
    <w:rsid w:val="00267590"/>
    <w:rsid w:val="002675FB"/>
    <w:rsid w:val="00267653"/>
    <w:rsid w:val="00267BB1"/>
    <w:rsid w:val="00267C19"/>
    <w:rsid w:val="00267FC9"/>
    <w:rsid w:val="00270164"/>
    <w:rsid w:val="002701AA"/>
    <w:rsid w:val="002701B1"/>
    <w:rsid w:val="00270232"/>
    <w:rsid w:val="00270255"/>
    <w:rsid w:val="002702E8"/>
    <w:rsid w:val="00270536"/>
    <w:rsid w:val="00270718"/>
    <w:rsid w:val="002708CF"/>
    <w:rsid w:val="00270937"/>
    <w:rsid w:val="00270A6B"/>
    <w:rsid w:val="00270F54"/>
    <w:rsid w:val="0027120C"/>
    <w:rsid w:val="00271493"/>
    <w:rsid w:val="0027149C"/>
    <w:rsid w:val="002715E5"/>
    <w:rsid w:val="002716A6"/>
    <w:rsid w:val="00271B9D"/>
    <w:rsid w:val="00271E38"/>
    <w:rsid w:val="00271FF6"/>
    <w:rsid w:val="00272780"/>
    <w:rsid w:val="002727EE"/>
    <w:rsid w:val="00272B2B"/>
    <w:rsid w:val="00272D7C"/>
    <w:rsid w:val="00272D8A"/>
    <w:rsid w:val="00272E02"/>
    <w:rsid w:val="00272E03"/>
    <w:rsid w:val="00272E67"/>
    <w:rsid w:val="00273035"/>
    <w:rsid w:val="002734EA"/>
    <w:rsid w:val="0027361B"/>
    <w:rsid w:val="00273627"/>
    <w:rsid w:val="00273632"/>
    <w:rsid w:val="00273688"/>
    <w:rsid w:val="00273720"/>
    <w:rsid w:val="00273803"/>
    <w:rsid w:val="00273848"/>
    <w:rsid w:val="002739C9"/>
    <w:rsid w:val="00273E94"/>
    <w:rsid w:val="00273EF1"/>
    <w:rsid w:val="00273EF5"/>
    <w:rsid w:val="00273EFE"/>
    <w:rsid w:val="0027408F"/>
    <w:rsid w:val="00274177"/>
    <w:rsid w:val="00274413"/>
    <w:rsid w:val="00274931"/>
    <w:rsid w:val="00274D5C"/>
    <w:rsid w:val="00274DEF"/>
    <w:rsid w:val="00274E69"/>
    <w:rsid w:val="00274F22"/>
    <w:rsid w:val="0027510D"/>
    <w:rsid w:val="002752AA"/>
    <w:rsid w:val="00275311"/>
    <w:rsid w:val="002753DC"/>
    <w:rsid w:val="00275476"/>
    <w:rsid w:val="0027561B"/>
    <w:rsid w:val="002756FD"/>
    <w:rsid w:val="00275743"/>
    <w:rsid w:val="0027595F"/>
    <w:rsid w:val="002759CA"/>
    <w:rsid w:val="002761E7"/>
    <w:rsid w:val="002761F7"/>
    <w:rsid w:val="0027627B"/>
    <w:rsid w:val="0027628A"/>
    <w:rsid w:val="0027694E"/>
    <w:rsid w:val="002769E3"/>
    <w:rsid w:val="00276A3C"/>
    <w:rsid w:val="00276BFB"/>
    <w:rsid w:val="00276D78"/>
    <w:rsid w:val="00276F4E"/>
    <w:rsid w:val="002770FB"/>
    <w:rsid w:val="0027782A"/>
    <w:rsid w:val="00277884"/>
    <w:rsid w:val="00277C6B"/>
    <w:rsid w:val="00277CE9"/>
    <w:rsid w:val="00277E0D"/>
    <w:rsid w:val="0027EF51"/>
    <w:rsid w:val="002800C5"/>
    <w:rsid w:val="002801E6"/>
    <w:rsid w:val="0028022B"/>
    <w:rsid w:val="00280506"/>
    <w:rsid w:val="002805D4"/>
    <w:rsid w:val="002807A0"/>
    <w:rsid w:val="002808A4"/>
    <w:rsid w:val="002809C8"/>
    <w:rsid w:val="00280CF9"/>
    <w:rsid w:val="00281157"/>
    <w:rsid w:val="002811FA"/>
    <w:rsid w:val="00281651"/>
    <w:rsid w:val="002816F2"/>
    <w:rsid w:val="00281735"/>
    <w:rsid w:val="0028173B"/>
    <w:rsid w:val="00281770"/>
    <w:rsid w:val="00281849"/>
    <w:rsid w:val="00281C96"/>
    <w:rsid w:val="00281E15"/>
    <w:rsid w:val="00281EC2"/>
    <w:rsid w:val="00282285"/>
    <w:rsid w:val="0028251A"/>
    <w:rsid w:val="002825AD"/>
    <w:rsid w:val="002825D6"/>
    <w:rsid w:val="0028270A"/>
    <w:rsid w:val="0028288B"/>
    <w:rsid w:val="00282E84"/>
    <w:rsid w:val="00282FA2"/>
    <w:rsid w:val="002830AE"/>
    <w:rsid w:val="00283131"/>
    <w:rsid w:val="00283293"/>
    <w:rsid w:val="002832CB"/>
    <w:rsid w:val="002833C1"/>
    <w:rsid w:val="0028356B"/>
    <w:rsid w:val="002837BF"/>
    <w:rsid w:val="0028391F"/>
    <w:rsid w:val="00283B88"/>
    <w:rsid w:val="00283C8A"/>
    <w:rsid w:val="00283C9F"/>
    <w:rsid w:val="00283CF8"/>
    <w:rsid w:val="00283D82"/>
    <w:rsid w:val="00284082"/>
    <w:rsid w:val="00284148"/>
    <w:rsid w:val="00284308"/>
    <w:rsid w:val="002843A2"/>
    <w:rsid w:val="002843A8"/>
    <w:rsid w:val="00284792"/>
    <w:rsid w:val="00284A6C"/>
    <w:rsid w:val="00284E01"/>
    <w:rsid w:val="00284ECF"/>
    <w:rsid w:val="00285011"/>
    <w:rsid w:val="002853D5"/>
    <w:rsid w:val="0028556A"/>
    <w:rsid w:val="00285693"/>
    <w:rsid w:val="0028572B"/>
    <w:rsid w:val="0028587D"/>
    <w:rsid w:val="00285B15"/>
    <w:rsid w:val="00285BC5"/>
    <w:rsid w:val="00285D59"/>
    <w:rsid w:val="00285DE9"/>
    <w:rsid w:val="00285F3B"/>
    <w:rsid w:val="00285F92"/>
    <w:rsid w:val="00286121"/>
    <w:rsid w:val="00286271"/>
    <w:rsid w:val="002862DD"/>
    <w:rsid w:val="00286496"/>
    <w:rsid w:val="00286780"/>
    <w:rsid w:val="00286B71"/>
    <w:rsid w:val="00286BAE"/>
    <w:rsid w:val="00286C4C"/>
    <w:rsid w:val="00286DD4"/>
    <w:rsid w:val="002870B3"/>
    <w:rsid w:val="002870D9"/>
    <w:rsid w:val="0028711F"/>
    <w:rsid w:val="00287184"/>
    <w:rsid w:val="00287191"/>
    <w:rsid w:val="002871DA"/>
    <w:rsid w:val="002872EA"/>
    <w:rsid w:val="00287466"/>
    <w:rsid w:val="00287474"/>
    <w:rsid w:val="002875DF"/>
    <w:rsid w:val="00287667"/>
    <w:rsid w:val="002878E5"/>
    <w:rsid w:val="00287CC9"/>
    <w:rsid w:val="00287E35"/>
    <w:rsid w:val="002901C1"/>
    <w:rsid w:val="0029025B"/>
    <w:rsid w:val="002903DB"/>
    <w:rsid w:val="00290552"/>
    <w:rsid w:val="00290BD5"/>
    <w:rsid w:val="00290D01"/>
    <w:rsid w:val="00290D2B"/>
    <w:rsid w:val="00290D42"/>
    <w:rsid w:val="00290EA8"/>
    <w:rsid w:val="00290F59"/>
    <w:rsid w:val="0029138F"/>
    <w:rsid w:val="002914D4"/>
    <w:rsid w:val="00291552"/>
    <w:rsid w:val="00291768"/>
    <w:rsid w:val="002918DB"/>
    <w:rsid w:val="002919DA"/>
    <w:rsid w:val="00291B46"/>
    <w:rsid w:val="00291D4F"/>
    <w:rsid w:val="00292047"/>
    <w:rsid w:val="002921BD"/>
    <w:rsid w:val="00292238"/>
    <w:rsid w:val="00292555"/>
    <w:rsid w:val="002925F6"/>
    <w:rsid w:val="00292669"/>
    <w:rsid w:val="002927DA"/>
    <w:rsid w:val="00292874"/>
    <w:rsid w:val="00292907"/>
    <w:rsid w:val="00292937"/>
    <w:rsid w:val="00292DD6"/>
    <w:rsid w:val="00293359"/>
    <w:rsid w:val="002935EC"/>
    <w:rsid w:val="002935F7"/>
    <w:rsid w:val="002937AE"/>
    <w:rsid w:val="002937C3"/>
    <w:rsid w:val="002937F5"/>
    <w:rsid w:val="0029392A"/>
    <w:rsid w:val="00293A0A"/>
    <w:rsid w:val="00293CF5"/>
    <w:rsid w:val="00294418"/>
    <w:rsid w:val="002944AC"/>
    <w:rsid w:val="00294AAA"/>
    <w:rsid w:val="00294BE9"/>
    <w:rsid w:val="00294CEA"/>
    <w:rsid w:val="00294E47"/>
    <w:rsid w:val="00294EAD"/>
    <w:rsid w:val="002952B1"/>
    <w:rsid w:val="00295329"/>
    <w:rsid w:val="002953D0"/>
    <w:rsid w:val="002954BC"/>
    <w:rsid w:val="00295587"/>
    <w:rsid w:val="0029573E"/>
    <w:rsid w:val="00295794"/>
    <w:rsid w:val="002959B5"/>
    <w:rsid w:val="002959BC"/>
    <w:rsid w:val="002959C3"/>
    <w:rsid w:val="00295B09"/>
    <w:rsid w:val="00295C83"/>
    <w:rsid w:val="00295D0A"/>
    <w:rsid w:val="00296158"/>
    <w:rsid w:val="00296457"/>
    <w:rsid w:val="002965A2"/>
    <w:rsid w:val="002969C0"/>
    <w:rsid w:val="00296BEA"/>
    <w:rsid w:val="00296EBA"/>
    <w:rsid w:val="00296F12"/>
    <w:rsid w:val="0029704C"/>
    <w:rsid w:val="00297492"/>
    <w:rsid w:val="0029789E"/>
    <w:rsid w:val="002978A3"/>
    <w:rsid w:val="002979C3"/>
    <w:rsid w:val="00297B3A"/>
    <w:rsid w:val="00297B3F"/>
    <w:rsid w:val="00297C49"/>
    <w:rsid w:val="00297CFE"/>
    <w:rsid w:val="002A0159"/>
    <w:rsid w:val="002A02EA"/>
    <w:rsid w:val="002A0341"/>
    <w:rsid w:val="002A034A"/>
    <w:rsid w:val="002A0493"/>
    <w:rsid w:val="002A086E"/>
    <w:rsid w:val="002A0ADF"/>
    <w:rsid w:val="002A0C81"/>
    <w:rsid w:val="002A0DD7"/>
    <w:rsid w:val="002A104D"/>
    <w:rsid w:val="002A1126"/>
    <w:rsid w:val="002A1238"/>
    <w:rsid w:val="002A1347"/>
    <w:rsid w:val="002A14DE"/>
    <w:rsid w:val="002A150F"/>
    <w:rsid w:val="002A157A"/>
    <w:rsid w:val="002A15BD"/>
    <w:rsid w:val="002A1C62"/>
    <w:rsid w:val="002A1F6D"/>
    <w:rsid w:val="002A1FE8"/>
    <w:rsid w:val="002A24D4"/>
    <w:rsid w:val="002A272D"/>
    <w:rsid w:val="002A2C55"/>
    <w:rsid w:val="002A3125"/>
    <w:rsid w:val="002A330A"/>
    <w:rsid w:val="002A33D0"/>
    <w:rsid w:val="002A3651"/>
    <w:rsid w:val="002A36EF"/>
    <w:rsid w:val="002A376F"/>
    <w:rsid w:val="002A3826"/>
    <w:rsid w:val="002A38B7"/>
    <w:rsid w:val="002A3977"/>
    <w:rsid w:val="002A39CC"/>
    <w:rsid w:val="002A3C3A"/>
    <w:rsid w:val="002A44D9"/>
    <w:rsid w:val="002A4963"/>
    <w:rsid w:val="002A4B7B"/>
    <w:rsid w:val="002A4C78"/>
    <w:rsid w:val="002A53BC"/>
    <w:rsid w:val="002A568E"/>
    <w:rsid w:val="002A5B24"/>
    <w:rsid w:val="002A5D0F"/>
    <w:rsid w:val="002A6459"/>
    <w:rsid w:val="002A66B0"/>
    <w:rsid w:val="002A6749"/>
    <w:rsid w:val="002A6758"/>
    <w:rsid w:val="002A676A"/>
    <w:rsid w:val="002A6B17"/>
    <w:rsid w:val="002A6B76"/>
    <w:rsid w:val="002A6B8B"/>
    <w:rsid w:val="002A6D2C"/>
    <w:rsid w:val="002A6D92"/>
    <w:rsid w:val="002A6DED"/>
    <w:rsid w:val="002A6E3C"/>
    <w:rsid w:val="002A714F"/>
    <w:rsid w:val="002A73D1"/>
    <w:rsid w:val="002A73E0"/>
    <w:rsid w:val="002A747F"/>
    <w:rsid w:val="002A74EE"/>
    <w:rsid w:val="002A76F3"/>
    <w:rsid w:val="002A7846"/>
    <w:rsid w:val="002A78BB"/>
    <w:rsid w:val="002A7A48"/>
    <w:rsid w:val="002A7B49"/>
    <w:rsid w:val="002A7D60"/>
    <w:rsid w:val="002B0239"/>
    <w:rsid w:val="002B0280"/>
    <w:rsid w:val="002B02BC"/>
    <w:rsid w:val="002B0442"/>
    <w:rsid w:val="002B0495"/>
    <w:rsid w:val="002B04FC"/>
    <w:rsid w:val="002B05A1"/>
    <w:rsid w:val="002B07F0"/>
    <w:rsid w:val="002B08E1"/>
    <w:rsid w:val="002B0A78"/>
    <w:rsid w:val="002B0B9E"/>
    <w:rsid w:val="002B0BAB"/>
    <w:rsid w:val="002B0D75"/>
    <w:rsid w:val="002B0E3D"/>
    <w:rsid w:val="002B0EEE"/>
    <w:rsid w:val="002B0FA8"/>
    <w:rsid w:val="002B0FC5"/>
    <w:rsid w:val="002B0FFD"/>
    <w:rsid w:val="002B1361"/>
    <w:rsid w:val="002B1568"/>
    <w:rsid w:val="002B15E0"/>
    <w:rsid w:val="002B161F"/>
    <w:rsid w:val="002B1A81"/>
    <w:rsid w:val="002B1AF1"/>
    <w:rsid w:val="002B1B01"/>
    <w:rsid w:val="002B1B3F"/>
    <w:rsid w:val="002B1E8A"/>
    <w:rsid w:val="002B1EED"/>
    <w:rsid w:val="002B2359"/>
    <w:rsid w:val="002B2390"/>
    <w:rsid w:val="002B24F3"/>
    <w:rsid w:val="002B258C"/>
    <w:rsid w:val="002B25F1"/>
    <w:rsid w:val="002B2624"/>
    <w:rsid w:val="002B265F"/>
    <w:rsid w:val="002B2680"/>
    <w:rsid w:val="002B2818"/>
    <w:rsid w:val="002B2BBC"/>
    <w:rsid w:val="002B2BF1"/>
    <w:rsid w:val="002B2C5C"/>
    <w:rsid w:val="002B2C5E"/>
    <w:rsid w:val="002B308B"/>
    <w:rsid w:val="002B339F"/>
    <w:rsid w:val="002B3644"/>
    <w:rsid w:val="002B36E2"/>
    <w:rsid w:val="002B379A"/>
    <w:rsid w:val="002B3903"/>
    <w:rsid w:val="002B3E33"/>
    <w:rsid w:val="002B3EC9"/>
    <w:rsid w:val="002B3F56"/>
    <w:rsid w:val="002B418B"/>
    <w:rsid w:val="002B43EF"/>
    <w:rsid w:val="002B4484"/>
    <w:rsid w:val="002B4485"/>
    <w:rsid w:val="002B488E"/>
    <w:rsid w:val="002B49F9"/>
    <w:rsid w:val="002B4AD7"/>
    <w:rsid w:val="002B4C2C"/>
    <w:rsid w:val="002B4CCF"/>
    <w:rsid w:val="002B4CEE"/>
    <w:rsid w:val="002B4F06"/>
    <w:rsid w:val="002B4FCF"/>
    <w:rsid w:val="002B50B4"/>
    <w:rsid w:val="002B5262"/>
    <w:rsid w:val="002B5873"/>
    <w:rsid w:val="002B5A1E"/>
    <w:rsid w:val="002B5B52"/>
    <w:rsid w:val="002B5D86"/>
    <w:rsid w:val="002B5DF7"/>
    <w:rsid w:val="002B6005"/>
    <w:rsid w:val="002B6256"/>
    <w:rsid w:val="002B657D"/>
    <w:rsid w:val="002B660C"/>
    <w:rsid w:val="002B66ED"/>
    <w:rsid w:val="002B6AA8"/>
    <w:rsid w:val="002B6AF4"/>
    <w:rsid w:val="002B6C32"/>
    <w:rsid w:val="002B6FEF"/>
    <w:rsid w:val="002B7033"/>
    <w:rsid w:val="002B711E"/>
    <w:rsid w:val="002B7189"/>
    <w:rsid w:val="002B7351"/>
    <w:rsid w:val="002B73A4"/>
    <w:rsid w:val="002B7606"/>
    <w:rsid w:val="002B7B84"/>
    <w:rsid w:val="002B7CFA"/>
    <w:rsid w:val="002B7ECA"/>
    <w:rsid w:val="002C02B2"/>
    <w:rsid w:val="002C0883"/>
    <w:rsid w:val="002C09C1"/>
    <w:rsid w:val="002C09F7"/>
    <w:rsid w:val="002C0CF6"/>
    <w:rsid w:val="002C1172"/>
    <w:rsid w:val="002C1730"/>
    <w:rsid w:val="002C18D0"/>
    <w:rsid w:val="002C1A5A"/>
    <w:rsid w:val="002C1D04"/>
    <w:rsid w:val="002C1DD9"/>
    <w:rsid w:val="002C1E10"/>
    <w:rsid w:val="002C1EAB"/>
    <w:rsid w:val="002C1F77"/>
    <w:rsid w:val="002C1F90"/>
    <w:rsid w:val="002C22C6"/>
    <w:rsid w:val="002C2718"/>
    <w:rsid w:val="002C2B24"/>
    <w:rsid w:val="002C2C34"/>
    <w:rsid w:val="002C2C97"/>
    <w:rsid w:val="002C2D72"/>
    <w:rsid w:val="002C2DA8"/>
    <w:rsid w:val="002C2E54"/>
    <w:rsid w:val="002C30C2"/>
    <w:rsid w:val="002C326F"/>
    <w:rsid w:val="002C333C"/>
    <w:rsid w:val="002C36D2"/>
    <w:rsid w:val="002C381F"/>
    <w:rsid w:val="002C3876"/>
    <w:rsid w:val="002C394C"/>
    <w:rsid w:val="002C398B"/>
    <w:rsid w:val="002C3AD3"/>
    <w:rsid w:val="002C3DDE"/>
    <w:rsid w:val="002C3E09"/>
    <w:rsid w:val="002C3E7D"/>
    <w:rsid w:val="002C3F14"/>
    <w:rsid w:val="002C40D8"/>
    <w:rsid w:val="002C421D"/>
    <w:rsid w:val="002C4242"/>
    <w:rsid w:val="002C42BD"/>
    <w:rsid w:val="002C46A4"/>
    <w:rsid w:val="002C4779"/>
    <w:rsid w:val="002C48C3"/>
    <w:rsid w:val="002C497B"/>
    <w:rsid w:val="002C4C43"/>
    <w:rsid w:val="002C4CBB"/>
    <w:rsid w:val="002C4DE3"/>
    <w:rsid w:val="002C4DEB"/>
    <w:rsid w:val="002C5201"/>
    <w:rsid w:val="002C53AF"/>
    <w:rsid w:val="002C5441"/>
    <w:rsid w:val="002C5583"/>
    <w:rsid w:val="002C5637"/>
    <w:rsid w:val="002C56C3"/>
    <w:rsid w:val="002C580F"/>
    <w:rsid w:val="002C586A"/>
    <w:rsid w:val="002C59C6"/>
    <w:rsid w:val="002C5AFF"/>
    <w:rsid w:val="002C5E7C"/>
    <w:rsid w:val="002C5F11"/>
    <w:rsid w:val="002C627B"/>
    <w:rsid w:val="002C657B"/>
    <w:rsid w:val="002C65D9"/>
    <w:rsid w:val="002C65EE"/>
    <w:rsid w:val="002C6928"/>
    <w:rsid w:val="002C6AF0"/>
    <w:rsid w:val="002C6AF3"/>
    <w:rsid w:val="002C6E24"/>
    <w:rsid w:val="002C6E82"/>
    <w:rsid w:val="002C6F24"/>
    <w:rsid w:val="002C6F74"/>
    <w:rsid w:val="002C7394"/>
    <w:rsid w:val="002C73E1"/>
    <w:rsid w:val="002C771F"/>
    <w:rsid w:val="002C79E8"/>
    <w:rsid w:val="002C7B2F"/>
    <w:rsid w:val="002C7C04"/>
    <w:rsid w:val="002C7C22"/>
    <w:rsid w:val="002C7E5C"/>
    <w:rsid w:val="002C7F04"/>
    <w:rsid w:val="002C7F0D"/>
    <w:rsid w:val="002C7F9A"/>
    <w:rsid w:val="002D02DA"/>
    <w:rsid w:val="002D0333"/>
    <w:rsid w:val="002D04E2"/>
    <w:rsid w:val="002D083B"/>
    <w:rsid w:val="002D09E8"/>
    <w:rsid w:val="002D0BD4"/>
    <w:rsid w:val="002D0BF2"/>
    <w:rsid w:val="002D0E00"/>
    <w:rsid w:val="002D0F1C"/>
    <w:rsid w:val="002D105E"/>
    <w:rsid w:val="002D1105"/>
    <w:rsid w:val="002D1219"/>
    <w:rsid w:val="002D133B"/>
    <w:rsid w:val="002D148D"/>
    <w:rsid w:val="002D1673"/>
    <w:rsid w:val="002D171E"/>
    <w:rsid w:val="002D176B"/>
    <w:rsid w:val="002D1829"/>
    <w:rsid w:val="002D19D9"/>
    <w:rsid w:val="002D1BDC"/>
    <w:rsid w:val="002D1EEA"/>
    <w:rsid w:val="002D24BF"/>
    <w:rsid w:val="002D254C"/>
    <w:rsid w:val="002D25A1"/>
    <w:rsid w:val="002D25DF"/>
    <w:rsid w:val="002D269C"/>
    <w:rsid w:val="002D280B"/>
    <w:rsid w:val="002D2974"/>
    <w:rsid w:val="002D2A13"/>
    <w:rsid w:val="002D2CDB"/>
    <w:rsid w:val="002D2D7F"/>
    <w:rsid w:val="002D2E08"/>
    <w:rsid w:val="002D2E8D"/>
    <w:rsid w:val="002D2E9D"/>
    <w:rsid w:val="002D300F"/>
    <w:rsid w:val="002D334D"/>
    <w:rsid w:val="002D3414"/>
    <w:rsid w:val="002D360F"/>
    <w:rsid w:val="002D3620"/>
    <w:rsid w:val="002D371B"/>
    <w:rsid w:val="002D38B3"/>
    <w:rsid w:val="002D3A1A"/>
    <w:rsid w:val="002D4001"/>
    <w:rsid w:val="002D42E8"/>
    <w:rsid w:val="002D42EC"/>
    <w:rsid w:val="002D43B0"/>
    <w:rsid w:val="002D44EC"/>
    <w:rsid w:val="002D4657"/>
    <w:rsid w:val="002D46BC"/>
    <w:rsid w:val="002D4A75"/>
    <w:rsid w:val="002D4CCB"/>
    <w:rsid w:val="002D4D86"/>
    <w:rsid w:val="002D4E85"/>
    <w:rsid w:val="002D4F69"/>
    <w:rsid w:val="002D5032"/>
    <w:rsid w:val="002D51CD"/>
    <w:rsid w:val="002D53FE"/>
    <w:rsid w:val="002D5418"/>
    <w:rsid w:val="002D565A"/>
    <w:rsid w:val="002D5670"/>
    <w:rsid w:val="002D5679"/>
    <w:rsid w:val="002D56C2"/>
    <w:rsid w:val="002D59FC"/>
    <w:rsid w:val="002D5A79"/>
    <w:rsid w:val="002D5BCA"/>
    <w:rsid w:val="002D5C4B"/>
    <w:rsid w:val="002D6022"/>
    <w:rsid w:val="002D60A0"/>
    <w:rsid w:val="002D624B"/>
    <w:rsid w:val="002D682B"/>
    <w:rsid w:val="002D6AD1"/>
    <w:rsid w:val="002D6B7C"/>
    <w:rsid w:val="002D6D69"/>
    <w:rsid w:val="002D6F09"/>
    <w:rsid w:val="002D71A6"/>
    <w:rsid w:val="002D71B6"/>
    <w:rsid w:val="002D7A61"/>
    <w:rsid w:val="002D7A90"/>
    <w:rsid w:val="002D7B80"/>
    <w:rsid w:val="002D7CF2"/>
    <w:rsid w:val="002D7E74"/>
    <w:rsid w:val="002D7FDC"/>
    <w:rsid w:val="002E0340"/>
    <w:rsid w:val="002E04CA"/>
    <w:rsid w:val="002E04E2"/>
    <w:rsid w:val="002E050C"/>
    <w:rsid w:val="002E054A"/>
    <w:rsid w:val="002E06A5"/>
    <w:rsid w:val="002E06F2"/>
    <w:rsid w:val="002E08A0"/>
    <w:rsid w:val="002E0B71"/>
    <w:rsid w:val="002E0CC4"/>
    <w:rsid w:val="002E0F28"/>
    <w:rsid w:val="002E1143"/>
    <w:rsid w:val="002E1492"/>
    <w:rsid w:val="002E171D"/>
    <w:rsid w:val="002E17DD"/>
    <w:rsid w:val="002E18F6"/>
    <w:rsid w:val="002E1972"/>
    <w:rsid w:val="002E1989"/>
    <w:rsid w:val="002E19BC"/>
    <w:rsid w:val="002E19D1"/>
    <w:rsid w:val="002E19F3"/>
    <w:rsid w:val="002E1A87"/>
    <w:rsid w:val="002E1D76"/>
    <w:rsid w:val="002E1DD3"/>
    <w:rsid w:val="002E21A6"/>
    <w:rsid w:val="002E225F"/>
    <w:rsid w:val="002E24CE"/>
    <w:rsid w:val="002E261E"/>
    <w:rsid w:val="002E2943"/>
    <w:rsid w:val="002E2D0A"/>
    <w:rsid w:val="002E2F3B"/>
    <w:rsid w:val="002E31DE"/>
    <w:rsid w:val="002E3236"/>
    <w:rsid w:val="002E3268"/>
    <w:rsid w:val="002E32BC"/>
    <w:rsid w:val="002E349F"/>
    <w:rsid w:val="002E34A2"/>
    <w:rsid w:val="002E3659"/>
    <w:rsid w:val="002E3756"/>
    <w:rsid w:val="002E388A"/>
    <w:rsid w:val="002E39BB"/>
    <w:rsid w:val="002E39C0"/>
    <w:rsid w:val="002E3A1A"/>
    <w:rsid w:val="002E3B18"/>
    <w:rsid w:val="002E3CF8"/>
    <w:rsid w:val="002E3D5E"/>
    <w:rsid w:val="002E3FBF"/>
    <w:rsid w:val="002E4004"/>
    <w:rsid w:val="002E40C2"/>
    <w:rsid w:val="002E4393"/>
    <w:rsid w:val="002E4473"/>
    <w:rsid w:val="002E4766"/>
    <w:rsid w:val="002E4AA4"/>
    <w:rsid w:val="002E4ADC"/>
    <w:rsid w:val="002E4D15"/>
    <w:rsid w:val="002E4D7B"/>
    <w:rsid w:val="002E4E26"/>
    <w:rsid w:val="002E50BF"/>
    <w:rsid w:val="002E5155"/>
    <w:rsid w:val="002E51CA"/>
    <w:rsid w:val="002E523E"/>
    <w:rsid w:val="002E52B0"/>
    <w:rsid w:val="002E5302"/>
    <w:rsid w:val="002E5389"/>
    <w:rsid w:val="002E53C8"/>
    <w:rsid w:val="002E5401"/>
    <w:rsid w:val="002E547B"/>
    <w:rsid w:val="002E5911"/>
    <w:rsid w:val="002E59E3"/>
    <w:rsid w:val="002E5A92"/>
    <w:rsid w:val="002E5C02"/>
    <w:rsid w:val="002E5DDF"/>
    <w:rsid w:val="002E61F5"/>
    <w:rsid w:val="002E6283"/>
    <w:rsid w:val="002E62B6"/>
    <w:rsid w:val="002E6804"/>
    <w:rsid w:val="002E6D7B"/>
    <w:rsid w:val="002E72E1"/>
    <w:rsid w:val="002E72FF"/>
    <w:rsid w:val="002E7311"/>
    <w:rsid w:val="002E76BC"/>
    <w:rsid w:val="002E76C4"/>
    <w:rsid w:val="002E778A"/>
    <w:rsid w:val="002E7B3E"/>
    <w:rsid w:val="002E7BA7"/>
    <w:rsid w:val="002E7CE9"/>
    <w:rsid w:val="002E7F32"/>
    <w:rsid w:val="002EDA5B"/>
    <w:rsid w:val="002F02F2"/>
    <w:rsid w:val="002F039B"/>
    <w:rsid w:val="002F03A6"/>
    <w:rsid w:val="002F0475"/>
    <w:rsid w:val="002F0536"/>
    <w:rsid w:val="002F0706"/>
    <w:rsid w:val="002F076C"/>
    <w:rsid w:val="002F07A2"/>
    <w:rsid w:val="002F07B8"/>
    <w:rsid w:val="002F085B"/>
    <w:rsid w:val="002F09B2"/>
    <w:rsid w:val="002F0B53"/>
    <w:rsid w:val="002F0C96"/>
    <w:rsid w:val="002F0D9D"/>
    <w:rsid w:val="002F0DA4"/>
    <w:rsid w:val="002F1032"/>
    <w:rsid w:val="002F10CD"/>
    <w:rsid w:val="002F11EF"/>
    <w:rsid w:val="002F14B9"/>
    <w:rsid w:val="002F152A"/>
    <w:rsid w:val="002F1556"/>
    <w:rsid w:val="002F15A7"/>
    <w:rsid w:val="002F1607"/>
    <w:rsid w:val="002F1AB2"/>
    <w:rsid w:val="002F1BA4"/>
    <w:rsid w:val="002F1C3E"/>
    <w:rsid w:val="002F1DB0"/>
    <w:rsid w:val="002F1E5C"/>
    <w:rsid w:val="002F1EBC"/>
    <w:rsid w:val="002F1F07"/>
    <w:rsid w:val="002F1F98"/>
    <w:rsid w:val="002F2062"/>
    <w:rsid w:val="002F21F6"/>
    <w:rsid w:val="002F24F2"/>
    <w:rsid w:val="002F25C3"/>
    <w:rsid w:val="002F2905"/>
    <w:rsid w:val="002F297F"/>
    <w:rsid w:val="002F2B04"/>
    <w:rsid w:val="002F2C52"/>
    <w:rsid w:val="002F2C7B"/>
    <w:rsid w:val="002F2D44"/>
    <w:rsid w:val="002F2D89"/>
    <w:rsid w:val="002F2E49"/>
    <w:rsid w:val="002F3177"/>
    <w:rsid w:val="002F3323"/>
    <w:rsid w:val="002F3737"/>
    <w:rsid w:val="002F3B2A"/>
    <w:rsid w:val="002F3CA3"/>
    <w:rsid w:val="002F408B"/>
    <w:rsid w:val="002F4129"/>
    <w:rsid w:val="002F41F3"/>
    <w:rsid w:val="002F4540"/>
    <w:rsid w:val="002F4703"/>
    <w:rsid w:val="002F4873"/>
    <w:rsid w:val="002F488C"/>
    <w:rsid w:val="002F4947"/>
    <w:rsid w:val="002F4A4A"/>
    <w:rsid w:val="002F4B2E"/>
    <w:rsid w:val="002F4C85"/>
    <w:rsid w:val="002F4D3A"/>
    <w:rsid w:val="002F4E58"/>
    <w:rsid w:val="002F50AB"/>
    <w:rsid w:val="002F51EE"/>
    <w:rsid w:val="002F51F8"/>
    <w:rsid w:val="002F564C"/>
    <w:rsid w:val="002F572F"/>
    <w:rsid w:val="002F5731"/>
    <w:rsid w:val="002F5B36"/>
    <w:rsid w:val="002F5B41"/>
    <w:rsid w:val="002F5BFC"/>
    <w:rsid w:val="002F5D3B"/>
    <w:rsid w:val="002F5EEE"/>
    <w:rsid w:val="002F5F97"/>
    <w:rsid w:val="002F605E"/>
    <w:rsid w:val="002F6168"/>
    <w:rsid w:val="002F616D"/>
    <w:rsid w:val="002F636B"/>
    <w:rsid w:val="002F63ED"/>
    <w:rsid w:val="002F653A"/>
    <w:rsid w:val="002F6726"/>
    <w:rsid w:val="002F6764"/>
    <w:rsid w:val="002F67BF"/>
    <w:rsid w:val="002F6A29"/>
    <w:rsid w:val="002F6AA7"/>
    <w:rsid w:val="002F6C5C"/>
    <w:rsid w:val="002F6C8E"/>
    <w:rsid w:val="002F6FC8"/>
    <w:rsid w:val="002F7063"/>
    <w:rsid w:val="002F70E7"/>
    <w:rsid w:val="002F70FD"/>
    <w:rsid w:val="002F71CF"/>
    <w:rsid w:val="002F726B"/>
    <w:rsid w:val="002F7321"/>
    <w:rsid w:val="002F7327"/>
    <w:rsid w:val="002F744F"/>
    <w:rsid w:val="002F7502"/>
    <w:rsid w:val="002F7712"/>
    <w:rsid w:val="002F78E6"/>
    <w:rsid w:val="002F7A61"/>
    <w:rsid w:val="002F7B4B"/>
    <w:rsid w:val="002F7B5F"/>
    <w:rsid w:val="002F7C15"/>
    <w:rsid w:val="002F7D1F"/>
    <w:rsid w:val="002F7D74"/>
    <w:rsid w:val="002F7DB4"/>
    <w:rsid w:val="002F7E65"/>
    <w:rsid w:val="002F7EF4"/>
    <w:rsid w:val="003000AC"/>
    <w:rsid w:val="0030010E"/>
    <w:rsid w:val="00300220"/>
    <w:rsid w:val="003003E2"/>
    <w:rsid w:val="0030043C"/>
    <w:rsid w:val="003005DA"/>
    <w:rsid w:val="003006A0"/>
    <w:rsid w:val="00300719"/>
    <w:rsid w:val="003008E4"/>
    <w:rsid w:val="0030097B"/>
    <w:rsid w:val="003009CD"/>
    <w:rsid w:val="00300A49"/>
    <w:rsid w:val="00300AE4"/>
    <w:rsid w:val="00300C39"/>
    <w:rsid w:val="00300D62"/>
    <w:rsid w:val="00300EF2"/>
    <w:rsid w:val="00301246"/>
    <w:rsid w:val="00301267"/>
    <w:rsid w:val="003016A5"/>
    <w:rsid w:val="003016BB"/>
    <w:rsid w:val="00301711"/>
    <w:rsid w:val="003019F0"/>
    <w:rsid w:val="00301A8B"/>
    <w:rsid w:val="00301E59"/>
    <w:rsid w:val="00301FBB"/>
    <w:rsid w:val="0030210A"/>
    <w:rsid w:val="0030231C"/>
    <w:rsid w:val="00302565"/>
    <w:rsid w:val="00302619"/>
    <w:rsid w:val="00302672"/>
    <w:rsid w:val="003026AD"/>
    <w:rsid w:val="00302749"/>
    <w:rsid w:val="0030299A"/>
    <w:rsid w:val="00302B09"/>
    <w:rsid w:val="00302BE5"/>
    <w:rsid w:val="00302D09"/>
    <w:rsid w:val="00302D60"/>
    <w:rsid w:val="00302E5F"/>
    <w:rsid w:val="00302EFD"/>
    <w:rsid w:val="003030D1"/>
    <w:rsid w:val="00303257"/>
    <w:rsid w:val="0030327E"/>
    <w:rsid w:val="003033A5"/>
    <w:rsid w:val="003036B1"/>
    <w:rsid w:val="0030381B"/>
    <w:rsid w:val="00303878"/>
    <w:rsid w:val="003038C2"/>
    <w:rsid w:val="00303AC4"/>
    <w:rsid w:val="00303B28"/>
    <w:rsid w:val="00303CDE"/>
    <w:rsid w:val="00304011"/>
    <w:rsid w:val="003041AE"/>
    <w:rsid w:val="0030429B"/>
    <w:rsid w:val="00304327"/>
    <w:rsid w:val="003043F8"/>
    <w:rsid w:val="003046B0"/>
    <w:rsid w:val="00304852"/>
    <w:rsid w:val="00304C0F"/>
    <w:rsid w:val="00304C5E"/>
    <w:rsid w:val="00304FAA"/>
    <w:rsid w:val="00305609"/>
    <w:rsid w:val="00305B00"/>
    <w:rsid w:val="00305F48"/>
    <w:rsid w:val="003060E7"/>
    <w:rsid w:val="003062B5"/>
    <w:rsid w:val="0030634C"/>
    <w:rsid w:val="00306459"/>
    <w:rsid w:val="00306595"/>
    <w:rsid w:val="003065DC"/>
    <w:rsid w:val="00306617"/>
    <w:rsid w:val="0030690C"/>
    <w:rsid w:val="00306945"/>
    <w:rsid w:val="00306B4C"/>
    <w:rsid w:val="00306B5B"/>
    <w:rsid w:val="00306BD6"/>
    <w:rsid w:val="00306BDD"/>
    <w:rsid w:val="00306E0B"/>
    <w:rsid w:val="00306E6C"/>
    <w:rsid w:val="00307244"/>
    <w:rsid w:val="0030738C"/>
    <w:rsid w:val="00307A5C"/>
    <w:rsid w:val="00307ACC"/>
    <w:rsid w:val="00307B9E"/>
    <w:rsid w:val="00307CA4"/>
    <w:rsid w:val="00307D11"/>
    <w:rsid w:val="00307D76"/>
    <w:rsid w:val="00307E42"/>
    <w:rsid w:val="00307E86"/>
    <w:rsid w:val="00307FD0"/>
    <w:rsid w:val="003102E5"/>
    <w:rsid w:val="00310A02"/>
    <w:rsid w:val="00310B07"/>
    <w:rsid w:val="00310BFC"/>
    <w:rsid w:val="00310F77"/>
    <w:rsid w:val="00311417"/>
    <w:rsid w:val="0031160D"/>
    <w:rsid w:val="003116F6"/>
    <w:rsid w:val="003117BF"/>
    <w:rsid w:val="00311832"/>
    <w:rsid w:val="00311A05"/>
    <w:rsid w:val="00311A80"/>
    <w:rsid w:val="00311CD0"/>
    <w:rsid w:val="00311D5C"/>
    <w:rsid w:val="00311EC6"/>
    <w:rsid w:val="00311F1D"/>
    <w:rsid w:val="00311F44"/>
    <w:rsid w:val="00311FC5"/>
    <w:rsid w:val="003121B4"/>
    <w:rsid w:val="0031255F"/>
    <w:rsid w:val="0031283E"/>
    <w:rsid w:val="00312879"/>
    <w:rsid w:val="00312DD4"/>
    <w:rsid w:val="00312EB7"/>
    <w:rsid w:val="00313207"/>
    <w:rsid w:val="003133A1"/>
    <w:rsid w:val="00313510"/>
    <w:rsid w:val="003135B7"/>
    <w:rsid w:val="00313921"/>
    <w:rsid w:val="00313A55"/>
    <w:rsid w:val="00313C80"/>
    <w:rsid w:val="00313EEA"/>
    <w:rsid w:val="0031401C"/>
    <w:rsid w:val="003140E3"/>
    <w:rsid w:val="003141DD"/>
    <w:rsid w:val="003141FD"/>
    <w:rsid w:val="00314298"/>
    <w:rsid w:val="00314741"/>
    <w:rsid w:val="00314A4F"/>
    <w:rsid w:val="00314B63"/>
    <w:rsid w:val="00314CDB"/>
    <w:rsid w:val="003150FF"/>
    <w:rsid w:val="00315196"/>
    <w:rsid w:val="003151D7"/>
    <w:rsid w:val="0031523E"/>
    <w:rsid w:val="0031541D"/>
    <w:rsid w:val="0031576A"/>
    <w:rsid w:val="00315836"/>
    <w:rsid w:val="00315A43"/>
    <w:rsid w:val="00315AC6"/>
    <w:rsid w:val="00315B17"/>
    <w:rsid w:val="00315B7D"/>
    <w:rsid w:val="00315CCC"/>
    <w:rsid w:val="00315E69"/>
    <w:rsid w:val="00315E6E"/>
    <w:rsid w:val="00316220"/>
    <w:rsid w:val="003162A6"/>
    <w:rsid w:val="003162E0"/>
    <w:rsid w:val="00316347"/>
    <w:rsid w:val="00316392"/>
    <w:rsid w:val="00316453"/>
    <w:rsid w:val="00316729"/>
    <w:rsid w:val="003168D5"/>
    <w:rsid w:val="00316A52"/>
    <w:rsid w:val="00316CF9"/>
    <w:rsid w:val="00316EDB"/>
    <w:rsid w:val="003171F2"/>
    <w:rsid w:val="003174DC"/>
    <w:rsid w:val="00317535"/>
    <w:rsid w:val="0031756D"/>
    <w:rsid w:val="0031771F"/>
    <w:rsid w:val="0031786D"/>
    <w:rsid w:val="003179C8"/>
    <w:rsid w:val="003179E7"/>
    <w:rsid w:val="00317AD4"/>
    <w:rsid w:val="00317C71"/>
    <w:rsid w:val="00317D8E"/>
    <w:rsid w:val="00317ED5"/>
    <w:rsid w:val="003201BB"/>
    <w:rsid w:val="0032088F"/>
    <w:rsid w:val="00320A68"/>
    <w:rsid w:val="00320C16"/>
    <w:rsid w:val="00320C53"/>
    <w:rsid w:val="00320E66"/>
    <w:rsid w:val="0032101C"/>
    <w:rsid w:val="00321384"/>
    <w:rsid w:val="003213F0"/>
    <w:rsid w:val="003215AB"/>
    <w:rsid w:val="00321C86"/>
    <w:rsid w:val="00321DA7"/>
    <w:rsid w:val="00322281"/>
    <w:rsid w:val="00322283"/>
    <w:rsid w:val="003223C2"/>
    <w:rsid w:val="003223C4"/>
    <w:rsid w:val="00322418"/>
    <w:rsid w:val="00322517"/>
    <w:rsid w:val="0032287B"/>
    <w:rsid w:val="003228DF"/>
    <w:rsid w:val="00322B85"/>
    <w:rsid w:val="00322EBA"/>
    <w:rsid w:val="003232C0"/>
    <w:rsid w:val="003235F4"/>
    <w:rsid w:val="003236AE"/>
    <w:rsid w:val="00323A8D"/>
    <w:rsid w:val="00323C0C"/>
    <w:rsid w:val="00323CDC"/>
    <w:rsid w:val="0032417B"/>
    <w:rsid w:val="003241E3"/>
    <w:rsid w:val="00324304"/>
    <w:rsid w:val="0032450A"/>
    <w:rsid w:val="003245CD"/>
    <w:rsid w:val="00324648"/>
    <w:rsid w:val="0032483E"/>
    <w:rsid w:val="00324984"/>
    <w:rsid w:val="00324A6B"/>
    <w:rsid w:val="00324AF2"/>
    <w:rsid w:val="00324E67"/>
    <w:rsid w:val="0032503D"/>
    <w:rsid w:val="00325524"/>
    <w:rsid w:val="00325667"/>
    <w:rsid w:val="003258B3"/>
    <w:rsid w:val="00325957"/>
    <w:rsid w:val="00325D58"/>
    <w:rsid w:val="00325FF7"/>
    <w:rsid w:val="003261DE"/>
    <w:rsid w:val="0032644A"/>
    <w:rsid w:val="00326556"/>
    <w:rsid w:val="00326746"/>
    <w:rsid w:val="00326BE8"/>
    <w:rsid w:val="00326CE1"/>
    <w:rsid w:val="00326D0B"/>
    <w:rsid w:val="003270CA"/>
    <w:rsid w:val="0032750E"/>
    <w:rsid w:val="00327518"/>
    <w:rsid w:val="00327709"/>
    <w:rsid w:val="00327815"/>
    <w:rsid w:val="0032784D"/>
    <w:rsid w:val="003279C6"/>
    <w:rsid w:val="00327A7E"/>
    <w:rsid w:val="00327E51"/>
    <w:rsid w:val="003300AB"/>
    <w:rsid w:val="003303E2"/>
    <w:rsid w:val="00330406"/>
    <w:rsid w:val="003308BE"/>
    <w:rsid w:val="0033093D"/>
    <w:rsid w:val="00330B74"/>
    <w:rsid w:val="00330BD9"/>
    <w:rsid w:val="00330C61"/>
    <w:rsid w:val="00330CB3"/>
    <w:rsid w:val="00330D9C"/>
    <w:rsid w:val="00330F37"/>
    <w:rsid w:val="0033112E"/>
    <w:rsid w:val="003311E6"/>
    <w:rsid w:val="003312AF"/>
    <w:rsid w:val="00331581"/>
    <w:rsid w:val="0033159F"/>
    <w:rsid w:val="003316BA"/>
    <w:rsid w:val="00331781"/>
    <w:rsid w:val="00331849"/>
    <w:rsid w:val="0033194D"/>
    <w:rsid w:val="00331969"/>
    <w:rsid w:val="00331A8B"/>
    <w:rsid w:val="00331C47"/>
    <w:rsid w:val="00331E84"/>
    <w:rsid w:val="003321A9"/>
    <w:rsid w:val="00332404"/>
    <w:rsid w:val="00332463"/>
    <w:rsid w:val="0033258C"/>
    <w:rsid w:val="003327BB"/>
    <w:rsid w:val="00332948"/>
    <w:rsid w:val="00332AD8"/>
    <w:rsid w:val="00332C7D"/>
    <w:rsid w:val="00332E41"/>
    <w:rsid w:val="00332F47"/>
    <w:rsid w:val="00333038"/>
    <w:rsid w:val="00333095"/>
    <w:rsid w:val="0033331C"/>
    <w:rsid w:val="003333D9"/>
    <w:rsid w:val="00333665"/>
    <w:rsid w:val="00333677"/>
    <w:rsid w:val="00333B2F"/>
    <w:rsid w:val="00333BE3"/>
    <w:rsid w:val="00333C8B"/>
    <w:rsid w:val="00333DB1"/>
    <w:rsid w:val="00333DC7"/>
    <w:rsid w:val="00333FCB"/>
    <w:rsid w:val="00334026"/>
    <w:rsid w:val="003340F8"/>
    <w:rsid w:val="00334116"/>
    <w:rsid w:val="0033454C"/>
    <w:rsid w:val="0033463B"/>
    <w:rsid w:val="003349D6"/>
    <w:rsid w:val="00334AC5"/>
    <w:rsid w:val="00334B9B"/>
    <w:rsid w:val="00334D2C"/>
    <w:rsid w:val="00334E5B"/>
    <w:rsid w:val="003352C1"/>
    <w:rsid w:val="003352F7"/>
    <w:rsid w:val="00335549"/>
    <w:rsid w:val="00335603"/>
    <w:rsid w:val="00335984"/>
    <w:rsid w:val="0033599A"/>
    <w:rsid w:val="00335CA4"/>
    <w:rsid w:val="00335D3C"/>
    <w:rsid w:val="00336022"/>
    <w:rsid w:val="003360AF"/>
    <w:rsid w:val="003363A2"/>
    <w:rsid w:val="00336775"/>
    <w:rsid w:val="00336C76"/>
    <w:rsid w:val="00336D5B"/>
    <w:rsid w:val="00337218"/>
    <w:rsid w:val="0033733F"/>
    <w:rsid w:val="00337617"/>
    <w:rsid w:val="003376D7"/>
    <w:rsid w:val="003377A7"/>
    <w:rsid w:val="00337985"/>
    <w:rsid w:val="00337C35"/>
    <w:rsid w:val="00337DE2"/>
    <w:rsid w:val="00337EA9"/>
    <w:rsid w:val="00340263"/>
    <w:rsid w:val="0034044F"/>
    <w:rsid w:val="003404E7"/>
    <w:rsid w:val="00340560"/>
    <w:rsid w:val="00340589"/>
    <w:rsid w:val="003406AF"/>
    <w:rsid w:val="003408EE"/>
    <w:rsid w:val="003409B6"/>
    <w:rsid w:val="00340B42"/>
    <w:rsid w:val="00340D60"/>
    <w:rsid w:val="00340F7F"/>
    <w:rsid w:val="0034120A"/>
    <w:rsid w:val="00341321"/>
    <w:rsid w:val="0034159C"/>
    <w:rsid w:val="003417CB"/>
    <w:rsid w:val="00341954"/>
    <w:rsid w:val="00341C07"/>
    <w:rsid w:val="00341D6B"/>
    <w:rsid w:val="003420AF"/>
    <w:rsid w:val="003420F3"/>
    <w:rsid w:val="00342451"/>
    <w:rsid w:val="00342B06"/>
    <w:rsid w:val="00342C02"/>
    <w:rsid w:val="00342CAE"/>
    <w:rsid w:val="00342DEB"/>
    <w:rsid w:val="00342FF0"/>
    <w:rsid w:val="003432A8"/>
    <w:rsid w:val="00343779"/>
    <w:rsid w:val="00343A3D"/>
    <w:rsid w:val="00343C4F"/>
    <w:rsid w:val="00343F57"/>
    <w:rsid w:val="00344037"/>
    <w:rsid w:val="00344099"/>
    <w:rsid w:val="003440F9"/>
    <w:rsid w:val="00344345"/>
    <w:rsid w:val="00344457"/>
    <w:rsid w:val="00344565"/>
    <w:rsid w:val="0034474A"/>
    <w:rsid w:val="00344760"/>
    <w:rsid w:val="00344771"/>
    <w:rsid w:val="0034480C"/>
    <w:rsid w:val="00344872"/>
    <w:rsid w:val="00344908"/>
    <w:rsid w:val="00344A76"/>
    <w:rsid w:val="00344C76"/>
    <w:rsid w:val="00344C99"/>
    <w:rsid w:val="00344EAF"/>
    <w:rsid w:val="00344F24"/>
    <w:rsid w:val="00345542"/>
    <w:rsid w:val="00345543"/>
    <w:rsid w:val="0034570F"/>
    <w:rsid w:val="003457EE"/>
    <w:rsid w:val="00345913"/>
    <w:rsid w:val="00345A40"/>
    <w:rsid w:val="00345DBC"/>
    <w:rsid w:val="003460D5"/>
    <w:rsid w:val="00346317"/>
    <w:rsid w:val="0034658D"/>
    <w:rsid w:val="00346596"/>
    <w:rsid w:val="00346641"/>
    <w:rsid w:val="00346790"/>
    <w:rsid w:val="00346879"/>
    <w:rsid w:val="00346EA8"/>
    <w:rsid w:val="00347072"/>
    <w:rsid w:val="00347205"/>
    <w:rsid w:val="00347281"/>
    <w:rsid w:val="0034744A"/>
    <w:rsid w:val="0034767F"/>
    <w:rsid w:val="00347725"/>
    <w:rsid w:val="00347AB5"/>
    <w:rsid w:val="00347B1D"/>
    <w:rsid w:val="00347B7A"/>
    <w:rsid w:val="00347BA6"/>
    <w:rsid w:val="00347BDD"/>
    <w:rsid w:val="00347CAB"/>
    <w:rsid w:val="00347D69"/>
    <w:rsid w:val="00347E20"/>
    <w:rsid w:val="00350076"/>
    <w:rsid w:val="003500FD"/>
    <w:rsid w:val="00350192"/>
    <w:rsid w:val="003501C6"/>
    <w:rsid w:val="0035077C"/>
    <w:rsid w:val="00350C9B"/>
    <w:rsid w:val="00350E09"/>
    <w:rsid w:val="00350E0A"/>
    <w:rsid w:val="003510CA"/>
    <w:rsid w:val="00351458"/>
    <w:rsid w:val="00351B8F"/>
    <w:rsid w:val="00351C2A"/>
    <w:rsid w:val="00351C8C"/>
    <w:rsid w:val="00351E34"/>
    <w:rsid w:val="00351F63"/>
    <w:rsid w:val="00352121"/>
    <w:rsid w:val="003522FB"/>
    <w:rsid w:val="00352ACC"/>
    <w:rsid w:val="00352D7C"/>
    <w:rsid w:val="00352DB0"/>
    <w:rsid w:val="00353033"/>
    <w:rsid w:val="00353066"/>
    <w:rsid w:val="00353623"/>
    <w:rsid w:val="00353852"/>
    <w:rsid w:val="003539F8"/>
    <w:rsid w:val="00353AF3"/>
    <w:rsid w:val="00353B62"/>
    <w:rsid w:val="00353EE1"/>
    <w:rsid w:val="00354064"/>
    <w:rsid w:val="0035456E"/>
    <w:rsid w:val="003548B9"/>
    <w:rsid w:val="00354B55"/>
    <w:rsid w:val="00354B6A"/>
    <w:rsid w:val="00354D46"/>
    <w:rsid w:val="003551AB"/>
    <w:rsid w:val="00355299"/>
    <w:rsid w:val="00355710"/>
    <w:rsid w:val="0035592C"/>
    <w:rsid w:val="00355950"/>
    <w:rsid w:val="00355A82"/>
    <w:rsid w:val="00355CB6"/>
    <w:rsid w:val="00355D21"/>
    <w:rsid w:val="003562DF"/>
    <w:rsid w:val="0035642B"/>
    <w:rsid w:val="0035653B"/>
    <w:rsid w:val="003567FC"/>
    <w:rsid w:val="003569B9"/>
    <w:rsid w:val="00356CD5"/>
    <w:rsid w:val="00356D9A"/>
    <w:rsid w:val="00356DEE"/>
    <w:rsid w:val="00356DF5"/>
    <w:rsid w:val="00357051"/>
    <w:rsid w:val="003571C5"/>
    <w:rsid w:val="00357415"/>
    <w:rsid w:val="00357483"/>
    <w:rsid w:val="00357500"/>
    <w:rsid w:val="00357669"/>
    <w:rsid w:val="0035779A"/>
    <w:rsid w:val="003577C9"/>
    <w:rsid w:val="00357888"/>
    <w:rsid w:val="003578F5"/>
    <w:rsid w:val="0035799B"/>
    <w:rsid w:val="00357AFC"/>
    <w:rsid w:val="00357BEF"/>
    <w:rsid w:val="00357D7A"/>
    <w:rsid w:val="00357DB7"/>
    <w:rsid w:val="00357F24"/>
    <w:rsid w:val="003600A5"/>
    <w:rsid w:val="003602C5"/>
    <w:rsid w:val="003606C6"/>
    <w:rsid w:val="00360A19"/>
    <w:rsid w:val="00360AD7"/>
    <w:rsid w:val="00360CC5"/>
    <w:rsid w:val="00360E17"/>
    <w:rsid w:val="00360EE6"/>
    <w:rsid w:val="00360F95"/>
    <w:rsid w:val="00360FA6"/>
    <w:rsid w:val="003611FA"/>
    <w:rsid w:val="003612CF"/>
    <w:rsid w:val="00361410"/>
    <w:rsid w:val="00361449"/>
    <w:rsid w:val="00361464"/>
    <w:rsid w:val="00361546"/>
    <w:rsid w:val="0036160C"/>
    <w:rsid w:val="00361736"/>
    <w:rsid w:val="00361778"/>
    <w:rsid w:val="003619F2"/>
    <w:rsid w:val="00361B26"/>
    <w:rsid w:val="00361B88"/>
    <w:rsid w:val="00361E6D"/>
    <w:rsid w:val="00361E74"/>
    <w:rsid w:val="0036202F"/>
    <w:rsid w:val="00362065"/>
    <w:rsid w:val="00362130"/>
    <w:rsid w:val="0036213E"/>
    <w:rsid w:val="00362168"/>
    <w:rsid w:val="0036217F"/>
    <w:rsid w:val="00362214"/>
    <w:rsid w:val="00362281"/>
    <w:rsid w:val="0036271A"/>
    <w:rsid w:val="00362830"/>
    <w:rsid w:val="00362867"/>
    <w:rsid w:val="00362AC1"/>
    <w:rsid w:val="00362B79"/>
    <w:rsid w:val="00362D69"/>
    <w:rsid w:val="0036302E"/>
    <w:rsid w:val="003632A4"/>
    <w:rsid w:val="0036338E"/>
    <w:rsid w:val="00363477"/>
    <w:rsid w:val="00363873"/>
    <w:rsid w:val="003638B3"/>
    <w:rsid w:val="003639B1"/>
    <w:rsid w:val="00363C22"/>
    <w:rsid w:val="0036410F"/>
    <w:rsid w:val="00364177"/>
    <w:rsid w:val="00364209"/>
    <w:rsid w:val="00364247"/>
    <w:rsid w:val="00364313"/>
    <w:rsid w:val="0036448E"/>
    <w:rsid w:val="00364986"/>
    <w:rsid w:val="0036498C"/>
    <w:rsid w:val="00364A53"/>
    <w:rsid w:val="00364CFD"/>
    <w:rsid w:val="00364D44"/>
    <w:rsid w:val="00364FEF"/>
    <w:rsid w:val="00365222"/>
    <w:rsid w:val="00365323"/>
    <w:rsid w:val="003659B6"/>
    <w:rsid w:val="00365A05"/>
    <w:rsid w:val="00365F09"/>
    <w:rsid w:val="00365FEB"/>
    <w:rsid w:val="00366495"/>
    <w:rsid w:val="003664BB"/>
    <w:rsid w:val="003666D2"/>
    <w:rsid w:val="003668EC"/>
    <w:rsid w:val="00366A20"/>
    <w:rsid w:val="00366A5F"/>
    <w:rsid w:val="00366AFB"/>
    <w:rsid w:val="00366B36"/>
    <w:rsid w:val="00366DEA"/>
    <w:rsid w:val="00366FB0"/>
    <w:rsid w:val="00367175"/>
    <w:rsid w:val="0036757A"/>
    <w:rsid w:val="00367C77"/>
    <w:rsid w:val="00370094"/>
    <w:rsid w:val="0037016A"/>
    <w:rsid w:val="0037027F"/>
    <w:rsid w:val="003704EC"/>
    <w:rsid w:val="003705BB"/>
    <w:rsid w:val="00370CD2"/>
    <w:rsid w:val="00370CDA"/>
    <w:rsid w:val="00370E73"/>
    <w:rsid w:val="003710B8"/>
    <w:rsid w:val="003712F2"/>
    <w:rsid w:val="00371380"/>
    <w:rsid w:val="003715A3"/>
    <w:rsid w:val="00371769"/>
    <w:rsid w:val="00371896"/>
    <w:rsid w:val="00371B8C"/>
    <w:rsid w:val="00371D14"/>
    <w:rsid w:val="00371D61"/>
    <w:rsid w:val="00371E63"/>
    <w:rsid w:val="00371EA2"/>
    <w:rsid w:val="00371F87"/>
    <w:rsid w:val="00372234"/>
    <w:rsid w:val="00372383"/>
    <w:rsid w:val="0037243B"/>
    <w:rsid w:val="003727B0"/>
    <w:rsid w:val="00372890"/>
    <w:rsid w:val="00372B7E"/>
    <w:rsid w:val="00372C19"/>
    <w:rsid w:val="00372D94"/>
    <w:rsid w:val="00372DDF"/>
    <w:rsid w:val="00372F19"/>
    <w:rsid w:val="00372FBE"/>
    <w:rsid w:val="0037302D"/>
    <w:rsid w:val="003730E6"/>
    <w:rsid w:val="003732EF"/>
    <w:rsid w:val="0037338C"/>
    <w:rsid w:val="003734AF"/>
    <w:rsid w:val="00373566"/>
    <w:rsid w:val="003736A1"/>
    <w:rsid w:val="00373964"/>
    <w:rsid w:val="00373A4E"/>
    <w:rsid w:val="00373DCD"/>
    <w:rsid w:val="00373FA4"/>
    <w:rsid w:val="003740F8"/>
    <w:rsid w:val="0037418A"/>
    <w:rsid w:val="00374798"/>
    <w:rsid w:val="00374A0A"/>
    <w:rsid w:val="00374B83"/>
    <w:rsid w:val="00374E49"/>
    <w:rsid w:val="00374F7F"/>
    <w:rsid w:val="0037527D"/>
    <w:rsid w:val="00375326"/>
    <w:rsid w:val="003754E0"/>
    <w:rsid w:val="003756FA"/>
    <w:rsid w:val="00375931"/>
    <w:rsid w:val="0037593D"/>
    <w:rsid w:val="00375A7E"/>
    <w:rsid w:val="00375A85"/>
    <w:rsid w:val="00375A87"/>
    <w:rsid w:val="00375ACA"/>
    <w:rsid w:val="00375E90"/>
    <w:rsid w:val="00375F4E"/>
    <w:rsid w:val="00376153"/>
    <w:rsid w:val="003762A9"/>
    <w:rsid w:val="003764B6"/>
    <w:rsid w:val="00376544"/>
    <w:rsid w:val="00376612"/>
    <w:rsid w:val="0037675D"/>
    <w:rsid w:val="00376A8A"/>
    <w:rsid w:val="00376E59"/>
    <w:rsid w:val="00376EF4"/>
    <w:rsid w:val="00376F22"/>
    <w:rsid w:val="0037708D"/>
    <w:rsid w:val="00377179"/>
    <w:rsid w:val="003771B2"/>
    <w:rsid w:val="003772BE"/>
    <w:rsid w:val="003773F0"/>
    <w:rsid w:val="00377436"/>
    <w:rsid w:val="00377437"/>
    <w:rsid w:val="003776AC"/>
    <w:rsid w:val="003778C2"/>
    <w:rsid w:val="00377945"/>
    <w:rsid w:val="00377986"/>
    <w:rsid w:val="00377AA4"/>
    <w:rsid w:val="00377C00"/>
    <w:rsid w:val="00380039"/>
    <w:rsid w:val="003802F5"/>
    <w:rsid w:val="0038042C"/>
    <w:rsid w:val="003805DD"/>
    <w:rsid w:val="0038065D"/>
    <w:rsid w:val="003807A5"/>
    <w:rsid w:val="00380A8F"/>
    <w:rsid w:val="00380AB7"/>
    <w:rsid w:val="003810DC"/>
    <w:rsid w:val="00381129"/>
    <w:rsid w:val="0038114D"/>
    <w:rsid w:val="003817C5"/>
    <w:rsid w:val="00381AB4"/>
    <w:rsid w:val="00381BD9"/>
    <w:rsid w:val="00382066"/>
    <w:rsid w:val="00382283"/>
    <w:rsid w:val="003828A6"/>
    <w:rsid w:val="00382A34"/>
    <w:rsid w:val="00382AD4"/>
    <w:rsid w:val="00382BE7"/>
    <w:rsid w:val="00382C55"/>
    <w:rsid w:val="00382C78"/>
    <w:rsid w:val="00382FF2"/>
    <w:rsid w:val="00383103"/>
    <w:rsid w:val="0038314B"/>
    <w:rsid w:val="00383251"/>
    <w:rsid w:val="003834BE"/>
    <w:rsid w:val="003837C3"/>
    <w:rsid w:val="00383D8C"/>
    <w:rsid w:val="00383E7A"/>
    <w:rsid w:val="00383F62"/>
    <w:rsid w:val="00384468"/>
    <w:rsid w:val="00384740"/>
    <w:rsid w:val="003848FA"/>
    <w:rsid w:val="00384CD2"/>
    <w:rsid w:val="00384F0C"/>
    <w:rsid w:val="0038539A"/>
    <w:rsid w:val="00385427"/>
    <w:rsid w:val="00385450"/>
    <w:rsid w:val="00385988"/>
    <w:rsid w:val="0038599D"/>
    <w:rsid w:val="003859C0"/>
    <w:rsid w:val="0038608D"/>
    <w:rsid w:val="00386210"/>
    <w:rsid w:val="003862C7"/>
    <w:rsid w:val="0038634E"/>
    <w:rsid w:val="0038637B"/>
    <w:rsid w:val="00386684"/>
    <w:rsid w:val="003866DF"/>
    <w:rsid w:val="003868C4"/>
    <w:rsid w:val="00386A39"/>
    <w:rsid w:val="00386CAA"/>
    <w:rsid w:val="00386F53"/>
    <w:rsid w:val="003870C9"/>
    <w:rsid w:val="0038712E"/>
    <w:rsid w:val="003872A6"/>
    <w:rsid w:val="003872AC"/>
    <w:rsid w:val="003878F9"/>
    <w:rsid w:val="00387B74"/>
    <w:rsid w:val="00387C0A"/>
    <w:rsid w:val="00387F73"/>
    <w:rsid w:val="00390001"/>
    <w:rsid w:val="0039006A"/>
    <w:rsid w:val="00390238"/>
    <w:rsid w:val="003905C8"/>
    <w:rsid w:val="003905E3"/>
    <w:rsid w:val="003906C6"/>
    <w:rsid w:val="00390822"/>
    <w:rsid w:val="00390827"/>
    <w:rsid w:val="00390918"/>
    <w:rsid w:val="003909FC"/>
    <w:rsid w:val="00390A2A"/>
    <w:rsid w:val="00390B30"/>
    <w:rsid w:val="00390BFC"/>
    <w:rsid w:val="00390C40"/>
    <w:rsid w:val="00390E9B"/>
    <w:rsid w:val="0039102D"/>
    <w:rsid w:val="003910DA"/>
    <w:rsid w:val="00391131"/>
    <w:rsid w:val="003911BF"/>
    <w:rsid w:val="003911E8"/>
    <w:rsid w:val="003912FD"/>
    <w:rsid w:val="00391440"/>
    <w:rsid w:val="0039164D"/>
    <w:rsid w:val="0039171E"/>
    <w:rsid w:val="003917E1"/>
    <w:rsid w:val="00391913"/>
    <w:rsid w:val="00391986"/>
    <w:rsid w:val="003919CF"/>
    <w:rsid w:val="00391A2D"/>
    <w:rsid w:val="00391BC6"/>
    <w:rsid w:val="00391EB8"/>
    <w:rsid w:val="003921C6"/>
    <w:rsid w:val="003922C1"/>
    <w:rsid w:val="00392696"/>
    <w:rsid w:val="003926C9"/>
    <w:rsid w:val="003927B2"/>
    <w:rsid w:val="003927DA"/>
    <w:rsid w:val="003927FF"/>
    <w:rsid w:val="00392BB0"/>
    <w:rsid w:val="00392D67"/>
    <w:rsid w:val="00392E65"/>
    <w:rsid w:val="00393131"/>
    <w:rsid w:val="003931A8"/>
    <w:rsid w:val="00393220"/>
    <w:rsid w:val="0039351D"/>
    <w:rsid w:val="0039370E"/>
    <w:rsid w:val="00393C53"/>
    <w:rsid w:val="00393CB6"/>
    <w:rsid w:val="00393CBC"/>
    <w:rsid w:val="00393D59"/>
    <w:rsid w:val="00393F74"/>
    <w:rsid w:val="00393FDA"/>
    <w:rsid w:val="00393FE3"/>
    <w:rsid w:val="00394252"/>
    <w:rsid w:val="00394302"/>
    <w:rsid w:val="003943C3"/>
    <w:rsid w:val="003943D6"/>
    <w:rsid w:val="00394739"/>
    <w:rsid w:val="00394833"/>
    <w:rsid w:val="00394A7C"/>
    <w:rsid w:val="00394BBD"/>
    <w:rsid w:val="00394C4F"/>
    <w:rsid w:val="00394C5F"/>
    <w:rsid w:val="00394DC8"/>
    <w:rsid w:val="00395487"/>
    <w:rsid w:val="0039571C"/>
    <w:rsid w:val="00395794"/>
    <w:rsid w:val="00395878"/>
    <w:rsid w:val="00395DCC"/>
    <w:rsid w:val="003962A3"/>
    <w:rsid w:val="00396492"/>
    <w:rsid w:val="00396519"/>
    <w:rsid w:val="0039655E"/>
    <w:rsid w:val="0039662A"/>
    <w:rsid w:val="00396747"/>
    <w:rsid w:val="003967BE"/>
    <w:rsid w:val="00396AF2"/>
    <w:rsid w:val="00396B19"/>
    <w:rsid w:val="00396D30"/>
    <w:rsid w:val="00397094"/>
    <w:rsid w:val="003970CE"/>
    <w:rsid w:val="0039711A"/>
    <w:rsid w:val="00397136"/>
    <w:rsid w:val="00397276"/>
    <w:rsid w:val="00397384"/>
    <w:rsid w:val="00397464"/>
    <w:rsid w:val="003974FA"/>
    <w:rsid w:val="00397534"/>
    <w:rsid w:val="003975C9"/>
    <w:rsid w:val="00397742"/>
    <w:rsid w:val="003978E2"/>
    <w:rsid w:val="00397AF0"/>
    <w:rsid w:val="00397B7A"/>
    <w:rsid w:val="00397E25"/>
    <w:rsid w:val="003A015B"/>
    <w:rsid w:val="003A01D9"/>
    <w:rsid w:val="003A025B"/>
    <w:rsid w:val="003A0303"/>
    <w:rsid w:val="003A031F"/>
    <w:rsid w:val="003A0481"/>
    <w:rsid w:val="003A04FA"/>
    <w:rsid w:val="003A09D5"/>
    <w:rsid w:val="003A0A45"/>
    <w:rsid w:val="003A0C36"/>
    <w:rsid w:val="003A0C6C"/>
    <w:rsid w:val="003A0CC2"/>
    <w:rsid w:val="003A10B9"/>
    <w:rsid w:val="003A121C"/>
    <w:rsid w:val="003A144A"/>
    <w:rsid w:val="003A1621"/>
    <w:rsid w:val="003A1753"/>
    <w:rsid w:val="003A17CC"/>
    <w:rsid w:val="003A1898"/>
    <w:rsid w:val="003A1B66"/>
    <w:rsid w:val="003A1D56"/>
    <w:rsid w:val="003A1E18"/>
    <w:rsid w:val="003A1F03"/>
    <w:rsid w:val="003A20C4"/>
    <w:rsid w:val="003A24DD"/>
    <w:rsid w:val="003A2624"/>
    <w:rsid w:val="003A28E2"/>
    <w:rsid w:val="003A29AB"/>
    <w:rsid w:val="003A2B85"/>
    <w:rsid w:val="003A311C"/>
    <w:rsid w:val="003A31A5"/>
    <w:rsid w:val="003A31C0"/>
    <w:rsid w:val="003A3359"/>
    <w:rsid w:val="003A3A76"/>
    <w:rsid w:val="003A3B3B"/>
    <w:rsid w:val="003A3D00"/>
    <w:rsid w:val="003A3F00"/>
    <w:rsid w:val="003A40AA"/>
    <w:rsid w:val="003A40E8"/>
    <w:rsid w:val="003A4230"/>
    <w:rsid w:val="003A49F0"/>
    <w:rsid w:val="003A4A53"/>
    <w:rsid w:val="003A4AF1"/>
    <w:rsid w:val="003A4B49"/>
    <w:rsid w:val="003A4BD6"/>
    <w:rsid w:val="003A4CE5"/>
    <w:rsid w:val="003A4DB8"/>
    <w:rsid w:val="003A4F91"/>
    <w:rsid w:val="003A4FC3"/>
    <w:rsid w:val="003A4FD8"/>
    <w:rsid w:val="003A5075"/>
    <w:rsid w:val="003A5297"/>
    <w:rsid w:val="003A590B"/>
    <w:rsid w:val="003A596C"/>
    <w:rsid w:val="003A5D4D"/>
    <w:rsid w:val="003A5D53"/>
    <w:rsid w:val="003A5ED4"/>
    <w:rsid w:val="003A60A4"/>
    <w:rsid w:val="003A617C"/>
    <w:rsid w:val="003A61E1"/>
    <w:rsid w:val="003A63C1"/>
    <w:rsid w:val="003A6538"/>
    <w:rsid w:val="003A6838"/>
    <w:rsid w:val="003A6A33"/>
    <w:rsid w:val="003A6C70"/>
    <w:rsid w:val="003A6F20"/>
    <w:rsid w:val="003A6FC0"/>
    <w:rsid w:val="003A7096"/>
    <w:rsid w:val="003A7275"/>
    <w:rsid w:val="003A7315"/>
    <w:rsid w:val="003A7793"/>
    <w:rsid w:val="003A77E9"/>
    <w:rsid w:val="003A796B"/>
    <w:rsid w:val="003A7993"/>
    <w:rsid w:val="003A79F5"/>
    <w:rsid w:val="003A7B78"/>
    <w:rsid w:val="003A7C33"/>
    <w:rsid w:val="003A7D7F"/>
    <w:rsid w:val="003B004C"/>
    <w:rsid w:val="003B0162"/>
    <w:rsid w:val="003B08B6"/>
    <w:rsid w:val="003B09E8"/>
    <w:rsid w:val="003B0A59"/>
    <w:rsid w:val="003B0B6B"/>
    <w:rsid w:val="003B0F02"/>
    <w:rsid w:val="003B1057"/>
    <w:rsid w:val="003B118D"/>
    <w:rsid w:val="003B1237"/>
    <w:rsid w:val="003B1333"/>
    <w:rsid w:val="003B1515"/>
    <w:rsid w:val="003B1523"/>
    <w:rsid w:val="003B1590"/>
    <w:rsid w:val="003B17F0"/>
    <w:rsid w:val="003B1848"/>
    <w:rsid w:val="003B1A45"/>
    <w:rsid w:val="003B1DC1"/>
    <w:rsid w:val="003B2000"/>
    <w:rsid w:val="003B2258"/>
    <w:rsid w:val="003B23B3"/>
    <w:rsid w:val="003B2538"/>
    <w:rsid w:val="003B2865"/>
    <w:rsid w:val="003B2EC2"/>
    <w:rsid w:val="003B2F0B"/>
    <w:rsid w:val="003B2FD4"/>
    <w:rsid w:val="003B3245"/>
    <w:rsid w:val="003B334E"/>
    <w:rsid w:val="003B36D6"/>
    <w:rsid w:val="003B36E2"/>
    <w:rsid w:val="003B3924"/>
    <w:rsid w:val="003B3BF9"/>
    <w:rsid w:val="003B3EED"/>
    <w:rsid w:val="003B3FFB"/>
    <w:rsid w:val="003B413F"/>
    <w:rsid w:val="003B4245"/>
    <w:rsid w:val="003B4265"/>
    <w:rsid w:val="003B42F4"/>
    <w:rsid w:val="003B42F6"/>
    <w:rsid w:val="003B47C6"/>
    <w:rsid w:val="003B4B1E"/>
    <w:rsid w:val="003B52EE"/>
    <w:rsid w:val="003B54C1"/>
    <w:rsid w:val="003B57F4"/>
    <w:rsid w:val="003B5B34"/>
    <w:rsid w:val="003B5D5C"/>
    <w:rsid w:val="003B60E2"/>
    <w:rsid w:val="003B6265"/>
    <w:rsid w:val="003B62B3"/>
    <w:rsid w:val="003B64A7"/>
    <w:rsid w:val="003B656B"/>
    <w:rsid w:val="003B65EC"/>
    <w:rsid w:val="003B66A3"/>
    <w:rsid w:val="003B66EE"/>
    <w:rsid w:val="003B6760"/>
    <w:rsid w:val="003B6773"/>
    <w:rsid w:val="003B67E0"/>
    <w:rsid w:val="003B6B7F"/>
    <w:rsid w:val="003B6CD2"/>
    <w:rsid w:val="003B6F3C"/>
    <w:rsid w:val="003B7136"/>
    <w:rsid w:val="003B726E"/>
    <w:rsid w:val="003B764D"/>
    <w:rsid w:val="003B76E3"/>
    <w:rsid w:val="003B7A3C"/>
    <w:rsid w:val="003B7A8C"/>
    <w:rsid w:val="003B7CCD"/>
    <w:rsid w:val="003B7EF4"/>
    <w:rsid w:val="003C00C9"/>
    <w:rsid w:val="003C0207"/>
    <w:rsid w:val="003C04A3"/>
    <w:rsid w:val="003C0824"/>
    <w:rsid w:val="003C08B7"/>
    <w:rsid w:val="003C096B"/>
    <w:rsid w:val="003C0AD8"/>
    <w:rsid w:val="003C0D04"/>
    <w:rsid w:val="003C0D39"/>
    <w:rsid w:val="003C0DBC"/>
    <w:rsid w:val="003C1534"/>
    <w:rsid w:val="003C172C"/>
    <w:rsid w:val="003C17BB"/>
    <w:rsid w:val="003C197B"/>
    <w:rsid w:val="003C1A92"/>
    <w:rsid w:val="003C1AE1"/>
    <w:rsid w:val="003C1CE8"/>
    <w:rsid w:val="003C1D73"/>
    <w:rsid w:val="003C1E8F"/>
    <w:rsid w:val="003C1F52"/>
    <w:rsid w:val="003C1F86"/>
    <w:rsid w:val="003C20FE"/>
    <w:rsid w:val="003C2139"/>
    <w:rsid w:val="003C21AE"/>
    <w:rsid w:val="003C228E"/>
    <w:rsid w:val="003C228F"/>
    <w:rsid w:val="003C2428"/>
    <w:rsid w:val="003C2433"/>
    <w:rsid w:val="003C264A"/>
    <w:rsid w:val="003C2840"/>
    <w:rsid w:val="003C2964"/>
    <w:rsid w:val="003C29D9"/>
    <w:rsid w:val="003C2B24"/>
    <w:rsid w:val="003C2C20"/>
    <w:rsid w:val="003C2C76"/>
    <w:rsid w:val="003C3048"/>
    <w:rsid w:val="003C3067"/>
    <w:rsid w:val="003C30CA"/>
    <w:rsid w:val="003C31FB"/>
    <w:rsid w:val="003C349E"/>
    <w:rsid w:val="003C37FF"/>
    <w:rsid w:val="003C3960"/>
    <w:rsid w:val="003C39F2"/>
    <w:rsid w:val="003C3A0D"/>
    <w:rsid w:val="003C3AFF"/>
    <w:rsid w:val="003C3B0B"/>
    <w:rsid w:val="003C3BCC"/>
    <w:rsid w:val="003C3C81"/>
    <w:rsid w:val="003C3C9E"/>
    <w:rsid w:val="003C3CA3"/>
    <w:rsid w:val="003C3CBF"/>
    <w:rsid w:val="003C3E1B"/>
    <w:rsid w:val="003C3E88"/>
    <w:rsid w:val="003C405E"/>
    <w:rsid w:val="003C40AD"/>
    <w:rsid w:val="003C41E2"/>
    <w:rsid w:val="003C4239"/>
    <w:rsid w:val="003C4244"/>
    <w:rsid w:val="003C4269"/>
    <w:rsid w:val="003C433E"/>
    <w:rsid w:val="003C43A7"/>
    <w:rsid w:val="003C469C"/>
    <w:rsid w:val="003C46CD"/>
    <w:rsid w:val="003C4B9B"/>
    <w:rsid w:val="003C4E34"/>
    <w:rsid w:val="003C50E8"/>
    <w:rsid w:val="003C561D"/>
    <w:rsid w:val="003C56BC"/>
    <w:rsid w:val="003C57AE"/>
    <w:rsid w:val="003C5D63"/>
    <w:rsid w:val="003C5E08"/>
    <w:rsid w:val="003C5E54"/>
    <w:rsid w:val="003C6138"/>
    <w:rsid w:val="003C63C5"/>
    <w:rsid w:val="003C6591"/>
    <w:rsid w:val="003C66D0"/>
    <w:rsid w:val="003C66D7"/>
    <w:rsid w:val="003C693D"/>
    <w:rsid w:val="003C6A0C"/>
    <w:rsid w:val="003C6BFA"/>
    <w:rsid w:val="003C6CFE"/>
    <w:rsid w:val="003C6D0C"/>
    <w:rsid w:val="003C6D8A"/>
    <w:rsid w:val="003C6E1A"/>
    <w:rsid w:val="003C6FD3"/>
    <w:rsid w:val="003C7190"/>
    <w:rsid w:val="003C7234"/>
    <w:rsid w:val="003C72AB"/>
    <w:rsid w:val="003C7315"/>
    <w:rsid w:val="003C73B6"/>
    <w:rsid w:val="003C7406"/>
    <w:rsid w:val="003C75B5"/>
    <w:rsid w:val="003C75B9"/>
    <w:rsid w:val="003C769A"/>
    <w:rsid w:val="003C77E9"/>
    <w:rsid w:val="003C7B4D"/>
    <w:rsid w:val="003C7BDD"/>
    <w:rsid w:val="003C7BF5"/>
    <w:rsid w:val="003C7C10"/>
    <w:rsid w:val="003C7C7B"/>
    <w:rsid w:val="003C7CB4"/>
    <w:rsid w:val="003C7CCA"/>
    <w:rsid w:val="003C7D8E"/>
    <w:rsid w:val="003C7FE6"/>
    <w:rsid w:val="003D0057"/>
    <w:rsid w:val="003D00A5"/>
    <w:rsid w:val="003D03E4"/>
    <w:rsid w:val="003D055A"/>
    <w:rsid w:val="003D05C1"/>
    <w:rsid w:val="003D07CA"/>
    <w:rsid w:val="003D0966"/>
    <w:rsid w:val="003D0A29"/>
    <w:rsid w:val="003D0B54"/>
    <w:rsid w:val="003D0C11"/>
    <w:rsid w:val="003D0E2E"/>
    <w:rsid w:val="003D0FAB"/>
    <w:rsid w:val="003D15B8"/>
    <w:rsid w:val="003D1625"/>
    <w:rsid w:val="003D1771"/>
    <w:rsid w:val="003D19A6"/>
    <w:rsid w:val="003D1D6B"/>
    <w:rsid w:val="003D1DB0"/>
    <w:rsid w:val="003D1DDB"/>
    <w:rsid w:val="003D1E27"/>
    <w:rsid w:val="003D21DC"/>
    <w:rsid w:val="003D2247"/>
    <w:rsid w:val="003D2858"/>
    <w:rsid w:val="003D2A44"/>
    <w:rsid w:val="003D2A8C"/>
    <w:rsid w:val="003D2B53"/>
    <w:rsid w:val="003D2C18"/>
    <w:rsid w:val="003D2C98"/>
    <w:rsid w:val="003D2E95"/>
    <w:rsid w:val="003D2F6F"/>
    <w:rsid w:val="003D3041"/>
    <w:rsid w:val="003D3064"/>
    <w:rsid w:val="003D307A"/>
    <w:rsid w:val="003D32BA"/>
    <w:rsid w:val="003D344A"/>
    <w:rsid w:val="003D3AE2"/>
    <w:rsid w:val="003D3BFC"/>
    <w:rsid w:val="003D3C0B"/>
    <w:rsid w:val="003D3DE3"/>
    <w:rsid w:val="003D4280"/>
    <w:rsid w:val="003D4324"/>
    <w:rsid w:val="003D4325"/>
    <w:rsid w:val="003D438A"/>
    <w:rsid w:val="003D4488"/>
    <w:rsid w:val="003D4605"/>
    <w:rsid w:val="003D4656"/>
    <w:rsid w:val="003D4662"/>
    <w:rsid w:val="003D498B"/>
    <w:rsid w:val="003D49D3"/>
    <w:rsid w:val="003D4C48"/>
    <w:rsid w:val="003D4D0D"/>
    <w:rsid w:val="003D4FBE"/>
    <w:rsid w:val="003D5022"/>
    <w:rsid w:val="003D5045"/>
    <w:rsid w:val="003D50EF"/>
    <w:rsid w:val="003D5134"/>
    <w:rsid w:val="003D5276"/>
    <w:rsid w:val="003D5279"/>
    <w:rsid w:val="003D5281"/>
    <w:rsid w:val="003D543E"/>
    <w:rsid w:val="003D54CA"/>
    <w:rsid w:val="003D56B7"/>
    <w:rsid w:val="003D57B4"/>
    <w:rsid w:val="003D58E0"/>
    <w:rsid w:val="003D5A8A"/>
    <w:rsid w:val="003D5CE8"/>
    <w:rsid w:val="003D5EEF"/>
    <w:rsid w:val="003D6147"/>
    <w:rsid w:val="003D64D6"/>
    <w:rsid w:val="003D655F"/>
    <w:rsid w:val="003D66EB"/>
    <w:rsid w:val="003D6749"/>
    <w:rsid w:val="003D67A1"/>
    <w:rsid w:val="003D6A2D"/>
    <w:rsid w:val="003D700B"/>
    <w:rsid w:val="003D70BA"/>
    <w:rsid w:val="003D70E4"/>
    <w:rsid w:val="003D73F8"/>
    <w:rsid w:val="003D7516"/>
    <w:rsid w:val="003D75AF"/>
    <w:rsid w:val="003D7606"/>
    <w:rsid w:val="003D7620"/>
    <w:rsid w:val="003D7C63"/>
    <w:rsid w:val="003D7E40"/>
    <w:rsid w:val="003D7EAA"/>
    <w:rsid w:val="003D7F76"/>
    <w:rsid w:val="003E0316"/>
    <w:rsid w:val="003E0338"/>
    <w:rsid w:val="003E05CE"/>
    <w:rsid w:val="003E06C8"/>
    <w:rsid w:val="003E08C5"/>
    <w:rsid w:val="003E0EDA"/>
    <w:rsid w:val="003E1028"/>
    <w:rsid w:val="003E1092"/>
    <w:rsid w:val="003E1170"/>
    <w:rsid w:val="003E11D6"/>
    <w:rsid w:val="003E1268"/>
    <w:rsid w:val="003E13CC"/>
    <w:rsid w:val="003E1471"/>
    <w:rsid w:val="003E14D6"/>
    <w:rsid w:val="003E1681"/>
    <w:rsid w:val="003E1830"/>
    <w:rsid w:val="003E1922"/>
    <w:rsid w:val="003E1AF5"/>
    <w:rsid w:val="003E1BA0"/>
    <w:rsid w:val="003E1C30"/>
    <w:rsid w:val="003E1D19"/>
    <w:rsid w:val="003E1ECE"/>
    <w:rsid w:val="003E2106"/>
    <w:rsid w:val="003E219A"/>
    <w:rsid w:val="003E2431"/>
    <w:rsid w:val="003E249E"/>
    <w:rsid w:val="003E2520"/>
    <w:rsid w:val="003E2574"/>
    <w:rsid w:val="003E271F"/>
    <w:rsid w:val="003E28D1"/>
    <w:rsid w:val="003E2D85"/>
    <w:rsid w:val="003E329B"/>
    <w:rsid w:val="003E3337"/>
    <w:rsid w:val="003E3533"/>
    <w:rsid w:val="003E369E"/>
    <w:rsid w:val="003E3807"/>
    <w:rsid w:val="003E3834"/>
    <w:rsid w:val="003E3ABA"/>
    <w:rsid w:val="003E3BB5"/>
    <w:rsid w:val="003E3BC8"/>
    <w:rsid w:val="003E3D4B"/>
    <w:rsid w:val="003E3E07"/>
    <w:rsid w:val="003E3F34"/>
    <w:rsid w:val="003E4217"/>
    <w:rsid w:val="003E4255"/>
    <w:rsid w:val="003E4ACD"/>
    <w:rsid w:val="003E4AF4"/>
    <w:rsid w:val="003E4C10"/>
    <w:rsid w:val="003E4CF9"/>
    <w:rsid w:val="003E4ED3"/>
    <w:rsid w:val="003E5200"/>
    <w:rsid w:val="003E5576"/>
    <w:rsid w:val="003E571B"/>
    <w:rsid w:val="003E576C"/>
    <w:rsid w:val="003E57A6"/>
    <w:rsid w:val="003E5C9D"/>
    <w:rsid w:val="003E5D15"/>
    <w:rsid w:val="003E5D81"/>
    <w:rsid w:val="003E5E14"/>
    <w:rsid w:val="003E6209"/>
    <w:rsid w:val="003E628D"/>
    <w:rsid w:val="003E6351"/>
    <w:rsid w:val="003E64FA"/>
    <w:rsid w:val="003E6820"/>
    <w:rsid w:val="003E6967"/>
    <w:rsid w:val="003E69B5"/>
    <w:rsid w:val="003E6C0E"/>
    <w:rsid w:val="003E6D08"/>
    <w:rsid w:val="003E6EB6"/>
    <w:rsid w:val="003E70AD"/>
    <w:rsid w:val="003E70CA"/>
    <w:rsid w:val="003E72C2"/>
    <w:rsid w:val="003E77E1"/>
    <w:rsid w:val="003E7A19"/>
    <w:rsid w:val="003E7D23"/>
    <w:rsid w:val="003F0114"/>
    <w:rsid w:val="003F037B"/>
    <w:rsid w:val="003F0984"/>
    <w:rsid w:val="003F0AF0"/>
    <w:rsid w:val="003F0BA7"/>
    <w:rsid w:val="003F0C97"/>
    <w:rsid w:val="003F0D8F"/>
    <w:rsid w:val="003F0E93"/>
    <w:rsid w:val="003F0E9F"/>
    <w:rsid w:val="003F0EBC"/>
    <w:rsid w:val="003F107D"/>
    <w:rsid w:val="003F115E"/>
    <w:rsid w:val="003F13CD"/>
    <w:rsid w:val="003F156C"/>
    <w:rsid w:val="003F1773"/>
    <w:rsid w:val="003F1880"/>
    <w:rsid w:val="003F1B43"/>
    <w:rsid w:val="003F1DF3"/>
    <w:rsid w:val="003F1FB1"/>
    <w:rsid w:val="003F208F"/>
    <w:rsid w:val="003F2186"/>
    <w:rsid w:val="003F2437"/>
    <w:rsid w:val="003F25A0"/>
    <w:rsid w:val="003F2658"/>
    <w:rsid w:val="003F273C"/>
    <w:rsid w:val="003F2750"/>
    <w:rsid w:val="003F283E"/>
    <w:rsid w:val="003F2BB2"/>
    <w:rsid w:val="003F2C67"/>
    <w:rsid w:val="003F2C7B"/>
    <w:rsid w:val="003F2D7E"/>
    <w:rsid w:val="003F2FDA"/>
    <w:rsid w:val="003F3370"/>
    <w:rsid w:val="003F38F4"/>
    <w:rsid w:val="003F3997"/>
    <w:rsid w:val="003F3A41"/>
    <w:rsid w:val="003F3A49"/>
    <w:rsid w:val="003F3DCD"/>
    <w:rsid w:val="003F3DD6"/>
    <w:rsid w:val="003F3F1A"/>
    <w:rsid w:val="003F413C"/>
    <w:rsid w:val="003F41D4"/>
    <w:rsid w:val="003F428E"/>
    <w:rsid w:val="003F455D"/>
    <w:rsid w:val="003F4789"/>
    <w:rsid w:val="003F48D7"/>
    <w:rsid w:val="003F4C37"/>
    <w:rsid w:val="003F4C7C"/>
    <w:rsid w:val="003F4CB9"/>
    <w:rsid w:val="003F4E5B"/>
    <w:rsid w:val="003F5282"/>
    <w:rsid w:val="003F5399"/>
    <w:rsid w:val="003F54FE"/>
    <w:rsid w:val="003F566C"/>
    <w:rsid w:val="003F58DE"/>
    <w:rsid w:val="003F5A0C"/>
    <w:rsid w:val="003F5A2C"/>
    <w:rsid w:val="003F5A65"/>
    <w:rsid w:val="003F5A8A"/>
    <w:rsid w:val="003F624F"/>
    <w:rsid w:val="003F6473"/>
    <w:rsid w:val="003F69B0"/>
    <w:rsid w:val="003F6A7A"/>
    <w:rsid w:val="003F6D50"/>
    <w:rsid w:val="003F6DDA"/>
    <w:rsid w:val="003F7088"/>
    <w:rsid w:val="003F7481"/>
    <w:rsid w:val="003F7571"/>
    <w:rsid w:val="003F7572"/>
    <w:rsid w:val="003F759D"/>
    <w:rsid w:val="003F7AD1"/>
    <w:rsid w:val="003F7FDA"/>
    <w:rsid w:val="00400086"/>
    <w:rsid w:val="0040039F"/>
    <w:rsid w:val="00400476"/>
    <w:rsid w:val="004006B7"/>
    <w:rsid w:val="00400796"/>
    <w:rsid w:val="004007BA"/>
    <w:rsid w:val="0040091B"/>
    <w:rsid w:val="00400C57"/>
    <w:rsid w:val="00400DA7"/>
    <w:rsid w:val="00400DBA"/>
    <w:rsid w:val="00400FFF"/>
    <w:rsid w:val="0040105C"/>
    <w:rsid w:val="00401447"/>
    <w:rsid w:val="004014F9"/>
    <w:rsid w:val="00401592"/>
    <w:rsid w:val="0040178A"/>
    <w:rsid w:val="004017D6"/>
    <w:rsid w:val="004018CD"/>
    <w:rsid w:val="004019DD"/>
    <w:rsid w:val="00401B38"/>
    <w:rsid w:val="00401C34"/>
    <w:rsid w:val="00401C46"/>
    <w:rsid w:val="00401D44"/>
    <w:rsid w:val="00402446"/>
    <w:rsid w:val="004024B5"/>
    <w:rsid w:val="004029EB"/>
    <w:rsid w:val="00402A6F"/>
    <w:rsid w:val="00402C31"/>
    <w:rsid w:val="004031BB"/>
    <w:rsid w:val="004031C6"/>
    <w:rsid w:val="00403208"/>
    <w:rsid w:val="00403235"/>
    <w:rsid w:val="004032C2"/>
    <w:rsid w:val="00403323"/>
    <w:rsid w:val="00403604"/>
    <w:rsid w:val="00403873"/>
    <w:rsid w:val="004038F8"/>
    <w:rsid w:val="00403ABF"/>
    <w:rsid w:val="00403C93"/>
    <w:rsid w:val="00403DD7"/>
    <w:rsid w:val="00403EA5"/>
    <w:rsid w:val="00403FD9"/>
    <w:rsid w:val="004040B7"/>
    <w:rsid w:val="00404237"/>
    <w:rsid w:val="004042BC"/>
    <w:rsid w:val="004043E4"/>
    <w:rsid w:val="0040449C"/>
    <w:rsid w:val="004044EC"/>
    <w:rsid w:val="00404689"/>
    <w:rsid w:val="004047B3"/>
    <w:rsid w:val="004047C6"/>
    <w:rsid w:val="00404877"/>
    <w:rsid w:val="00404920"/>
    <w:rsid w:val="0040498D"/>
    <w:rsid w:val="00404FB2"/>
    <w:rsid w:val="0040502D"/>
    <w:rsid w:val="0040539C"/>
    <w:rsid w:val="004054AD"/>
    <w:rsid w:val="004055AA"/>
    <w:rsid w:val="00405676"/>
    <w:rsid w:val="004057EB"/>
    <w:rsid w:val="00405CE5"/>
    <w:rsid w:val="00405D90"/>
    <w:rsid w:val="00405ED9"/>
    <w:rsid w:val="0040617F"/>
    <w:rsid w:val="004061C9"/>
    <w:rsid w:val="004063B0"/>
    <w:rsid w:val="0040690B"/>
    <w:rsid w:val="00406B37"/>
    <w:rsid w:val="00406EAE"/>
    <w:rsid w:val="004071B3"/>
    <w:rsid w:val="004071F3"/>
    <w:rsid w:val="0040735A"/>
    <w:rsid w:val="00407472"/>
    <w:rsid w:val="004074D4"/>
    <w:rsid w:val="0040766A"/>
    <w:rsid w:val="004078AD"/>
    <w:rsid w:val="00407C07"/>
    <w:rsid w:val="00407E3A"/>
    <w:rsid w:val="00407F08"/>
    <w:rsid w:val="004102D9"/>
    <w:rsid w:val="00410315"/>
    <w:rsid w:val="004106C7"/>
    <w:rsid w:val="00410937"/>
    <w:rsid w:val="00410AD5"/>
    <w:rsid w:val="00410B58"/>
    <w:rsid w:val="00411130"/>
    <w:rsid w:val="00411249"/>
    <w:rsid w:val="004112A0"/>
    <w:rsid w:val="00411628"/>
    <w:rsid w:val="0041177D"/>
    <w:rsid w:val="004117BA"/>
    <w:rsid w:val="004117E1"/>
    <w:rsid w:val="00411831"/>
    <w:rsid w:val="00411873"/>
    <w:rsid w:val="004119B7"/>
    <w:rsid w:val="00411D1B"/>
    <w:rsid w:val="00411D59"/>
    <w:rsid w:val="0041202B"/>
    <w:rsid w:val="00412058"/>
    <w:rsid w:val="004120EA"/>
    <w:rsid w:val="00412257"/>
    <w:rsid w:val="00412276"/>
    <w:rsid w:val="0041253F"/>
    <w:rsid w:val="004126ED"/>
    <w:rsid w:val="00412799"/>
    <w:rsid w:val="0041287E"/>
    <w:rsid w:val="004129C9"/>
    <w:rsid w:val="00412A94"/>
    <w:rsid w:val="00412CA5"/>
    <w:rsid w:val="00412F6C"/>
    <w:rsid w:val="00412F7E"/>
    <w:rsid w:val="00412F93"/>
    <w:rsid w:val="004130F5"/>
    <w:rsid w:val="00413225"/>
    <w:rsid w:val="00413480"/>
    <w:rsid w:val="004136E1"/>
    <w:rsid w:val="004136EC"/>
    <w:rsid w:val="00413773"/>
    <w:rsid w:val="00413A06"/>
    <w:rsid w:val="00413A3E"/>
    <w:rsid w:val="00413C41"/>
    <w:rsid w:val="00413D2F"/>
    <w:rsid w:val="00413F65"/>
    <w:rsid w:val="004141D0"/>
    <w:rsid w:val="004141F6"/>
    <w:rsid w:val="00414202"/>
    <w:rsid w:val="0041428E"/>
    <w:rsid w:val="0041434C"/>
    <w:rsid w:val="00414553"/>
    <w:rsid w:val="004145C2"/>
    <w:rsid w:val="0041477A"/>
    <w:rsid w:val="004147BD"/>
    <w:rsid w:val="004149A2"/>
    <w:rsid w:val="00414A30"/>
    <w:rsid w:val="00414AEF"/>
    <w:rsid w:val="00414B6A"/>
    <w:rsid w:val="00414FEF"/>
    <w:rsid w:val="0041517A"/>
    <w:rsid w:val="0041543E"/>
    <w:rsid w:val="00415687"/>
    <w:rsid w:val="00415709"/>
    <w:rsid w:val="004157CF"/>
    <w:rsid w:val="00415877"/>
    <w:rsid w:val="00415FE6"/>
    <w:rsid w:val="00416203"/>
    <w:rsid w:val="0041627F"/>
    <w:rsid w:val="004162A9"/>
    <w:rsid w:val="004163EC"/>
    <w:rsid w:val="004166C7"/>
    <w:rsid w:val="0041685B"/>
    <w:rsid w:val="00416B61"/>
    <w:rsid w:val="00416D22"/>
    <w:rsid w:val="00416E21"/>
    <w:rsid w:val="00416F80"/>
    <w:rsid w:val="0041700C"/>
    <w:rsid w:val="004170E4"/>
    <w:rsid w:val="004172BF"/>
    <w:rsid w:val="004175EB"/>
    <w:rsid w:val="0041772B"/>
    <w:rsid w:val="00417815"/>
    <w:rsid w:val="004179E9"/>
    <w:rsid w:val="00417ACC"/>
    <w:rsid w:val="00417C4B"/>
    <w:rsid w:val="00417F06"/>
    <w:rsid w:val="00417F18"/>
    <w:rsid w:val="00417F4D"/>
    <w:rsid w:val="00420030"/>
    <w:rsid w:val="00420091"/>
    <w:rsid w:val="00420246"/>
    <w:rsid w:val="0042027A"/>
    <w:rsid w:val="004202F6"/>
    <w:rsid w:val="004205EB"/>
    <w:rsid w:val="004207E1"/>
    <w:rsid w:val="0042090A"/>
    <w:rsid w:val="00420A39"/>
    <w:rsid w:val="00420A8E"/>
    <w:rsid w:val="00420AB9"/>
    <w:rsid w:val="00420B9E"/>
    <w:rsid w:val="00420DE3"/>
    <w:rsid w:val="00420E13"/>
    <w:rsid w:val="00420ECB"/>
    <w:rsid w:val="004212E4"/>
    <w:rsid w:val="0042135A"/>
    <w:rsid w:val="00421437"/>
    <w:rsid w:val="0042164B"/>
    <w:rsid w:val="00421730"/>
    <w:rsid w:val="0042173D"/>
    <w:rsid w:val="00421AC1"/>
    <w:rsid w:val="00421ADF"/>
    <w:rsid w:val="00421BE9"/>
    <w:rsid w:val="00421C38"/>
    <w:rsid w:val="00421C68"/>
    <w:rsid w:val="00422348"/>
    <w:rsid w:val="004223C6"/>
    <w:rsid w:val="00422476"/>
    <w:rsid w:val="00422647"/>
    <w:rsid w:val="004226C2"/>
    <w:rsid w:val="004227FA"/>
    <w:rsid w:val="0042285C"/>
    <w:rsid w:val="00422CC1"/>
    <w:rsid w:val="00422DF2"/>
    <w:rsid w:val="00423415"/>
    <w:rsid w:val="00423607"/>
    <w:rsid w:val="0042363C"/>
    <w:rsid w:val="00423BD0"/>
    <w:rsid w:val="00423CEC"/>
    <w:rsid w:val="00423D35"/>
    <w:rsid w:val="00423E18"/>
    <w:rsid w:val="004241B6"/>
    <w:rsid w:val="004246BF"/>
    <w:rsid w:val="004247C2"/>
    <w:rsid w:val="00424A0F"/>
    <w:rsid w:val="00424F63"/>
    <w:rsid w:val="00425015"/>
    <w:rsid w:val="0042526D"/>
    <w:rsid w:val="00425764"/>
    <w:rsid w:val="004257BA"/>
    <w:rsid w:val="004257BF"/>
    <w:rsid w:val="004257CA"/>
    <w:rsid w:val="0042588C"/>
    <w:rsid w:val="004258C6"/>
    <w:rsid w:val="004258E2"/>
    <w:rsid w:val="00425AE2"/>
    <w:rsid w:val="00425B9A"/>
    <w:rsid w:val="00425C74"/>
    <w:rsid w:val="00425EC2"/>
    <w:rsid w:val="00426083"/>
    <w:rsid w:val="0042610F"/>
    <w:rsid w:val="00426378"/>
    <w:rsid w:val="004264C8"/>
    <w:rsid w:val="0042662F"/>
    <w:rsid w:val="00426654"/>
    <w:rsid w:val="004266B2"/>
    <w:rsid w:val="0042675E"/>
    <w:rsid w:val="004268E0"/>
    <w:rsid w:val="0042690F"/>
    <w:rsid w:val="00426A57"/>
    <w:rsid w:val="00426AE5"/>
    <w:rsid w:val="00426B80"/>
    <w:rsid w:val="00426D44"/>
    <w:rsid w:val="00426D7F"/>
    <w:rsid w:val="00426DA8"/>
    <w:rsid w:val="0042709F"/>
    <w:rsid w:val="004271CE"/>
    <w:rsid w:val="0042739F"/>
    <w:rsid w:val="00427531"/>
    <w:rsid w:val="00427697"/>
    <w:rsid w:val="004276B6"/>
    <w:rsid w:val="004278C2"/>
    <w:rsid w:val="004278E4"/>
    <w:rsid w:val="00427C01"/>
    <w:rsid w:val="00427C90"/>
    <w:rsid w:val="00427E6F"/>
    <w:rsid w:val="00427F34"/>
    <w:rsid w:val="00427F6A"/>
    <w:rsid w:val="00427FCC"/>
    <w:rsid w:val="00430189"/>
    <w:rsid w:val="004302F5"/>
    <w:rsid w:val="00430429"/>
    <w:rsid w:val="0043056E"/>
    <w:rsid w:val="00430936"/>
    <w:rsid w:val="00430B52"/>
    <w:rsid w:val="00430C0E"/>
    <w:rsid w:val="00430CD2"/>
    <w:rsid w:val="00430F51"/>
    <w:rsid w:val="004310A2"/>
    <w:rsid w:val="0043112C"/>
    <w:rsid w:val="00431655"/>
    <w:rsid w:val="004317DA"/>
    <w:rsid w:val="0043186F"/>
    <w:rsid w:val="00431A46"/>
    <w:rsid w:val="00431A5B"/>
    <w:rsid w:val="00431BA7"/>
    <w:rsid w:val="00431D3F"/>
    <w:rsid w:val="00431DF8"/>
    <w:rsid w:val="00432195"/>
    <w:rsid w:val="0043225A"/>
    <w:rsid w:val="004324CE"/>
    <w:rsid w:val="0043255A"/>
    <w:rsid w:val="004329B8"/>
    <w:rsid w:val="00432B82"/>
    <w:rsid w:val="00432D2B"/>
    <w:rsid w:val="00432E03"/>
    <w:rsid w:val="00432FB8"/>
    <w:rsid w:val="00433381"/>
    <w:rsid w:val="004336B2"/>
    <w:rsid w:val="0043371F"/>
    <w:rsid w:val="00433AA0"/>
    <w:rsid w:val="00433E05"/>
    <w:rsid w:val="00434441"/>
    <w:rsid w:val="00434566"/>
    <w:rsid w:val="004346B7"/>
    <w:rsid w:val="004346FA"/>
    <w:rsid w:val="0043474B"/>
    <w:rsid w:val="004347AA"/>
    <w:rsid w:val="00434A64"/>
    <w:rsid w:val="00434BCC"/>
    <w:rsid w:val="00434D46"/>
    <w:rsid w:val="00434D91"/>
    <w:rsid w:val="00434DF5"/>
    <w:rsid w:val="00434F50"/>
    <w:rsid w:val="00434FB4"/>
    <w:rsid w:val="00434FF5"/>
    <w:rsid w:val="004352B1"/>
    <w:rsid w:val="00435340"/>
    <w:rsid w:val="004353D9"/>
    <w:rsid w:val="0043576C"/>
    <w:rsid w:val="004357E4"/>
    <w:rsid w:val="00435B49"/>
    <w:rsid w:val="0043605A"/>
    <w:rsid w:val="0043610C"/>
    <w:rsid w:val="004361FE"/>
    <w:rsid w:val="00436290"/>
    <w:rsid w:val="00436404"/>
    <w:rsid w:val="00436434"/>
    <w:rsid w:val="0043698B"/>
    <w:rsid w:val="00436B56"/>
    <w:rsid w:val="00436E59"/>
    <w:rsid w:val="00436EC6"/>
    <w:rsid w:val="00436ECC"/>
    <w:rsid w:val="0043711D"/>
    <w:rsid w:val="0043762A"/>
    <w:rsid w:val="004377A7"/>
    <w:rsid w:val="004377DF"/>
    <w:rsid w:val="004377E8"/>
    <w:rsid w:val="00437B56"/>
    <w:rsid w:val="00437C3B"/>
    <w:rsid w:val="00437DF2"/>
    <w:rsid w:val="00440032"/>
    <w:rsid w:val="00440038"/>
    <w:rsid w:val="004400D0"/>
    <w:rsid w:val="00440346"/>
    <w:rsid w:val="004403D1"/>
    <w:rsid w:val="00440454"/>
    <w:rsid w:val="004408DB"/>
    <w:rsid w:val="00440A7B"/>
    <w:rsid w:val="00440AE1"/>
    <w:rsid w:val="00440B17"/>
    <w:rsid w:val="00440C1F"/>
    <w:rsid w:val="00440D99"/>
    <w:rsid w:val="00440FBD"/>
    <w:rsid w:val="004410DC"/>
    <w:rsid w:val="00441395"/>
    <w:rsid w:val="00441528"/>
    <w:rsid w:val="00441649"/>
    <w:rsid w:val="004419DA"/>
    <w:rsid w:val="00441A8A"/>
    <w:rsid w:val="00441CD4"/>
    <w:rsid w:val="00441E70"/>
    <w:rsid w:val="00441F7C"/>
    <w:rsid w:val="00442318"/>
    <w:rsid w:val="00442378"/>
    <w:rsid w:val="0044247D"/>
    <w:rsid w:val="00442508"/>
    <w:rsid w:val="0044254C"/>
    <w:rsid w:val="00442585"/>
    <w:rsid w:val="004426E6"/>
    <w:rsid w:val="00442757"/>
    <w:rsid w:val="00442911"/>
    <w:rsid w:val="00442A60"/>
    <w:rsid w:val="00442ABD"/>
    <w:rsid w:val="00442D3B"/>
    <w:rsid w:val="00442FAC"/>
    <w:rsid w:val="0044328E"/>
    <w:rsid w:val="0044332B"/>
    <w:rsid w:val="00443437"/>
    <w:rsid w:val="0044371E"/>
    <w:rsid w:val="0044373F"/>
    <w:rsid w:val="00443ADE"/>
    <w:rsid w:val="00443B5B"/>
    <w:rsid w:val="00443CC0"/>
    <w:rsid w:val="00444067"/>
    <w:rsid w:val="00444159"/>
    <w:rsid w:val="00444176"/>
    <w:rsid w:val="004442A6"/>
    <w:rsid w:val="00444519"/>
    <w:rsid w:val="00444652"/>
    <w:rsid w:val="004446EE"/>
    <w:rsid w:val="00444B45"/>
    <w:rsid w:val="00444CBA"/>
    <w:rsid w:val="00444D85"/>
    <w:rsid w:val="00444DEB"/>
    <w:rsid w:val="00444E7C"/>
    <w:rsid w:val="00445309"/>
    <w:rsid w:val="00445371"/>
    <w:rsid w:val="0044543E"/>
    <w:rsid w:val="00445695"/>
    <w:rsid w:val="0044571B"/>
    <w:rsid w:val="0044582C"/>
    <w:rsid w:val="00445A56"/>
    <w:rsid w:val="00445AED"/>
    <w:rsid w:val="00445BD6"/>
    <w:rsid w:val="00445CE7"/>
    <w:rsid w:val="00445DEC"/>
    <w:rsid w:val="00445FF7"/>
    <w:rsid w:val="0044617F"/>
    <w:rsid w:val="004462E0"/>
    <w:rsid w:val="00446309"/>
    <w:rsid w:val="00446458"/>
    <w:rsid w:val="0044659A"/>
    <w:rsid w:val="00446652"/>
    <w:rsid w:val="0044671B"/>
    <w:rsid w:val="0044674E"/>
    <w:rsid w:val="004467A9"/>
    <w:rsid w:val="004467F0"/>
    <w:rsid w:val="00446B5B"/>
    <w:rsid w:val="00446BCA"/>
    <w:rsid w:val="00446C81"/>
    <w:rsid w:val="00446D12"/>
    <w:rsid w:val="004471FC"/>
    <w:rsid w:val="00447606"/>
    <w:rsid w:val="00447724"/>
    <w:rsid w:val="00447950"/>
    <w:rsid w:val="00447A55"/>
    <w:rsid w:val="00447B3E"/>
    <w:rsid w:val="00447DE6"/>
    <w:rsid w:val="00447F0B"/>
    <w:rsid w:val="00447F98"/>
    <w:rsid w:val="00447FD8"/>
    <w:rsid w:val="0045031B"/>
    <w:rsid w:val="00450354"/>
    <w:rsid w:val="004505B7"/>
    <w:rsid w:val="004505C1"/>
    <w:rsid w:val="004506FF"/>
    <w:rsid w:val="00450767"/>
    <w:rsid w:val="004507B8"/>
    <w:rsid w:val="004508CF"/>
    <w:rsid w:val="00450AF9"/>
    <w:rsid w:val="00450C4A"/>
    <w:rsid w:val="00450C63"/>
    <w:rsid w:val="00450CA8"/>
    <w:rsid w:val="00450CDD"/>
    <w:rsid w:val="00450D7D"/>
    <w:rsid w:val="00450D8F"/>
    <w:rsid w:val="00450EB9"/>
    <w:rsid w:val="0045131C"/>
    <w:rsid w:val="00451779"/>
    <w:rsid w:val="004517F9"/>
    <w:rsid w:val="00451C38"/>
    <w:rsid w:val="00451F45"/>
    <w:rsid w:val="0045205A"/>
    <w:rsid w:val="0045209C"/>
    <w:rsid w:val="0045246B"/>
    <w:rsid w:val="0045263E"/>
    <w:rsid w:val="004526BC"/>
    <w:rsid w:val="00452870"/>
    <w:rsid w:val="00452A46"/>
    <w:rsid w:val="00452AAA"/>
    <w:rsid w:val="00452C6B"/>
    <w:rsid w:val="00452F8B"/>
    <w:rsid w:val="0045361F"/>
    <w:rsid w:val="00453A24"/>
    <w:rsid w:val="00453B45"/>
    <w:rsid w:val="00453EAB"/>
    <w:rsid w:val="00453EC5"/>
    <w:rsid w:val="00453F81"/>
    <w:rsid w:val="004542D3"/>
    <w:rsid w:val="0045445D"/>
    <w:rsid w:val="004545C7"/>
    <w:rsid w:val="004546D5"/>
    <w:rsid w:val="004548B2"/>
    <w:rsid w:val="004549C9"/>
    <w:rsid w:val="00454E57"/>
    <w:rsid w:val="00454F00"/>
    <w:rsid w:val="00455308"/>
    <w:rsid w:val="0045566D"/>
    <w:rsid w:val="00455709"/>
    <w:rsid w:val="004557CD"/>
    <w:rsid w:val="004558C4"/>
    <w:rsid w:val="004559A0"/>
    <w:rsid w:val="00455C92"/>
    <w:rsid w:val="00455E2C"/>
    <w:rsid w:val="00455E2F"/>
    <w:rsid w:val="00455F68"/>
    <w:rsid w:val="004562AA"/>
    <w:rsid w:val="0045670B"/>
    <w:rsid w:val="00456783"/>
    <w:rsid w:val="004568B6"/>
    <w:rsid w:val="00456CC5"/>
    <w:rsid w:val="00456DC7"/>
    <w:rsid w:val="00456E1F"/>
    <w:rsid w:val="00456E91"/>
    <w:rsid w:val="00456F59"/>
    <w:rsid w:val="00457021"/>
    <w:rsid w:val="00457120"/>
    <w:rsid w:val="0045726B"/>
    <w:rsid w:val="004576AF"/>
    <w:rsid w:val="00457890"/>
    <w:rsid w:val="00457A54"/>
    <w:rsid w:val="00457C03"/>
    <w:rsid w:val="00457C1D"/>
    <w:rsid w:val="00457CFD"/>
    <w:rsid w:val="00457E29"/>
    <w:rsid w:val="00457F65"/>
    <w:rsid w:val="00457F96"/>
    <w:rsid w:val="00460039"/>
    <w:rsid w:val="0046037C"/>
    <w:rsid w:val="00460494"/>
    <w:rsid w:val="00460557"/>
    <w:rsid w:val="004605A8"/>
    <w:rsid w:val="004605B1"/>
    <w:rsid w:val="004605D8"/>
    <w:rsid w:val="0046060D"/>
    <w:rsid w:val="00460966"/>
    <w:rsid w:val="00460A52"/>
    <w:rsid w:val="00460D72"/>
    <w:rsid w:val="00460D88"/>
    <w:rsid w:val="00460ED9"/>
    <w:rsid w:val="00460F79"/>
    <w:rsid w:val="00461047"/>
    <w:rsid w:val="004610F8"/>
    <w:rsid w:val="00461116"/>
    <w:rsid w:val="00461329"/>
    <w:rsid w:val="0046136D"/>
    <w:rsid w:val="0046146F"/>
    <w:rsid w:val="004614DA"/>
    <w:rsid w:val="00461591"/>
    <w:rsid w:val="00461872"/>
    <w:rsid w:val="00461A0F"/>
    <w:rsid w:val="00461A85"/>
    <w:rsid w:val="00461DC3"/>
    <w:rsid w:val="00461E06"/>
    <w:rsid w:val="00461EB9"/>
    <w:rsid w:val="00461F0A"/>
    <w:rsid w:val="00462354"/>
    <w:rsid w:val="00462C1E"/>
    <w:rsid w:val="00462C7D"/>
    <w:rsid w:val="00462CF6"/>
    <w:rsid w:val="00463052"/>
    <w:rsid w:val="004632B5"/>
    <w:rsid w:val="00463346"/>
    <w:rsid w:val="0046368F"/>
    <w:rsid w:val="00463896"/>
    <w:rsid w:val="00463B42"/>
    <w:rsid w:val="00463D07"/>
    <w:rsid w:val="00463D97"/>
    <w:rsid w:val="00463DE9"/>
    <w:rsid w:val="004642E9"/>
    <w:rsid w:val="0046437C"/>
    <w:rsid w:val="004649AB"/>
    <w:rsid w:val="00464B59"/>
    <w:rsid w:val="00464C54"/>
    <w:rsid w:val="00464C77"/>
    <w:rsid w:val="00464D51"/>
    <w:rsid w:val="00465730"/>
    <w:rsid w:val="0046585F"/>
    <w:rsid w:val="00465965"/>
    <w:rsid w:val="00465C10"/>
    <w:rsid w:val="00465E43"/>
    <w:rsid w:val="00465E93"/>
    <w:rsid w:val="00465FB7"/>
    <w:rsid w:val="00466152"/>
    <w:rsid w:val="004667A6"/>
    <w:rsid w:val="00466897"/>
    <w:rsid w:val="00466907"/>
    <w:rsid w:val="004669C1"/>
    <w:rsid w:val="00466BC4"/>
    <w:rsid w:val="00466D67"/>
    <w:rsid w:val="00466E88"/>
    <w:rsid w:val="00466E98"/>
    <w:rsid w:val="00466ECD"/>
    <w:rsid w:val="00466EF3"/>
    <w:rsid w:val="0046708B"/>
    <w:rsid w:val="004670FB"/>
    <w:rsid w:val="0046718A"/>
    <w:rsid w:val="004673C3"/>
    <w:rsid w:val="00467551"/>
    <w:rsid w:val="0046757D"/>
    <w:rsid w:val="004675DE"/>
    <w:rsid w:val="004676F2"/>
    <w:rsid w:val="004677B3"/>
    <w:rsid w:val="00467890"/>
    <w:rsid w:val="0046789C"/>
    <w:rsid w:val="00467A33"/>
    <w:rsid w:val="00467C6B"/>
    <w:rsid w:val="00467E94"/>
    <w:rsid w:val="00467EB6"/>
    <w:rsid w:val="00470176"/>
    <w:rsid w:val="00470487"/>
    <w:rsid w:val="00470585"/>
    <w:rsid w:val="00470695"/>
    <w:rsid w:val="00470AB3"/>
    <w:rsid w:val="00470AE4"/>
    <w:rsid w:val="00470C1A"/>
    <w:rsid w:val="00470E68"/>
    <w:rsid w:val="00470EFC"/>
    <w:rsid w:val="00470FC3"/>
    <w:rsid w:val="00471183"/>
    <w:rsid w:val="004712AE"/>
    <w:rsid w:val="004712CD"/>
    <w:rsid w:val="004713C8"/>
    <w:rsid w:val="004717A8"/>
    <w:rsid w:val="004717E9"/>
    <w:rsid w:val="00471936"/>
    <w:rsid w:val="004719CF"/>
    <w:rsid w:val="004719E1"/>
    <w:rsid w:val="00471CF2"/>
    <w:rsid w:val="00471D6D"/>
    <w:rsid w:val="00471EE6"/>
    <w:rsid w:val="004720A4"/>
    <w:rsid w:val="004724B6"/>
    <w:rsid w:val="00472544"/>
    <w:rsid w:val="00472689"/>
    <w:rsid w:val="004727BE"/>
    <w:rsid w:val="004728ED"/>
    <w:rsid w:val="004729A3"/>
    <w:rsid w:val="00472B13"/>
    <w:rsid w:val="00472BD4"/>
    <w:rsid w:val="00472D32"/>
    <w:rsid w:val="00472D5C"/>
    <w:rsid w:val="004730B7"/>
    <w:rsid w:val="00473595"/>
    <w:rsid w:val="0047365A"/>
    <w:rsid w:val="004736A8"/>
    <w:rsid w:val="00473723"/>
    <w:rsid w:val="004737D3"/>
    <w:rsid w:val="004737FD"/>
    <w:rsid w:val="0047386E"/>
    <w:rsid w:val="0047387F"/>
    <w:rsid w:val="00473B0F"/>
    <w:rsid w:val="00473F5C"/>
    <w:rsid w:val="00474038"/>
    <w:rsid w:val="0047406C"/>
    <w:rsid w:val="004741DF"/>
    <w:rsid w:val="00474229"/>
    <w:rsid w:val="004743D1"/>
    <w:rsid w:val="00474873"/>
    <w:rsid w:val="0047492D"/>
    <w:rsid w:val="00474A4C"/>
    <w:rsid w:val="00474AAB"/>
    <w:rsid w:val="00474AFD"/>
    <w:rsid w:val="00474C73"/>
    <w:rsid w:val="00474EDA"/>
    <w:rsid w:val="00474F3C"/>
    <w:rsid w:val="00474FF9"/>
    <w:rsid w:val="00475104"/>
    <w:rsid w:val="00475194"/>
    <w:rsid w:val="004751CB"/>
    <w:rsid w:val="0047526F"/>
    <w:rsid w:val="00475619"/>
    <w:rsid w:val="00475734"/>
    <w:rsid w:val="004758CA"/>
    <w:rsid w:val="004759CC"/>
    <w:rsid w:val="004759E9"/>
    <w:rsid w:val="00475DEC"/>
    <w:rsid w:val="0047615B"/>
    <w:rsid w:val="00476285"/>
    <w:rsid w:val="00476398"/>
    <w:rsid w:val="0047640C"/>
    <w:rsid w:val="004764C9"/>
    <w:rsid w:val="00476604"/>
    <w:rsid w:val="0047669C"/>
    <w:rsid w:val="004767DA"/>
    <w:rsid w:val="0047690F"/>
    <w:rsid w:val="004769DF"/>
    <w:rsid w:val="00476AD8"/>
    <w:rsid w:val="00476C69"/>
    <w:rsid w:val="00476C6B"/>
    <w:rsid w:val="00476D6E"/>
    <w:rsid w:val="0047740D"/>
    <w:rsid w:val="00477656"/>
    <w:rsid w:val="004776BB"/>
    <w:rsid w:val="00477813"/>
    <w:rsid w:val="00477CB3"/>
    <w:rsid w:val="00477F97"/>
    <w:rsid w:val="00480089"/>
    <w:rsid w:val="004806A1"/>
    <w:rsid w:val="004806DA"/>
    <w:rsid w:val="00480797"/>
    <w:rsid w:val="00480922"/>
    <w:rsid w:val="00480C03"/>
    <w:rsid w:val="00480D85"/>
    <w:rsid w:val="00480E76"/>
    <w:rsid w:val="0048126A"/>
    <w:rsid w:val="00481284"/>
    <w:rsid w:val="0048170D"/>
    <w:rsid w:val="004819FB"/>
    <w:rsid w:val="00481AB4"/>
    <w:rsid w:val="00481B4B"/>
    <w:rsid w:val="00481F1F"/>
    <w:rsid w:val="00482397"/>
    <w:rsid w:val="00482435"/>
    <w:rsid w:val="004827A2"/>
    <w:rsid w:val="0048298B"/>
    <w:rsid w:val="00482A17"/>
    <w:rsid w:val="00482C54"/>
    <w:rsid w:val="00482D63"/>
    <w:rsid w:val="00482DAB"/>
    <w:rsid w:val="00482EAC"/>
    <w:rsid w:val="0048303F"/>
    <w:rsid w:val="004830A9"/>
    <w:rsid w:val="004830C0"/>
    <w:rsid w:val="004833D3"/>
    <w:rsid w:val="00483481"/>
    <w:rsid w:val="004834CC"/>
    <w:rsid w:val="0048360B"/>
    <w:rsid w:val="00483729"/>
    <w:rsid w:val="004837DB"/>
    <w:rsid w:val="00483A64"/>
    <w:rsid w:val="00483AA0"/>
    <w:rsid w:val="00483B19"/>
    <w:rsid w:val="00483BD8"/>
    <w:rsid w:val="00483BDA"/>
    <w:rsid w:val="00483C2E"/>
    <w:rsid w:val="00483C61"/>
    <w:rsid w:val="00483E75"/>
    <w:rsid w:val="00483F23"/>
    <w:rsid w:val="004841C5"/>
    <w:rsid w:val="0048434A"/>
    <w:rsid w:val="00484601"/>
    <w:rsid w:val="004846BC"/>
    <w:rsid w:val="004846D2"/>
    <w:rsid w:val="0048479C"/>
    <w:rsid w:val="00484825"/>
    <w:rsid w:val="00484A47"/>
    <w:rsid w:val="00484A7D"/>
    <w:rsid w:val="00484A97"/>
    <w:rsid w:val="00484D0E"/>
    <w:rsid w:val="00484D80"/>
    <w:rsid w:val="00484EEC"/>
    <w:rsid w:val="00484EFF"/>
    <w:rsid w:val="004851F2"/>
    <w:rsid w:val="004857D9"/>
    <w:rsid w:val="00485AF9"/>
    <w:rsid w:val="00485B66"/>
    <w:rsid w:val="00485C56"/>
    <w:rsid w:val="0048660A"/>
    <w:rsid w:val="004866C0"/>
    <w:rsid w:val="00486898"/>
    <w:rsid w:val="00486901"/>
    <w:rsid w:val="004869CA"/>
    <w:rsid w:val="00486B9E"/>
    <w:rsid w:val="00486F1B"/>
    <w:rsid w:val="00486FA7"/>
    <w:rsid w:val="00487060"/>
    <w:rsid w:val="00487165"/>
    <w:rsid w:val="00487476"/>
    <w:rsid w:val="00487526"/>
    <w:rsid w:val="00487653"/>
    <w:rsid w:val="004876C0"/>
    <w:rsid w:val="0048774E"/>
    <w:rsid w:val="004878BF"/>
    <w:rsid w:val="00487AA0"/>
    <w:rsid w:val="00487CB6"/>
    <w:rsid w:val="00487D8C"/>
    <w:rsid w:val="00487D95"/>
    <w:rsid w:val="0049007D"/>
    <w:rsid w:val="004900CD"/>
    <w:rsid w:val="004900DA"/>
    <w:rsid w:val="0049033A"/>
    <w:rsid w:val="00490655"/>
    <w:rsid w:val="004908AA"/>
    <w:rsid w:val="0049093D"/>
    <w:rsid w:val="00490AD9"/>
    <w:rsid w:val="00490AE2"/>
    <w:rsid w:val="00490B42"/>
    <w:rsid w:val="00490B80"/>
    <w:rsid w:val="00490C01"/>
    <w:rsid w:val="00490C90"/>
    <w:rsid w:val="00490F37"/>
    <w:rsid w:val="0049152A"/>
    <w:rsid w:val="0049163C"/>
    <w:rsid w:val="004916FD"/>
    <w:rsid w:val="00491CBC"/>
    <w:rsid w:val="00491DED"/>
    <w:rsid w:val="00491F40"/>
    <w:rsid w:val="00491FF2"/>
    <w:rsid w:val="00492068"/>
    <w:rsid w:val="00492164"/>
    <w:rsid w:val="00492296"/>
    <w:rsid w:val="004928B8"/>
    <w:rsid w:val="004928F6"/>
    <w:rsid w:val="00492947"/>
    <w:rsid w:val="00492D4B"/>
    <w:rsid w:val="00492DE1"/>
    <w:rsid w:val="00492E92"/>
    <w:rsid w:val="00492ECB"/>
    <w:rsid w:val="004931D3"/>
    <w:rsid w:val="00493261"/>
    <w:rsid w:val="004932DE"/>
    <w:rsid w:val="004933FC"/>
    <w:rsid w:val="0049357F"/>
    <w:rsid w:val="004938A2"/>
    <w:rsid w:val="00493BDE"/>
    <w:rsid w:val="00493BF7"/>
    <w:rsid w:val="00493D82"/>
    <w:rsid w:val="00493DAE"/>
    <w:rsid w:val="00493E22"/>
    <w:rsid w:val="00493EAA"/>
    <w:rsid w:val="00494027"/>
    <w:rsid w:val="004940AD"/>
    <w:rsid w:val="0049445D"/>
    <w:rsid w:val="0049450E"/>
    <w:rsid w:val="00494595"/>
    <w:rsid w:val="0049492C"/>
    <w:rsid w:val="00494D90"/>
    <w:rsid w:val="00494DC5"/>
    <w:rsid w:val="00494EB7"/>
    <w:rsid w:val="0049520F"/>
    <w:rsid w:val="00495911"/>
    <w:rsid w:val="00495954"/>
    <w:rsid w:val="00495B10"/>
    <w:rsid w:val="00495D9A"/>
    <w:rsid w:val="00495DFD"/>
    <w:rsid w:val="00495E63"/>
    <w:rsid w:val="00495F85"/>
    <w:rsid w:val="00495FE9"/>
    <w:rsid w:val="00496372"/>
    <w:rsid w:val="004963AE"/>
    <w:rsid w:val="004963B6"/>
    <w:rsid w:val="00496451"/>
    <w:rsid w:val="004964E3"/>
    <w:rsid w:val="0049658E"/>
    <w:rsid w:val="00496603"/>
    <w:rsid w:val="0049666F"/>
    <w:rsid w:val="004966F8"/>
    <w:rsid w:val="004967C5"/>
    <w:rsid w:val="00496847"/>
    <w:rsid w:val="004969C4"/>
    <w:rsid w:val="00496F49"/>
    <w:rsid w:val="00496F6C"/>
    <w:rsid w:val="004971F5"/>
    <w:rsid w:val="00497529"/>
    <w:rsid w:val="00497590"/>
    <w:rsid w:val="00497598"/>
    <w:rsid w:val="00497632"/>
    <w:rsid w:val="004977F1"/>
    <w:rsid w:val="00497948"/>
    <w:rsid w:val="0049794C"/>
    <w:rsid w:val="00497A37"/>
    <w:rsid w:val="00497B46"/>
    <w:rsid w:val="00497CED"/>
    <w:rsid w:val="00497D12"/>
    <w:rsid w:val="004A0001"/>
    <w:rsid w:val="004A002D"/>
    <w:rsid w:val="004A00B6"/>
    <w:rsid w:val="004A0138"/>
    <w:rsid w:val="004A0360"/>
    <w:rsid w:val="004A061A"/>
    <w:rsid w:val="004A0689"/>
    <w:rsid w:val="004A080B"/>
    <w:rsid w:val="004A0A08"/>
    <w:rsid w:val="004A0D3A"/>
    <w:rsid w:val="004A0EDE"/>
    <w:rsid w:val="004A0F4D"/>
    <w:rsid w:val="004A0FCE"/>
    <w:rsid w:val="004A10E4"/>
    <w:rsid w:val="004A10F9"/>
    <w:rsid w:val="004A110F"/>
    <w:rsid w:val="004A121E"/>
    <w:rsid w:val="004A12B6"/>
    <w:rsid w:val="004A135F"/>
    <w:rsid w:val="004A191B"/>
    <w:rsid w:val="004A1938"/>
    <w:rsid w:val="004A1960"/>
    <w:rsid w:val="004A1A8E"/>
    <w:rsid w:val="004A1B1B"/>
    <w:rsid w:val="004A1B4C"/>
    <w:rsid w:val="004A1B7E"/>
    <w:rsid w:val="004A1BED"/>
    <w:rsid w:val="004A1C36"/>
    <w:rsid w:val="004A1D96"/>
    <w:rsid w:val="004A1ED4"/>
    <w:rsid w:val="004A21C5"/>
    <w:rsid w:val="004A22B6"/>
    <w:rsid w:val="004A22EE"/>
    <w:rsid w:val="004A2473"/>
    <w:rsid w:val="004A2639"/>
    <w:rsid w:val="004A2709"/>
    <w:rsid w:val="004A279D"/>
    <w:rsid w:val="004A2870"/>
    <w:rsid w:val="004A28AA"/>
    <w:rsid w:val="004A2CBF"/>
    <w:rsid w:val="004A2E13"/>
    <w:rsid w:val="004A2F66"/>
    <w:rsid w:val="004A318A"/>
    <w:rsid w:val="004A31BD"/>
    <w:rsid w:val="004A33B8"/>
    <w:rsid w:val="004A352B"/>
    <w:rsid w:val="004A357D"/>
    <w:rsid w:val="004A36AF"/>
    <w:rsid w:val="004A36D4"/>
    <w:rsid w:val="004A371E"/>
    <w:rsid w:val="004A3A79"/>
    <w:rsid w:val="004A3A94"/>
    <w:rsid w:val="004A3BC4"/>
    <w:rsid w:val="004A3EA3"/>
    <w:rsid w:val="004A3F4F"/>
    <w:rsid w:val="004A404E"/>
    <w:rsid w:val="004A408B"/>
    <w:rsid w:val="004A4439"/>
    <w:rsid w:val="004A464B"/>
    <w:rsid w:val="004A486D"/>
    <w:rsid w:val="004A48B0"/>
    <w:rsid w:val="004A4905"/>
    <w:rsid w:val="004A4A6D"/>
    <w:rsid w:val="004A4F15"/>
    <w:rsid w:val="004A515F"/>
    <w:rsid w:val="004A5558"/>
    <w:rsid w:val="004A55ED"/>
    <w:rsid w:val="004A5724"/>
    <w:rsid w:val="004A5E98"/>
    <w:rsid w:val="004A5F2D"/>
    <w:rsid w:val="004A60A7"/>
    <w:rsid w:val="004A6217"/>
    <w:rsid w:val="004A63A3"/>
    <w:rsid w:val="004A63D5"/>
    <w:rsid w:val="004A6505"/>
    <w:rsid w:val="004A667E"/>
    <w:rsid w:val="004A6798"/>
    <w:rsid w:val="004A68DE"/>
    <w:rsid w:val="004A69FA"/>
    <w:rsid w:val="004A6AE6"/>
    <w:rsid w:val="004A6DC8"/>
    <w:rsid w:val="004A6E91"/>
    <w:rsid w:val="004A6EB1"/>
    <w:rsid w:val="004A7146"/>
    <w:rsid w:val="004A71A0"/>
    <w:rsid w:val="004A71A6"/>
    <w:rsid w:val="004A72B7"/>
    <w:rsid w:val="004A7735"/>
    <w:rsid w:val="004A79CB"/>
    <w:rsid w:val="004A7A45"/>
    <w:rsid w:val="004A7AFE"/>
    <w:rsid w:val="004A7E98"/>
    <w:rsid w:val="004A7ECC"/>
    <w:rsid w:val="004A7F72"/>
    <w:rsid w:val="004B01C5"/>
    <w:rsid w:val="004B01EC"/>
    <w:rsid w:val="004B03CD"/>
    <w:rsid w:val="004B0445"/>
    <w:rsid w:val="004B05A1"/>
    <w:rsid w:val="004B05F7"/>
    <w:rsid w:val="004B0A92"/>
    <w:rsid w:val="004B0AA7"/>
    <w:rsid w:val="004B0C51"/>
    <w:rsid w:val="004B0C7B"/>
    <w:rsid w:val="004B0FAA"/>
    <w:rsid w:val="004B12FF"/>
    <w:rsid w:val="004B1337"/>
    <w:rsid w:val="004B148E"/>
    <w:rsid w:val="004B162B"/>
    <w:rsid w:val="004B170A"/>
    <w:rsid w:val="004B173D"/>
    <w:rsid w:val="004B1A4D"/>
    <w:rsid w:val="004B1B7D"/>
    <w:rsid w:val="004B1D0B"/>
    <w:rsid w:val="004B1E22"/>
    <w:rsid w:val="004B1EAB"/>
    <w:rsid w:val="004B21F2"/>
    <w:rsid w:val="004B2209"/>
    <w:rsid w:val="004B2502"/>
    <w:rsid w:val="004B251E"/>
    <w:rsid w:val="004B26E5"/>
    <w:rsid w:val="004B275D"/>
    <w:rsid w:val="004B27E2"/>
    <w:rsid w:val="004B2B14"/>
    <w:rsid w:val="004B2E66"/>
    <w:rsid w:val="004B332A"/>
    <w:rsid w:val="004B3363"/>
    <w:rsid w:val="004B345F"/>
    <w:rsid w:val="004B3669"/>
    <w:rsid w:val="004B36A0"/>
    <w:rsid w:val="004B36E2"/>
    <w:rsid w:val="004B3743"/>
    <w:rsid w:val="004B38BC"/>
    <w:rsid w:val="004B394B"/>
    <w:rsid w:val="004B3BD7"/>
    <w:rsid w:val="004B3C38"/>
    <w:rsid w:val="004B3F1C"/>
    <w:rsid w:val="004B4160"/>
    <w:rsid w:val="004B41C1"/>
    <w:rsid w:val="004B4218"/>
    <w:rsid w:val="004B4251"/>
    <w:rsid w:val="004B428B"/>
    <w:rsid w:val="004B4302"/>
    <w:rsid w:val="004B45D9"/>
    <w:rsid w:val="004B45FD"/>
    <w:rsid w:val="004B47CC"/>
    <w:rsid w:val="004B47CF"/>
    <w:rsid w:val="004B498E"/>
    <w:rsid w:val="004B4A17"/>
    <w:rsid w:val="004B4BD9"/>
    <w:rsid w:val="004B4D19"/>
    <w:rsid w:val="004B4F4F"/>
    <w:rsid w:val="004B5020"/>
    <w:rsid w:val="004B515A"/>
    <w:rsid w:val="004B52F1"/>
    <w:rsid w:val="004B5753"/>
    <w:rsid w:val="004B5962"/>
    <w:rsid w:val="004B5A3B"/>
    <w:rsid w:val="004B5A9E"/>
    <w:rsid w:val="004B5D77"/>
    <w:rsid w:val="004B5D81"/>
    <w:rsid w:val="004B5E4E"/>
    <w:rsid w:val="004B5F37"/>
    <w:rsid w:val="004B5F9F"/>
    <w:rsid w:val="004B61A8"/>
    <w:rsid w:val="004B62C4"/>
    <w:rsid w:val="004B6697"/>
    <w:rsid w:val="004B6877"/>
    <w:rsid w:val="004B695A"/>
    <w:rsid w:val="004B69D5"/>
    <w:rsid w:val="004B6C4C"/>
    <w:rsid w:val="004B6FF6"/>
    <w:rsid w:val="004B7068"/>
    <w:rsid w:val="004B70D6"/>
    <w:rsid w:val="004B7145"/>
    <w:rsid w:val="004B769E"/>
    <w:rsid w:val="004B7729"/>
    <w:rsid w:val="004B792E"/>
    <w:rsid w:val="004B7A9D"/>
    <w:rsid w:val="004B7ADA"/>
    <w:rsid w:val="004B7BA5"/>
    <w:rsid w:val="004B7CB8"/>
    <w:rsid w:val="004B7F89"/>
    <w:rsid w:val="004C019C"/>
    <w:rsid w:val="004C0224"/>
    <w:rsid w:val="004C02E6"/>
    <w:rsid w:val="004C079C"/>
    <w:rsid w:val="004C07E9"/>
    <w:rsid w:val="004C094D"/>
    <w:rsid w:val="004C0A3B"/>
    <w:rsid w:val="004C0BBF"/>
    <w:rsid w:val="004C0D09"/>
    <w:rsid w:val="004C0E97"/>
    <w:rsid w:val="004C0F27"/>
    <w:rsid w:val="004C0F80"/>
    <w:rsid w:val="004C0F81"/>
    <w:rsid w:val="004C1027"/>
    <w:rsid w:val="004C1395"/>
    <w:rsid w:val="004C14C7"/>
    <w:rsid w:val="004C15EA"/>
    <w:rsid w:val="004C1854"/>
    <w:rsid w:val="004C1884"/>
    <w:rsid w:val="004C18E0"/>
    <w:rsid w:val="004C1A1C"/>
    <w:rsid w:val="004C1FA4"/>
    <w:rsid w:val="004C225A"/>
    <w:rsid w:val="004C24B6"/>
    <w:rsid w:val="004C2AE9"/>
    <w:rsid w:val="004C2B42"/>
    <w:rsid w:val="004C2B5A"/>
    <w:rsid w:val="004C2BFA"/>
    <w:rsid w:val="004C2F78"/>
    <w:rsid w:val="004C2FD9"/>
    <w:rsid w:val="004C316D"/>
    <w:rsid w:val="004C31C5"/>
    <w:rsid w:val="004C323D"/>
    <w:rsid w:val="004C3368"/>
    <w:rsid w:val="004C3637"/>
    <w:rsid w:val="004C373D"/>
    <w:rsid w:val="004C393A"/>
    <w:rsid w:val="004C3B6F"/>
    <w:rsid w:val="004C3C63"/>
    <w:rsid w:val="004C3E0D"/>
    <w:rsid w:val="004C3E15"/>
    <w:rsid w:val="004C3FD4"/>
    <w:rsid w:val="004C43B4"/>
    <w:rsid w:val="004C4625"/>
    <w:rsid w:val="004C4842"/>
    <w:rsid w:val="004C48B6"/>
    <w:rsid w:val="004C4F22"/>
    <w:rsid w:val="004C511E"/>
    <w:rsid w:val="004C520F"/>
    <w:rsid w:val="004C5267"/>
    <w:rsid w:val="004C52CA"/>
    <w:rsid w:val="004C5399"/>
    <w:rsid w:val="004C59F4"/>
    <w:rsid w:val="004C5AD4"/>
    <w:rsid w:val="004C5D80"/>
    <w:rsid w:val="004C5F3B"/>
    <w:rsid w:val="004C6075"/>
    <w:rsid w:val="004C6271"/>
    <w:rsid w:val="004C65CF"/>
    <w:rsid w:val="004C679F"/>
    <w:rsid w:val="004C68B4"/>
    <w:rsid w:val="004C68C9"/>
    <w:rsid w:val="004C6B5E"/>
    <w:rsid w:val="004C6CD1"/>
    <w:rsid w:val="004C6D45"/>
    <w:rsid w:val="004C6F83"/>
    <w:rsid w:val="004C70B2"/>
    <w:rsid w:val="004C71B7"/>
    <w:rsid w:val="004C722D"/>
    <w:rsid w:val="004C7324"/>
    <w:rsid w:val="004C7388"/>
    <w:rsid w:val="004C74A5"/>
    <w:rsid w:val="004C76E9"/>
    <w:rsid w:val="004C77C4"/>
    <w:rsid w:val="004C791E"/>
    <w:rsid w:val="004C798D"/>
    <w:rsid w:val="004C7993"/>
    <w:rsid w:val="004C7AD3"/>
    <w:rsid w:val="004C7ADE"/>
    <w:rsid w:val="004C7BFF"/>
    <w:rsid w:val="004C7C2F"/>
    <w:rsid w:val="004C7CA6"/>
    <w:rsid w:val="004D03BD"/>
    <w:rsid w:val="004D04C9"/>
    <w:rsid w:val="004D07F3"/>
    <w:rsid w:val="004D083E"/>
    <w:rsid w:val="004D0884"/>
    <w:rsid w:val="004D0FC2"/>
    <w:rsid w:val="004D0FD4"/>
    <w:rsid w:val="004D1594"/>
    <w:rsid w:val="004D17D0"/>
    <w:rsid w:val="004D1976"/>
    <w:rsid w:val="004D1B11"/>
    <w:rsid w:val="004D1C1D"/>
    <w:rsid w:val="004D1C79"/>
    <w:rsid w:val="004D20D8"/>
    <w:rsid w:val="004D22A6"/>
    <w:rsid w:val="004D24FF"/>
    <w:rsid w:val="004D253D"/>
    <w:rsid w:val="004D287F"/>
    <w:rsid w:val="004D2914"/>
    <w:rsid w:val="004D2DDF"/>
    <w:rsid w:val="004D30CF"/>
    <w:rsid w:val="004D3432"/>
    <w:rsid w:val="004D3451"/>
    <w:rsid w:val="004D3874"/>
    <w:rsid w:val="004D39B0"/>
    <w:rsid w:val="004D3A9E"/>
    <w:rsid w:val="004D3AD5"/>
    <w:rsid w:val="004D3E03"/>
    <w:rsid w:val="004D41A3"/>
    <w:rsid w:val="004D4387"/>
    <w:rsid w:val="004D438F"/>
    <w:rsid w:val="004D43B8"/>
    <w:rsid w:val="004D43F6"/>
    <w:rsid w:val="004D4425"/>
    <w:rsid w:val="004D448D"/>
    <w:rsid w:val="004D4564"/>
    <w:rsid w:val="004D46EE"/>
    <w:rsid w:val="004D481C"/>
    <w:rsid w:val="004D4868"/>
    <w:rsid w:val="004D4DE3"/>
    <w:rsid w:val="004D4EAB"/>
    <w:rsid w:val="004D4EBF"/>
    <w:rsid w:val="004D4FA4"/>
    <w:rsid w:val="004D5267"/>
    <w:rsid w:val="004D5669"/>
    <w:rsid w:val="004D5722"/>
    <w:rsid w:val="004D5942"/>
    <w:rsid w:val="004D5ADA"/>
    <w:rsid w:val="004D5BE4"/>
    <w:rsid w:val="004D5D80"/>
    <w:rsid w:val="004D5F56"/>
    <w:rsid w:val="004D6088"/>
    <w:rsid w:val="004D60C5"/>
    <w:rsid w:val="004D6302"/>
    <w:rsid w:val="004D64C6"/>
    <w:rsid w:val="004D6563"/>
    <w:rsid w:val="004D67DE"/>
    <w:rsid w:val="004D6886"/>
    <w:rsid w:val="004D68C0"/>
    <w:rsid w:val="004D69AA"/>
    <w:rsid w:val="004D6C91"/>
    <w:rsid w:val="004D6CF1"/>
    <w:rsid w:val="004D6D42"/>
    <w:rsid w:val="004D6E2E"/>
    <w:rsid w:val="004D7088"/>
    <w:rsid w:val="004D70E9"/>
    <w:rsid w:val="004D720E"/>
    <w:rsid w:val="004D7210"/>
    <w:rsid w:val="004D726F"/>
    <w:rsid w:val="004D770A"/>
    <w:rsid w:val="004D781C"/>
    <w:rsid w:val="004D7A99"/>
    <w:rsid w:val="004D7EDB"/>
    <w:rsid w:val="004E00E4"/>
    <w:rsid w:val="004E02A9"/>
    <w:rsid w:val="004E04DC"/>
    <w:rsid w:val="004E0634"/>
    <w:rsid w:val="004E065B"/>
    <w:rsid w:val="004E0725"/>
    <w:rsid w:val="004E07BA"/>
    <w:rsid w:val="004E0A1B"/>
    <w:rsid w:val="004E0B31"/>
    <w:rsid w:val="004E0C85"/>
    <w:rsid w:val="004E0E08"/>
    <w:rsid w:val="004E12C8"/>
    <w:rsid w:val="004E15A7"/>
    <w:rsid w:val="004E162F"/>
    <w:rsid w:val="004E176C"/>
    <w:rsid w:val="004E1C99"/>
    <w:rsid w:val="004E1E22"/>
    <w:rsid w:val="004E1F02"/>
    <w:rsid w:val="004E2031"/>
    <w:rsid w:val="004E208B"/>
    <w:rsid w:val="004E211F"/>
    <w:rsid w:val="004E214F"/>
    <w:rsid w:val="004E2297"/>
    <w:rsid w:val="004E24B8"/>
    <w:rsid w:val="004E25D8"/>
    <w:rsid w:val="004E2644"/>
    <w:rsid w:val="004E27A2"/>
    <w:rsid w:val="004E284E"/>
    <w:rsid w:val="004E2ABD"/>
    <w:rsid w:val="004E2C29"/>
    <w:rsid w:val="004E2E38"/>
    <w:rsid w:val="004E2F49"/>
    <w:rsid w:val="004E2F73"/>
    <w:rsid w:val="004E2FE8"/>
    <w:rsid w:val="004E3289"/>
    <w:rsid w:val="004E32E3"/>
    <w:rsid w:val="004E33A2"/>
    <w:rsid w:val="004E33D4"/>
    <w:rsid w:val="004E34C7"/>
    <w:rsid w:val="004E35A9"/>
    <w:rsid w:val="004E35E4"/>
    <w:rsid w:val="004E3646"/>
    <w:rsid w:val="004E3989"/>
    <w:rsid w:val="004E39BD"/>
    <w:rsid w:val="004E39DE"/>
    <w:rsid w:val="004E3C64"/>
    <w:rsid w:val="004E3D8B"/>
    <w:rsid w:val="004E3DF3"/>
    <w:rsid w:val="004E3F48"/>
    <w:rsid w:val="004E4572"/>
    <w:rsid w:val="004E458C"/>
    <w:rsid w:val="004E4599"/>
    <w:rsid w:val="004E467A"/>
    <w:rsid w:val="004E47CF"/>
    <w:rsid w:val="004E47EC"/>
    <w:rsid w:val="004E4C4B"/>
    <w:rsid w:val="004E4E26"/>
    <w:rsid w:val="004E4E55"/>
    <w:rsid w:val="004E5056"/>
    <w:rsid w:val="004E52C3"/>
    <w:rsid w:val="004E538C"/>
    <w:rsid w:val="004E5627"/>
    <w:rsid w:val="004E574E"/>
    <w:rsid w:val="004E5A16"/>
    <w:rsid w:val="004E5F68"/>
    <w:rsid w:val="004E6053"/>
    <w:rsid w:val="004E6220"/>
    <w:rsid w:val="004E6288"/>
    <w:rsid w:val="004E6395"/>
    <w:rsid w:val="004E65CE"/>
    <w:rsid w:val="004E6A8F"/>
    <w:rsid w:val="004E71CB"/>
    <w:rsid w:val="004E72BE"/>
    <w:rsid w:val="004E7403"/>
    <w:rsid w:val="004E7521"/>
    <w:rsid w:val="004E774C"/>
    <w:rsid w:val="004E77DF"/>
    <w:rsid w:val="004E780E"/>
    <w:rsid w:val="004E78FE"/>
    <w:rsid w:val="004E7A76"/>
    <w:rsid w:val="004E7BB6"/>
    <w:rsid w:val="004E7DCA"/>
    <w:rsid w:val="004E8AD9"/>
    <w:rsid w:val="004F01CF"/>
    <w:rsid w:val="004F03EE"/>
    <w:rsid w:val="004F092E"/>
    <w:rsid w:val="004F0A92"/>
    <w:rsid w:val="004F0BED"/>
    <w:rsid w:val="004F0C03"/>
    <w:rsid w:val="004F0E7D"/>
    <w:rsid w:val="004F0F27"/>
    <w:rsid w:val="004F0F86"/>
    <w:rsid w:val="004F12BA"/>
    <w:rsid w:val="004F1481"/>
    <w:rsid w:val="004F1558"/>
    <w:rsid w:val="004F156B"/>
    <w:rsid w:val="004F1939"/>
    <w:rsid w:val="004F1ACC"/>
    <w:rsid w:val="004F1B9A"/>
    <w:rsid w:val="004F1CC7"/>
    <w:rsid w:val="004F1DB5"/>
    <w:rsid w:val="004F23C7"/>
    <w:rsid w:val="004F25F6"/>
    <w:rsid w:val="004F2AB6"/>
    <w:rsid w:val="004F2DE6"/>
    <w:rsid w:val="004F2E06"/>
    <w:rsid w:val="004F2E3B"/>
    <w:rsid w:val="004F30C9"/>
    <w:rsid w:val="004F3A73"/>
    <w:rsid w:val="004F3AF2"/>
    <w:rsid w:val="004F3B6F"/>
    <w:rsid w:val="004F3DBB"/>
    <w:rsid w:val="004F3DF9"/>
    <w:rsid w:val="004F3FE6"/>
    <w:rsid w:val="004F3FEB"/>
    <w:rsid w:val="004F40B5"/>
    <w:rsid w:val="004F42B9"/>
    <w:rsid w:val="004F4418"/>
    <w:rsid w:val="004F4487"/>
    <w:rsid w:val="004F4B14"/>
    <w:rsid w:val="004F4C7D"/>
    <w:rsid w:val="004F4D39"/>
    <w:rsid w:val="004F4FC7"/>
    <w:rsid w:val="004F5011"/>
    <w:rsid w:val="004F510F"/>
    <w:rsid w:val="004F5171"/>
    <w:rsid w:val="004F5237"/>
    <w:rsid w:val="004F53C5"/>
    <w:rsid w:val="004F55C9"/>
    <w:rsid w:val="004F59D9"/>
    <w:rsid w:val="004F5BF1"/>
    <w:rsid w:val="004F624F"/>
    <w:rsid w:val="004F6410"/>
    <w:rsid w:val="004F649A"/>
    <w:rsid w:val="004F6524"/>
    <w:rsid w:val="004F6531"/>
    <w:rsid w:val="004F653F"/>
    <w:rsid w:val="004F65AD"/>
    <w:rsid w:val="004F660A"/>
    <w:rsid w:val="004F6776"/>
    <w:rsid w:val="004F67FB"/>
    <w:rsid w:val="004F6AE3"/>
    <w:rsid w:val="004F6B4A"/>
    <w:rsid w:val="004F6B85"/>
    <w:rsid w:val="004F6FDD"/>
    <w:rsid w:val="004F7021"/>
    <w:rsid w:val="004F763D"/>
    <w:rsid w:val="004F7696"/>
    <w:rsid w:val="004F78AA"/>
    <w:rsid w:val="004F7C03"/>
    <w:rsid w:val="004F7C10"/>
    <w:rsid w:val="004F7EA4"/>
    <w:rsid w:val="004F7F87"/>
    <w:rsid w:val="005002AD"/>
    <w:rsid w:val="00500353"/>
    <w:rsid w:val="00500541"/>
    <w:rsid w:val="005005AC"/>
    <w:rsid w:val="00500663"/>
    <w:rsid w:val="0050069A"/>
    <w:rsid w:val="005006C1"/>
    <w:rsid w:val="005006CB"/>
    <w:rsid w:val="0050071A"/>
    <w:rsid w:val="00500A4D"/>
    <w:rsid w:val="00500DB0"/>
    <w:rsid w:val="0050106B"/>
    <w:rsid w:val="00501426"/>
    <w:rsid w:val="0050157E"/>
    <w:rsid w:val="0050157F"/>
    <w:rsid w:val="00501776"/>
    <w:rsid w:val="00501950"/>
    <w:rsid w:val="00501A50"/>
    <w:rsid w:val="00501B52"/>
    <w:rsid w:val="00501BA5"/>
    <w:rsid w:val="00501BDD"/>
    <w:rsid w:val="00501D19"/>
    <w:rsid w:val="00501E47"/>
    <w:rsid w:val="00501EFD"/>
    <w:rsid w:val="00501F66"/>
    <w:rsid w:val="00502233"/>
    <w:rsid w:val="005023B1"/>
    <w:rsid w:val="005026D4"/>
    <w:rsid w:val="005029F8"/>
    <w:rsid w:val="00502A16"/>
    <w:rsid w:val="00502BEA"/>
    <w:rsid w:val="00502C06"/>
    <w:rsid w:val="00502CD0"/>
    <w:rsid w:val="00502D14"/>
    <w:rsid w:val="00502E85"/>
    <w:rsid w:val="00502F21"/>
    <w:rsid w:val="00503112"/>
    <w:rsid w:val="00503185"/>
    <w:rsid w:val="005032F1"/>
    <w:rsid w:val="00503317"/>
    <w:rsid w:val="0050383E"/>
    <w:rsid w:val="00503846"/>
    <w:rsid w:val="005039AB"/>
    <w:rsid w:val="00503B16"/>
    <w:rsid w:val="00503D7D"/>
    <w:rsid w:val="00503F8E"/>
    <w:rsid w:val="00503FAD"/>
    <w:rsid w:val="00503FDA"/>
    <w:rsid w:val="00503FE0"/>
    <w:rsid w:val="005040FA"/>
    <w:rsid w:val="005042AD"/>
    <w:rsid w:val="005045B2"/>
    <w:rsid w:val="0050463A"/>
    <w:rsid w:val="00504727"/>
    <w:rsid w:val="00504920"/>
    <w:rsid w:val="00504CC0"/>
    <w:rsid w:val="00504D78"/>
    <w:rsid w:val="00504EB9"/>
    <w:rsid w:val="0050528B"/>
    <w:rsid w:val="00505438"/>
    <w:rsid w:val="005055E9"/>
    <w:rsid w:val="0050581E"/>
    <w:rsid w:val="00505BFC"/>
    <w:rsid w:val="00505C84"/>
    <w:rsid w:val="00505D0F"/>
    <w:rsid w:val="00505D23"/>
    <w:rsid w:val="00505E42"/>
    <w:rsid w:val="00505FE2"/>
    <w:rsid w:val="0050634E"/>
    <w:rsid w:val="0050645C"/>
    <w:rsid w:val="00506659"/>
    <w:rsid w:val="00506676"/>
    <w:rsid w:val="00506728"/>
    <w:rsid w:val="00506A08"/>
    <w:rsid w:val="00506BE5"/>
    <w:rsid w:val="00506C84"/>
    <w:rsid w:val="00506CC0"/>
    <w:rsid w:val="00506E82"/>
    <w:rsid w:val="00506FC3"/>
    <w:rsid w:val="005071B1"/>
    <w:rsid w:val="00507315"/>
    <w:rsid w:val="00507379"/>
    <w:rsid w:val="005075FD"/>
    <w:rsid w:val="0050771F"/>
    <w:rsid w:val="005078A0"/>
    <w:rsid w:val="00507CA6"/>
    <w:rsid w:val="00507CF6"/>
    <w:rsid w:val="00507D23"/>
    <w:rsid w:val="00507D28"/>
    <w:rsid w:val="00507D57"/>
    <w:rsid w:val="005102EA"/>
    <w:rsid w:val="005105EE"/>
    <w:rsid w:val="00510806"/>
    <w:rsid w:val="0051080F"/>
    <w:rsid w:val="005108AE"/>
    <w:rsid w:val="0051095D"/>
    <w:rsid w:val="00510BCB"/>
    <w:rsid w:val="00510DCE"/>
    <w:rsid w:val="00510E6E"/>
    <w:rsid w:val="0051121F"/>
    <w:rsid w:val="0051124D"/>
    <w:rsid w:val="00511417"/>
    <w:rsid w:val="00511571"/>
    <w:rsid w:val="00511577"/>
    <w:rsid w:val="005117D7"/>
    <w:rsid w:val="00511929"/>
    <w:rsid w:val="00511B5C"/>
    <w:rsid w:val="00511CEF"/>
    <w:rsid w:val="00512310"/>
    <w:rsid w:val="005123A7"/>
    <w:rsid w:val="00512413"/>
    <w:rsid w:val="005125DC"/>
    <w:rsid w:val="005126B3"/>
    <w:rsid w:val="005127D0"/>
    <w:rsid w:val="00512807"/>
    <w:rsid w:val="0051295C"/>
    <w:rsid w:val="005129C9"/>
    <w:rsid w:val="00512A61"/>
    <w:rsid w:val="00512A7A"/>
    <w:rsid w:val="00512FAD"/>
    <w:rsid w:val="00512FFA"/>
    <w:rsid w:val="0051313C"/>
    <w:rsid w:val="00513405"/>
    <w:rsid w:val="00513466"/>
    <w:rsid w:val="0051366F"/>
    <w:rsid w:val="005138E4"/>
    <w:rsid w:val="00513AD9"/>
    <w:rsid w:val="00513D6B"/>
    <w:rsid w:val="00513D73"/>
    <w:rsid w:val="00513FA3"/>
    <w:rsid w:val="0051400E"/>
    <w:rsid w:val="00514101"/>
    <w:rsid w:val="005144B6"/>
    <w:rsid w:val="00514530"/>
    <w:rsid w:val="00514557"/>
    <w:rsid w:val="00514637"/>
    <w:rsid w:val="00514840"/>
    <w:rsid w:val="0051494A"/>
    <w:rsid w:val="0051498A"/>
    <w:rsid w:val="00514B4E"/>
    <w:rsid w:val="00514B98"/>
    <w:rsid w:val="00514BFC"/>
    <w:rsid w:val="00514E00"/>
    <w:rsid w:val="00514F1F"/>
    <w:rsid w:val="00514FD2"/>
    <w:rsid w:val="005150EB"/>
    <w:rsid w:val="00515353"/>
    <w:rsid w:val="0051561C"/>
    <w:rsid w:val="005158EE"/>
    <w:rsid w:val="00515A98"/>
    <w:rsid w:val="00515C17"/>
    <w:rsid w:val="00515E97"/>
    <w:rsid w:val="00515FB9"/>
    <w:rsid w:val="005160D8"/>
    <w:rsid w:val="00516227"/>
    <w:rsid w:val="005165FA"/>
    <w:rsid w:val="0051675B"/>
    <w:rsid w:val="005167C0"/>
    <w:rsid w:val="005168F9"/>
    <w:rsid w:val="00516AB7"/>
    <w:rsid w:val="00516C79"/>
    <w:rsid w:val="00516E99"/>
    <w:rsid w:val="00516EF1"/>
    <w:rsid w:val="0051701F"/>
    <w:rsid w:val="005172B9"/>
    <w:rsid w:val="005172D9"/>
    <w:rsid w:val="00517335"/>
    <w:rsid w:val="005173C1"/>
    <w:rsid w:val="005173CC"/>
    <w:rsid w:val="00517953"/>
    <w:rsid w:val="00517B5A"/>
    <w:rsid w:val="00517B62"/>
    <w:rsid w:val="00517B78"/>
    <w:rsid w:val="005206BA"/>
    <w:rsid w:val="00520BCD"/>
    <w:rsid w:val="00520C4F"/>
    <w:rsid w:val="00520CF9"/>
    <w:rsid w:val="00521109"/>
    <w:rsid w:val="005212D4"/>
    <w:rsid w:val="005214DF"/>
    <w:rsid w:val="005215F2"/>
    <w:rsid w:val="00521A3E"/>
    <w:rsid w:val="00521A5B"/>
    <w:rsid w:val="00521BF5"/>
    <w:rsid w:val="00521E92"/>
    <w:rsid w:val="005221D8"/>
    <w:rsid w:val="00522206"/>
    <w:rsid w:val="0052222E"/>
    <w:rsid w:val="005222D4"/>
    <w:rsid w:val="005224F5"/>
    <w:rsid w:val="0052273E"/>
    <w:rsid w:val="0052289F"/>
    <w:rsid w:val="00522C27"/>
    <w:rsid w:val="00522D11"/>
    <w:rsid w:val="00522EAE"/>
    <w:rsid w:val="00522FB2"/>
    <w:rsid w:val="00523030"/>
    <w:rsid w:val="0052338B"/>
    <w:rsid w:val="005234CA"/>
    <w:rsid w:val="00523811"/>
    <w:rsid w:val="005239AD"/>
    <w:rsid w:val="00523D36"/>
    <w:rsid w:val="00523F21"/>
    <w:rsid w:val="0052404A"/>
    <w:rsid w:val="005240E1"/>
    <w:rsid w:val="0052415E"/>
    <w:rsid w:val="0052459E"/>
    <w:rsid w:val="00524709"/>
    <w:rsid w:val="00524750"/>
    <w:rsid w:val="00524DE2"/>
    <w:rsid w:val="00524E46"/>
    <w:rsid w:val="00524E8B"/>
    <w:rsid w:val="0052514D"/>
    <w:rsid w:val="0052518F"/>
    <w:rsid w:val="00525507"/>
    <w:rsid w:val="00525596"/>
    <w:rsid w:val="00525653"/>
    <w:rsid w:val="00525699"/>
    <w:rsid w:val="005257FE"/>
    <w:rsid w:val="0052589B"/>
    <w:rsid w:val="00525A1E"/>
    <w:rsid w:val="00525A6E"/>
    <w:rsid w:val="00525AE5"/>
    <w:rsid w:val="00525C73"/>
    <w:rsid w:val="00525D74"/>
    <w:rsid w:val="00525DF6"/>
    <w:rsid w:val="00525DF8"/>
    <w:rsid w:val="00526657"/>
    <w:rsid w:val="00526662"/>
    <w:rsid w:val="005267A2"/>
    <w:rsid w:val="005268E3"/>
    <w:rsid w:val="00526DF8"/>
    <w:rsid w:val="00526F41"/>
    <w:rsid w:val="00527043"/>
    <w:rsid w:val="005270DC"/>
    <w:rsid w:val="005275FC"/>
    <w:rsid w:val="00527722"/>
    <w:rsid w:val="00527A05"/>
    <w:rsid w:val="00527B84"/>
    <w:rsid w:val="00527FD4"/>
    <w:rsid w:val="00527FDF"/>
    <w:rsid w:val="00530041"/>
    <w:rsid w:val="00530091"/>
    <w:rsid w:val="00530306"/>
    <w:rsid w:val="005304A5"/>
    <w:rsid w:val="00530810"/>
    <w:rsid w:val="00530884"/>
    <w:rsid w:val="00530B94"/>
    <w:rsid w:val="00530C78"/>
    <w:rsid w:val="00530CEA"/>
    <w:rsid w:val="00530DF8"/>
    <w:rsid w:val="00530F27"/>
    <w:rsid w:val="00531369"/>
    <w:rsid w:val="0053164A"/>
    <w:rsid w:val="00531672"/>
    <w:rsid w:val="00531683"/>
    <w:rsid w:val="005316EA"/>
    <w:rsid w:val="005317DE"/>
    <w:rsid w:val="00531C7B"/>
    <w:rsid w:val="00531D99"/>
    <w:rsid w:val="00531EED"/>
    <w:rsid w:val="00531EF3"/>
    <w:rsid w:val="005320B9"/>
    <w:rsid w:val="005320EF"/>
    <w:rsid w:val="0053218C"/>
    <w:rsid w:val="005321B6"/>
    <w:rsid w:val="005322B6"/>
    <w:rsid w:val="00532304"/>
    <w:rsid w:val="0053270C"/>
    <w:rsid w:val="00532740"/>
    <w:rsid w:val="00532863"/>
    <w:rsid w:val="00532D12"/>
    <w:rsid w:val="0053339E"/>
    <w:rsid w:val="005333CA"/>
    <w:rsid w:val="0053345F"/>
    <w:rsid w:val="005335C9"/>
    <w:rsid w:val="00533ABE"/>
    <w:rsid w:val="00533BBB"/>
    <w:rsid w:val="00533BBF"/>
    <w:rsid w:val="00534038"/>
    <w:rsid w:val="00534370"/>
    <w:rsid w:val="0053448D"/>
    <w:rsid w:val="0053464F"/>
    <w:rsid w:val="00534BBE"/>
    <w:rsid w:val="00534CAC"/>
    <w:rsid w:val="00534DDC"/>
    <w:rsid w:val="00535076"/>
    <w:rsid w:val="00535218"/>
    <w:rsid w:val="00535429"/>
    <w:rsid w:val="0053545A"/>
    <w:rsid w:val="0053559E"/>
    <w:rsid w:val="005356BC"/>
    <w:rsid w:val="0053574B"/>
    <w:rsid w:val="005357F7"/>
    <w:rsid w:val="0053582A"/>
    <w:rsid w:val="005358D3"/>
    <w:rsid w:val="005358EB"/>
    <w:rsid w:val="00535A11"/>
    <w:rsid w:val="00535A6D"/>
    <w:rsid w:val="00535CDE"/>
    <w:rsid w:val="00535DF1"/>
    <w:rsid w:val="00535ED5"/>
    <w:rsid w:val="00535F9B"/>
    <w:rsid w:val="005361EF"/>
    <w:rsid w:val="00536289"/>
    <w:rsid w:val="0053638C"/>
    <w:rsid w:val="00536765"/>
    <w:rsid w:val="0053679A"/>
    <w:rsid w:val="005367B0"/>
    <w:rsid w:val="005368E5"/>
    <w:rsid w:val="00536974"/>
    <w:rsid w:val="00536B0D"/>
    <w:rsid w:val="00536FF8"/>
    <w:rsid w:val="005372D3"/>
    <w:rsid w:val="005373AA"/>
    <w:rsid w:val="00537463"/>
    <w:rsid w:val="0053778F"/>
    <w:rsid w:val="00537859"/>
    <w:rsid w:val="00537886"/>
    <w:rsid w:val="00537EFB"/>
    <w:rsid w:val="00537EFF"/>
    <w:rsid w:val="00540012"/>
    <w:rsid w:val="00540383"/>
    <w:rsid w:val="0054042E"/>
    <w:rsid w:val="0054045B"/>
    <w:rsid w:val="0054052F"/>
    <w:rsid w:val="005405E8"/>
    <w:rsid w:val="00540847"/>
    <w:rsid w:val="005408F8"/>
    <w:rsid w:val="0054091C"/>
    <w:rsid w:val="005409B7"/>
    <w:rsid w:val="00540CAF"/>
    <w:rsid w:val="00540E54"/>
    <w:rsid w:val="00540F46"/>
    <w:rsid w:val="0054125F"/>
    <w:rsid w:val="0054131B"/>
    <w:rsid w:val="0054157C"/>
    <w:rsid w:val="005419A7"/>
    <w:rsid w:val="005419F7"/>
    <w:rsid w:val="00541A3A"/>
    <w:rsid w:val="00541A40"/>
    <w:rsid w:val="00541BB0"/>
    <w:rsid w:val="00541D51"/>
    <w:rsid w:val="00541EDA"/>
    <w:rsid w:val="00541F16"/>
    <w:rsid w:val="00542075"/>
    <w:rsid w:val="005420D7"/>
    <w:rsid w:val="0054217E"/>
    <w:rsid w:val="0054233E"/>
    <w:rsid w:val="005426DC"/>
    <w:rsid w:val="00542B06"/>
    <w:rsid w:val="00542B9B"/>
    <w:rsid w:val="00542C37"/>
    <w:rsid w:val="00542D54"/>
    <w:rsid w:val="00542DDD"/>
    <w:rsid w:val="00542E67"/>
    <w:rsid w:val="00543149"/>
    <w:rsid w:val="005431EA"/>
    <w:rsid w:val="00543262"/>
    <w:rsid w:val="00543371"/>
    <w:rsid w:val="00543385"/>
    <w:rsid w:val="0054356B"/>
    <w:rsid w:val="00543632"/>
    <w:rsid w:val="005436A2"/>
    <w:rsid w:val="00543A66"/>
    <w:rsid w:val="00543B29"/>
    <w:rsid w:val="00543C5C"/>
    <w:rsid w:val="00543D5A"/>
    <w:rsid w:val="00543F52"/>
    <w:rsid w:val="005441D8"/>
    <w:rsid w:val="005443C3"/>
    <w:rsid w:val="005443F9"/>
    <w:rsid w:val="005445BE"/>
    <w:rsid w:val="00544659"/>
    <w:rsid w:val="005447AA"/>
    <w:rsid w:val="0054487B"/>
    <w:rsid w:val="00544887"/>
    <w:rsid w:val="00544919"/>
    <w:rsid w:val="0054492B"/>
    <w:rsid w:val="0054493E"/>
    <w:rsid w:val="00544B08"/>
    <w:rsid w:val="00544D18"/>
    <w:rsid w:val="00544DAA"/>
    <w:rsid w:val="00544E02"/>
    <w:rsid w:val="00544E0F"/>
    <w:rsid w:val="00544EE3"/>
    <w:rsid w:val="00544F23"/>
    <w:rsid w:val="00545282"/>
    <w:rsid w:val="0054572A"/>
    <w:rsid w:val="0054577E"/>
    <w:rsid w:val="0054584A"/>
    <w:rsid w:val="00545D6C"/>
    <w:rsid w:val="00545EB5"/>
    <w:rsid w:val="00545EE4"/>
    <w:rsid w:val="00546026"/>
    <w:rsid w:val="0054652D"/>
    <w:rsid w:val="005465C9"/>
    <w:rsid w:val="005466A6"/>
    <w:rsid w:val="005466E1"/>
    <w:rsid w:val="005468B6"/>
    <w:rsid w:val="005468D5"/>
    <w:rsid w:val="00546957"/>
    <w:rsid w:val="00546A3C"/>
    <w:rsid w:val="00546B23"/>
    <w:rsid w:val="00546C17"/>
    <w:rsid w:val="00546D34"/>
    <w:rsid w:val="00546D9A"/>
    <w:rsid w:val="00546EBF"/>
    <w:rsid w:val="0054713C"/>
    <w:rsid w:val="00547361"/>
    <w:rsid w:val="0054736A"/>
    <w:rsid w:val="0054756B"/>
    <w:rsid w:val="005475D0"/>
    <w:rsid w:val="005475F3"/>
    <w:rsid w:val="0054771E"/>
    <w:rsid w:val="0054784E"/>
    <w:rsid w:val="00547886"/>
    <w:rsid w:val="00547979"/>
    <w:rsid w:val="00547C7C"/>
    <w:rsid w:val="00547CA1"/>
    <w:rsid w:val="00547D2D"/>
    <w:rsid w:val="00547DE8"/>
    <w:rsid w:val="005504A7"/>
    <w:rsid w:val="005504C4"/>
    <w:rsid w:val="0055069D"/>
    <w:rsid w:val="005506D6"/>
    <w:rsid w:val="00550A12"/>
    <w:rsid w:val="00550B3D"/>
    <w:rsid w:val="00550C6D"/>
    <w:rsid w:val="00550CD8"/>
    <w:rsid w:val="00550EA4"/>
    <w:rsid w:val="005510B4"/>
    <w:rsid w:val="00551102"/>
    <w:rsid w:val="00551106"/>
    <w:rsid w:val="00551149"/>
    <w:rsid w:val="0055114C"/>
    <w:rsid w:val="00551163"/>
    <w:rsid w:val="00551434"/>
    <w:rsid w:val="00551737"/>
    <w:rsid w:val="005517CC"/>
    <w:rsid w:val="00551B4A"/>
    <w:rsid w:val="00551B74"/>
    <w:rsid w:val="00551C48"/>
    <w:rsid w:val="00551DC0"/>
    <w:rsid w:val="00551ED2"/>
    <w:rsid w:val="0055214B"/>
    <w:rsid w:val="0055259B"/>
    <w:rsid w:val="0055268C"/>
    <w:rsid w:val="00552708"/>
    <w:rsid w:val="0055288A"/>
    <w:rsid w:val="0055295A"/>
    <w:rsid w:val="00552999"/>
    <w:rsid w:val="005529D8"/>
    <w:rsid w:val="00552C53"/>
    <w:rsid w:val="00552C71"/>
    <w:rsid w:val="00552D6D"/>
    <w:rsid w:val="0055302A"/>
    <w:rsid w:val="005532CD"/>
    <w:rsid w:val="005533E9"/>
    <w:rsid w:val="0055350A"/>
    <w:rsid w:val="00553572"/>
    <w:rsid w:val="00553763"/>
    <w:rsid w:val="00553962"/>
    <w:rsid w:val="00554012"/>
    <w:rsid w:val="0055412F"/>
    <w:rsid w:val="005542AF"/>
    <w:rsid w:val="00554454"/>
    <w:rsid w:val="00554475"/>
    <w:rsid w:val="00554678"/>
    <w:rsid w:val="005547ED"/>
    <w:rsid w:val="005548FD"/>
    <w:rsid w:val="00554FE4"/>
    <w:rsid w:val="0055511B"/>
    <w:rsid w:val="0055548E"/>
    <w:rsid w:val="00555499"/>
    <w:rsid w:val="005554AE"/>
    <w:rsid w:val="005556E4"/>
    <w:rsid w:val="00555776"/>
    <w:rsid w:val="005557D1"/>
    <w:rsid w:val="00555915"/>
    <w:rsid w:val="00555A16"/>
    <w:rsid w:val="00555A28"/>
    <w:rsid w:val="00555A2B"/>
    <w:rsid w:val="00555AD4"/>
    <w:rsid w:val="00555B0A"/>
    <w:rsid w:val="00555B81"/>
    <w:rsid w:val="00555D16"/>
    <w:rsid w:val="00556009"/>
    <w:rsid w:val="0055604E"/>
    <w:rsid w:val="005561C7"/>
    <w:rsid w:val="00556304"/>
    <w:rsid w:val="00556401"/>
    <w:rsid w:val="0055684A"/>
    <w:rsid w:val="005569B2"/>
    <w:rsid w:val="005569F3"/>
    <w:rsid w:val="00556ACF"/>
    <w:rsid w:val="00556B8D"/>
    <w:rsid w:val="00556E68"/>
    <w:rsid w:val="00557122"/>
    <w:rsid w:val="0055714C"/>
    <w:rsid w:val="005572F8"/>
    <w:rsid w:val="00557315"/>
    <w:rsid w:val="005574D2"/>
    <w:rsid w:val="00557537"/>
    <w:rsid w:val="005575D8"/>
    <w:rsid w:val="00557A56"/>
    <w:rsid w:val="00557CB4"/>
    <w:rsid w:val="00560419"/>
    <w:rsid w:val="00560761"/>
    <w:rsid w:val="005607F2"/>
    <w:rsid w:val="0056090C"/>
    <w:rsid w:val="00560A87"/>
    <w:rsid w:val="00560B69"/>
    <w:rsid w:val="00560D06"/>
    <w:rsid w:val="00560DAF"/>
    <w:rsid w:val="00560EE0"/>
    <w:rsid w:val="00560F2E"/>
    <w:rsid w:val="005610D4"/>
    <w:rsid w:val="00561102"/>
    <w:rsid w:val="00561158"/>
    <w:rsid w:val="005612B3"/>
    <w:rsid w:val="005612C9"/>
    <w:rsid w:val="005613F9"/>
    <w:rsid w:val="005615EB"/>
    <w:rsid w:val="00561915"/>
    <w:rsid w:val="00561A3F"/>
    <w:rsid w:val="00561A61"/>
    <w:rsid w:val="00561A84"/>
    <w:rsid w:val="0056212B"/>
    <w:rsid w:val="005621CB"/>
    <w:rsid w:val="0056220C"/>
    <w:rsid w:val="0056241B"/>
    <w:rsid w:val="00562459"/>
    <w:rsid w:val="005625B3"/>
    <w:rsid w:val="00562936"/>
    <w:rsid w:val="00562B14"/>
    <w:rsid w:val="00562B38"/>
    <w:rsid w:val="00562B79"/>
    <w:rsid w:val="00562D9F"/>
    <w:rsid w:val="00562E26"/>
    <w:rsid w:val="00563079"/>
    <w:rsid w:val="0056308E"/>
    <w:rsid w:val="00563119"/>
    <w:rsid w:val="005631A3"/>
    <w:rsid w:val="005631B7"/>
    <w:rsid w:val="005633BE"/>
    <w:rsid w:val="005635EF"/>
    <w:rsid w:val="00563639"/>
    <w:rsid w:val="005636C2"/>
    <w:rsid w:val="005636EF"/>
    <w:rsid w:val="005638F3"/>
    <w:rsid w:val="00563B20"/>
    <w:rsid w:val="00563B95"/>
    <w:rsid w:val="00563C32"/>
    <w:rsid w:val="00563CE6"/>
    <w:rsid w:val="005640BA"/>
    <w:rsid w:val="0056415A"/>
    <w:rsid w:val="005641C1"/>
    <w:rsid w:val="00564281"/>
    <w:rsid w:val="005642A1"/>
    <w:rsid w:val="00564446"/>
    <w:rsid w:val="00564462"/>
    <w:rsid w:val="005646C0"/>
    <w:rsid w:val="00564921"/>
    <w:rsid w:val="00564A82"/>
    <w:rsid w:val="00564B1D"/>
    <w:rsid w:val="00564C8C"/>
    <w:rsid w:val="00564FF4"/>
    <w:rsid w:val="005650C4"/>
    <w:rsid w:val="0056515C"/>
    <w:rsid w:val="0056524A"/>
    <w:rsid w:val="00565302"/>
    <w:rsid w:val="00565322"/>
    <w:rsid w:val="00565411"/>
    <w:rsid w:val="00565451"/>
    <w:rsid w:val="005658CD"/>
    <w:rsid w:val="005659C4"/>
    <w:rsid w:val="005659DB"/>
    <w:rsid w:val="00565B43"/>
    <w:rsid w:val="00565B63"/>
    <w:rsid w:val="00565B6E"/>
    <w:rsid w:val="00565DC5"/>
    <w:rsid w:val="00565E37"/>
    <w:rsid w:val="00565F43"/>
    <w:rsid w:val="00565F47"/>
    <w:rsid w:val="00565F51"/>
    <w:rsid w:val="0056601D"/>
    <w:rsid w:val="005663FB"/>
    <w:rsid w:val="0056655C"/>
    <w:rsid w:val="0056657E"/>
    <w:rsid w:val="005668A6"/>
    <w:rsid w:val="00566C7E"/>
    <w:rsid w:val="00566D32"/>
    <w:rsid w:val="00566D90"/>
    <w:rsid w:val="00567209"/>
    <w:rsid w:val="00567218"/>
    <w:rsid w:val="00567235"/>
    <w:rsid w:val="005672F6"/>
    <w:rsid w:val="00567344"/>
    <w:rsid w:val="005674C8"/>
    <w:rsid w:val="00567A72"/>
    <w:rsid w:val="005704E3"/>
    <w:rsid w:val="005706AB"/>
    <w:rsid w:val="005706EE"/>
    <w:rsid w:val="00570791"/>
    <w:rsid w:val="0057080D"/>
    <w:rsid w:val="00570B07"/>
    <w:rsid w:val="00570B60"/>
    <w:rsid w:val="00570CD1"/>
    <w:rsid w:val="00571053"/>
    <w:rsid w:val="005712AB"/>
    <w:rsid w:val="00571804"/>
    <w:rsid w:val="005719BF"/>
    <w:rsid w:val="00571F92"/>
    <w:rsid w:val="00571FAE"/>
    <w:rsid w:val="0057208F"/>
    <w:rsid w:val="005721B0"/>
    <w:rsid w:val="0057224A"/>
    <w:rsid w:val="0057236C"/>
    <w:rsid w:val="00572629"/>
    <w:rsid w:val="0057277D"/>
    <w:rsid w:val="0057281A"/>
    <w:rsid w:val="00572BA6"/>
    <w:rsid w:val="00572BFC"/>
    <w:rsid w:val="00572C9C"/>
    <w:rsid w:val="005730C6"/>
    <w:rsid w:val="00573327"/>
    <w:rsid w:val="0057337E"/>
    <w:rsid w:val="0057352D"/>
    <w:rsid w:val="005737C0"/>
    <w:rsid w:val="00573826"/>
    <w:rsid w:val="00573ABD"/>
    <w:rsid w:val="00573B29"/>
    <w:rsid w:val="00573D5A"/>
    <w:rsid w:val="00573EA6"/>
    <w:rsid w:val="0057408C"/>
    <w:rsid w:val="00574128"/>
    <w:rsid w:val="0057425B"/>
    <w:rsid w:val="00574346"/>
    <w:rsid w:val="00574370"/>
    <w:rsid w:val="00574443"/>
    <w:rsid w:val="00574AC2"/>
    <w:rsid w:val="00574BE7"/>
    <w:rsid w:val="00574D28"/>
    <w:rsid w:val="00574DC7"/>
    <w:rsid w:val="00575149"/>
    <w:rsid w:val="00575191"/>
    <w:rsid w:val="0057526B"/>
    <w:rsid w:val="005753D0"/>
    <w:rsid w:val="0057544D"/>
    <w:rsid w:val="005756F6"/>
    <w:rsid w:val="0057570B"/>
    <w:rsid w:val="00575730"/>
    <w:rsid w:val="0057581D"/>
    <w:rsid w:val="005758F5"/>
    <w:rsid w:val="00575C91"/>
    <w:rsid w:val="00575D1D"/>
    <w:rsid w:val="00575D5E"/>
    <w:rsid w:val="00575E34"/>
    <w:rsid w:val="00575FC2"/>
    <w:rsid w:val="00576257"/>
    <w:rsid w:val="0057660F"/>
    <w:rsid w:val="0057678E"/>
    <w:rsid w:val="005767A2"/>
    <w:rsid w:val="0057687D"/>
    <w:rsid w:val="005768D1"/>
    <w:rsid w:val="00576A84"/>
    <w:rsid w:val="00576CCC"/>
    <w:rsid w:val="00576D05"/>
    <w:rsid w:val="00576E9C"/>
    <w:rsid w:val="00576E9D"/>
    <w:rsid w:val="005770AC"/>
    <w:rsid w:val="00577213"/>
    <w:rsid w:val="005773C2"/>
    <w:rsid w:val="0057743B"/>
    <w:rsid w:val="005774E3"/>
    <w:rsid w:val="00577516"/>
    <w:rsid w:val="0057785B"/>
    <w:rsid w:val="00577A46"/>
    <w:rsid w:val="00577FED"/>
    <w:rsid w:val="005800F9"/>
    <w:rsid w:val="00580105"/>
    <w:rsid w:val="00580229"/>
    <w:rsid w:val="0058035C"/>
    <w:rsid w:val="00580AD6"/>
    <w:rsid w:val="00580C63"/>
    <w:rsid w:val="00580F36"/>
    <w:rsid w:val="0058105A"/>
    <w:rsid w:val="00581144"/>
    <w:rsid w:val="005812E0"/>
    <w:rsid w:val="005813A2"/>
    <w:rsid w:val="005815ED"/>
    <w:rsid w:val="00581766"/>
    <w:rsid w:val="00581792"/>
    <w:rsid w:val="005818D3"/>
    <w:rsid w:val="00581941"/>
    <w:rsid w:val="00581ACE"/>
    <w:rsid w:val="00581FBF"/>
    <w:rsid w:val="0058207D"/>
    <w:rsid w:val="005820EF"/>
    <w:rsid w:val="00582196"/>
    <w:rsid w:val="0058219D"/>
    <w:rsid w:val="0058227A"/>
    <w:rsid w:val="0058229B"/>
    <w:rsid w:val="0058256A"/>
    <w:rsid w:val="0058256F"/>
    <w:rsid w:val="005825C0"/>
    <w:rsid w:val="00582758"/>
    <w:rsid w:val="00582766"/>
    <w:rsid w:val="00582826"/>
    <w:rsid w:val="0058286A"/>
    <w:rsid w:val="005829F5"/>
    <w:rsid w:val="00582CC2"/>
    <w:rsid w:val="00582FA2"/>
    <w:rsid w:val="005830BB"/>
    <w:rsid w:val="0058337E"/>
    <w:rsid w:val="005834CF"/>
    <w:rsid w:val="00583543"/>
    <w:rsid w:val="005835A3"/>
    <w:rsid w:val="005838CF"/>
    <w:rsid w:val="00583961"/>
    <w:rsid w:val="00583969"/>
    <w:rsid w:val="00583BC0"/>
    <w:rsid w:val="00583FC5"/>
    <w:rsid w:val="0058438A"/>
    <w:rsid w:val="00584476"/>
    <w:rsid w:val="00584551"/>
    <w:rsid w:val="00584834"/>
    <w:rsid w:val="00584920"/>
    <w:rsid w:val="0058496B"/>
    <w:rsid w:val="00584BB4"/>
    <w:rsid w:val="00584C2B"/>
    <w:rsid w:val="00584C6E"/>
    <w:rsid w:val="00584FEE"/>
    <w:rsid w:val="00585095"/>
    <w:rsid w:val="005850FC"/>
    <w:rsid w:val="00585191"/>
    <w:rsid w:val="00585387"/>
    <w:rsid w:val="0058591F"/>
    <w:rsid w:val="00585953"/>
    <w:rsid w:val="00585BFC"/>
    <w:rsid w:val="00585C9D"/>
    <w:rsid w:val="0058616A"/>
    <w:rsid w:val="0058616F"/>
    <w:rsid w:val="0058629D"/>
    <w:rsid w:val="005864BD"/>
    <w:rsid w:val="0058653C"/>
    <w:rsid w:val="0058663B"/>
    <w:rsid w:val="005866E9"/>
    <w:rsid w:val="00586833"/>
    <w:rsid w:val="00586ADA"/>
    <w:rsid w:val="00586B18"/>
    <w:rsid w:val="00586B7C"/>
    <w:rsid w:val="00586B97"/>
    <w:rsid w:val="00586C0F"/>
    <w:rsid w:val="00586C28"/>
    <w:rsid w:val="00586E79"/>
    <w:rsid w:val="00587249"/>
    <w:rsid w:val="00587275"/>
    <w:rsid w:val="005876D7"/>
    <w:rsid w:val="00587763"/>
    <w:rsid w:val="00587832"/>
    <w:rsid w:val="00587B05"/>
    <w:rsid w:val="00587B9B"/>
    <w:rsid w:val="00587BB2"/>
    <w:rsid w:val="00587E18"/>
    <w:rsid w:val="0059008D"/>
    <w:rsid w:val="0059023F"/>
    <w:rsid w:val="005902F1"/>
    <w:rsid w:val="005903CA"/>
    <w:rsid w:val="00590815"/>
    <w:rsid w:val="0059081F"/>
    <w:rsid w:val="00590CCC"/>
    <w:rsid w:val="00591124"/>
    <w:rsid w:val="00591351"/>
    <w:rsid w:val="00591415"/>
    <w:rsid w:val="005917E8"/>
    <w:rsid w:val="00591883"/>
    <w:rsid w:val="00591B21"/>
    <w:rsid w:val="00591DE4"/>
    <w:rsid w:val="00591E07"/>
    <w:rsid w:val="00591F10"/>
    <w:rsid w:val="005920E3"/>
    <w:rsid w:val="00592656"/>
    <w:rsid w:val="005926D3"/>
    <w:rsid w:val="0059284F"/>
    <w:rsid w:val="00592B11"/>
    <w:rsid w:val="00592B45"/>
    <w:rsid w:val="00592BFC"/>
    <w:rsid w:val="00592C07"/>
    <w:rsid w:val="00592F2B"/>
    <w:rsid w:val="00593179"/>
    <w:rsid w:val="005931E4"/>
    <w:rsid w:val="00593894"/>
    <w:rsid w:val="005938FA"/>
    <w:rsid w:val="00593964"/>
    <w:rsid w:val="00593B27"/>
    <w:rsid w:val="00593C1B"/>
    <w:rsid w:val="00594348"/>
    <w:rsid w:val="00594379"/>
    <w:rsid w:val="005943BD"/>
    <w:rsid w:val="005943C9"/>
    <w:rsid w:val="00594425"/>
    <w:rsid w:val="00594517"/>
    <w:rsid w:val="00594749"/>
    <w:rsid w:val="005948E6"/>
    <w:rsid w:val="00594AA3"/>
    <w:rsid w:val="00594AB1"/>
    <w:rsid w:val="00594C90"/>
    <w:rsid w:val="00594F11"/>
    <w:rsid w:val="0059502B"/>
    <w:rsid w:val="005950CF"/>
    <w:rsid w:val="00595353"/>
    <w:rsid w:val="00595504"/>
    <w:rsid w:val="00595589"/>
    <w:rsid w:val="0059572E"/>
    <w:rsid w:val="005957B3"/>
    <w:rsid w:val="00595C74"/>
    <w:rsid w:val="00595C9B"/>
    <w:rsid w:val="00595E11"/>
    <w:rsid w:val="0059615D"/>
    <w:rsid w:val="005963EA"/>
    <w:rsid w:val="0059651E"/>
    <w:rsid w:val="005966E3"/>
    <w:rsid w:val="0059681E"/>
    <w:rsid w:val="005968F5"/>
    <w:rsid w:val="00596A71"/>
    <w:rsid w:val="00596D2D"/>
    <w:rsid w:val="00596DDB"/>
    <w:rsid w:val="00596DEA"/>
    <w:rsid w:val="00596E5D"/>
    <w:rsid w:val="00597032"/>
    <w:rsid w:val="0059703D"/>
    <w:rsid w:val="0059722C"/>
    <w:rsid w:val="00597316"/>
    <w:rsid w:val="005974C0"/>
    <w:rsid w:val="005975C9"/>
    <w:rsid w:val="005975CD"/>
    <w:rsid w:val="005975DE"/>
    <w:rsid w:val="00597792"/>
    <w:rsid w:val="00597870"/>
    <w:rsid w:val="00597B14"/>
    <w:rsid w:val="00597D58"/>
    <w:rsid w:val="00597DF3"/>
    <w:rsid w:val="005A028A"/>
    <w:rsid w:val="005A039E"/>
    <w:rsid w:val="005A0475"/>
    <w:rsid w:val="005A05C7"/>
    <w:rsid w:val="005A05CE"/>
    <w:rsid w:val="005A0948"/>
    <w:rsid w:val="005A0A3C"/>
    <w:rsid w:val="005A0C03"/>
    <w:rsid w:val="005A0D9A"/>
    <w:rsid w:val="005A0E8D"/>
    <w:rsid w:val="005A1047"/>
    <w:rsid w:val="005A124A"/>
    <w:rsid w:val="005A149D"/>
    <w:rsid w:val="005A1684"/>
    <w:rsid w:val="005A1902"/>
    <w:rsid w:val="005A1946"/>
    <w:rsid w:val="005A1AFC"/>
    <w:rsid w:val="005A1CAB"/>
    <w:rsid w:val="005A1CB3"/>
    <w:rsid w:val="005A1D01"/>
    <w:rsid w:val="005A210E"/>
    <w:rsid w:val="005A224B"/>
    <w:rsid w:val="005A23F1"/>
    <w:rsid w:val="005A251B"/>
    <w:rsid w:val="005A2640"/>
    <w:rsid w:val="005A2D3B"/>
    <w:rsid w:val="005A2DBE"/>
    <w:rsid w:val="005A2E25"/>
    <w:rsid w:val="005A2E8D"/>
    <w:rsid w:val="005A33F1"/>
    <w:rsid w:val="005A35B4"/>
    <w:rsid w:val="005A3739"/>
    <w:rsid w:val="005A381D"/>
    <w:rsid w:val="005A3ADA"/>
    <w:rsid w:val="005A3D4F"/>
    <w:rsid w:val="005A3E04"/>
    <w:rsid w:val="005A3E5D"/>
    <w:rsid w:val="005A3FEB"/>
    <w:rsid w:val="005A459C"/>
    <w:rsid w:val="005A4722"/>
    <w:rsid w:val="005A475E"/>
    <w:rsid w:val="005A4834"/>
    <w:rsid w:val="005A4A6B"/>
    <w:rsid w:val="005A4B5A"/>
    <w:rsid w:val="005A4C62"/>
    <w:rsid w:val="005A4D57"/>
    <w:rsid w:val="005A500C"/>
    <w:rsid w:val="005A50B2"/>
    <w:rsid w:val="005A5385"/>
    <w:rsid w:val="005A5789"/>
    <w:rsid w:val="005A5818"/>
    <w:rsid w:val="005A5844"/>
    <w:rsid w:val="005A5A8F"/>
    <w:rsid w:val="005A5BFA"/>
    <w:rsid w:val="005A5E17"/>
    <w:rsid w:val="005A5F38"/>
    <w:rsid w:val="005A5FED"/>
    <w:rsid w:val="005A6691"/>
    <w:rsid w:val="005A6EB0"/>
    <w:rsid w:val="005A6EF7"/>
    <w:rsid w:val="005A7004"/>
    <w:rsid w:val="005A7234"/>
    <w:rsid w:val="005A72D3"/>
    <w:rsid w:val="005A7401"/>
    <w:rsid w:val="005A75AE"/>
    <w:rsid w:val="005A75E9"/>
    <w:rsid w:val="005A78E9"/>
    <w:rsid w:val="005A79C3"/>
    <w:rsid w:val="005A7AE1"/>
    <w:rsid w:val="005A7FDE"/>
    <w:rsid w:val="005B0164"/>
    <w:rsid w:val="005B04A4"/>
    <w:rsid w:val="005B0738"/>
    <w:rsid w:val="005B086D"/>
    <w:rsid w:val="005B088C"/>
    <w:rsid w:val="005B0C09"/>
    <w:rsid w:val="005B0D58"/>
    <w:rsid w:val="005B0E7F"/>
    <w:rsid w:val="005B119B"/>
    <w:rsid w:val="005B11A9"/>
    <w:rsid w:val="005B1211"/>
    <w:rsid w:val="005B1814"/>
    <w:rsid w:val="005B1882"/>
    <w:rsid w:val="005B192C"/>
    <w:rsid w:val="005B197E"/>
    <w:rsid w:val="005B1994"/>
    <w:rsid w:val="005B19A1"/>
    <w:rsid w:val="005B1B24"/>
    <w:rsid w:val="005B1BE4"/>
    <w:rsid w:val="005B1E00"/>
    <w:rsid w:val="005B1F1C"/>
    <w:rsid w:val="005B1F47"/>
    <w:rsid w:val="005B1FF3"/>
    <w:rsid w:val="005B2074"/>
    <w:rsid w:val="005B2218"/>
    <w:rsid w:val="005B231C"/>
    <w:rsid w:val="005B244F"/>
    <w:rsid w:val="005B255A"/>
    <w:rsid w:val="005B28EC"/>
    <w:rsid w:val="005B294B"/>
    <w:rsid w:val="005B2A88"/>
    <w:rsid w:val="005B2C99"/>
    <w:rsid w:val="005B2D9C"/>
    <w:rsid w:val="005B3148"/>
    <w:rsid w:val="005B31EB"/>
    <w:rsid w:val="005B345C"/>
    <w:rsid w:val="005B3501"/>
    <w:rsid w:val="005B358A"/>
    <w:rsid w:val="005B3633"/>
    <w:rsid w:val="005B37C7"/>
    <w:rsid w:val="005B3827"/>
    <w:rsid w:val="005B38C6"/>
    <w:rsid w:val="005B39FB"/>
    <w:rsid w:val="005B3DBB"/>
    <w:rsid w:val="005B40D1"/>
    <w:rsid w:val="005B4131"/>
    <w:rsid w:val="005B41D7"/>
    <w:rsid w:val="005B42EC"/>
    <w:rsid w:val="005B444D"/>
    <w:rsid w:val="005B44C0"/>
    <w:rsid w:val="005B4841"/>
    <w:rsid w:val="005B4928"/>
    <w:rsid w:val="005B4D96"/>
    <w:rsid w:val="005B4F5B"/>
    <w:rsid w:val="005B5032"/>
    <w:rsid w:val="005B5436"/>
    <w:rsid w:val="005B578E"/>
    <w:rsid w:val="005B57A5"/>
    <w:rsid w:val="005B5886"/>
    <w:rsid w:val="005B58D8"/>
    <w:rsid w:val="005B598D"/>
    <w:rsid w:val="005B5B5D"/>
    <w:rsid w:val="005B5B8B"/>
    <w:rsid w:val="005B5CD0"/>
    <w:rsid w:val="005B612B"/>
    <w:rsid w:val="005B6557"/>
    <w:rsid w:val="005B6782"/>
    <w:rsid w:val="005B6904"/>
    <w:rsid w:val="005B69BA"/>
    <w:rsid w:val="005B69CF"/>
    <w:rsid w:val="005B6E67"/>
    <w:rsid w:val="005B6EE5"/>
    <w:rsid w:val="005B72A3"/>
    <w:rsid w:val="005B7305"/>
    <w:rsid w:val="005B768C"/>
    <w:rsid w:val="005B78E7"/>
    <w:rsid w:val="005B7A52"/>
    <w:rsid w:val="005B7B53"/>
    <w:rsid w:val="005B7BAD"/>
    <w:rsid w:val="005B7BE2"/>
    <w:rsid w:val="005B7E77"/>
    <w:rsid w:val="005B7F97"/>
    <w:rsid w:val="005B7FF2"/>
    <w:rsid w:val="005C00E1"/>
    <w:rsid w:val="005C023E"/>
    <w:rsid w:val="005C035B"/>
    <w:rsid w:val="005C0760"/>
    <w:rsid w:val="005C08E4"/>
    <w:rsid w:val="005C0A36"/>
    <w:rsid w:val="005C0A72"/>
    <w:rsid w:val="005C0BCB"/>
    <w:rsid w:val="005C0CE7"/>
    <w:rsid w:val="005C0F2F"/>
    <w:rsid w:val="005C10B9"/>
    <w:rsid w:val="005C12D1"/>
    <w:rsid w:val="005C12D8"/>
    <w:rsid w:val="005C14B5"/>
    <w:rsid w:val="005C1629"/>
    <w:rsid w:val="005C1863"/>
    <w:rsid w:val="005C1B68"/>
    <w:rsid w:val="005C1CFB"/>
    <w:rsid w:val="005C1D17"/>
    <w:rsid w:val="005C1DDC"/>
    <w:rsid w:val="005C1F95"/>
    <w:rsid w:val="005C21B1"/>
    <w:rsid w:val="005C2426"/>
    <w:rsid w:val="005C24F6"/>
    <w:rsid w:val="005C2989"/>
    <w:rsid w:val="005C2E5F"/>
    <w:rsid w:val="005C2E9F"/>
    <w:rsid w:val="005C2F75"/>
    <w:rsid w:val="005C346A"/>
    <w:rsid w:val="005C364C"/>
    <w:rsid w:val="005C37C7"/>
    <w:rsid w:val="005C3B94"/>
    <w:rsid w:val="005C3E2B"/>
    <w:rsid w:val="005C3FBA"/>
    <w:rsid w:val="005C3FDE"/>
    <w:rsid w:val="005C407E"/>
    <w:rsid w:val="005C4208"/>
    <w:rsid w:val="005C4417"/>
    <w:rsid w:val="005C4470"/>
    <w:rsid w:val="005C48BD"/>
    <w:rsid w:val="005C491E"/>
    <w:rsid w:val="005C4B75"/>
    <w:rsid w:val="005C4B9C"/>
    <w:rsid w:val="005C4BEB"/>
    <w:rsid w:val="005C4CF8"/>
    <w:rsid w:val="005C4FF9"/>
    <w:rsid w:val="005C5231"/>
    <w:rsid w:val="005C538C"/>
    <w:rsid w:val="005C5559"/>
    <w:rsid w:val="005C5578"/>
    <w:rsid w:val="005C5585"/>
    <w:rsid w:val="005C5762"/>
    <w:rsid w:val="005C5E58"/>
    <w:rsid w:val="005C6073"/>
    <w:rsid w:val="005C61A6"/>
    <w:rsid w:val="005C6339"/>
    <w:rsid w:val="005C6394"/>
    <w:rsid w:val="005C64E4"/>
    <w:rsid w:val="005C68DC"/>
    <w:rsid w:val="005C69CA"/>
    <w:rsid w:val="005C6A47"/>
    <w:rsid w:val="005C6BCF"/>
    <w:rsid w:val="005C6BD3"/>
    <w:rsid w:val="005C6EC7"/>
    <w:rsid w:val="005C6F1D"/>
    <w:rsid w:val="005C6FE8"/>
    <w:rsid w:val="005C7676"/>
    <w:rsid w:val="005C776B"/>
    <w:rsid w:val="005C78B5"/>
    <w:rsid w:val="005C7B67"/>
    <w:rsid w:val="005C7BED"/>
    <w:rsid w:val="005C7C76"/>
    <w:rsid w:val="005C7F3A"/>
    <w:rsid w:val="005C7FC0"/>
    <w:rsid w:val="005D04B8"/>
    <w:rsid w:val="005D05B3"/>
    <w:rsid w:val="005D06CB"/>
    <w:rsid w:val="005D0729"/>
    <w:rsid w:val="005D091F"/>
    <w:rsid w:val="005D0DB7"/>
    <w:rsid w:val="005D0ED6"/>
    <w:rsid w:val="005D129D"/>
    <w:rsid w:val="005D1310"/>
    <w:rsid w:val="005D132A"/>
    <w:rsid w:val="005D13BB"/>
    <w:rsid w:val="005D1480"/>
    <w:rsid w:val="005D14F8"/>
    <w:rsid w:val="005D18F2"/>
    <w:rsid w:val="005D1907"/>
    <w:rsid w:val="005D193C"/>
    <w:rsid w:val="005D1AAB"/>
    <w:rsid w:val="005D1D4F"/>
    <w:rsid w:val="005D1DCB"/>
    <w:rsid w:val="005D1EF1"/>
    <w:rsid w:val="005D1FBD"/>
    <w:rsid w:val="005D2476"/>
    <w:rsid w:val="005D24B0"/>
    <w:rsid w:val="005D26E3"/>
    <w:rsid w:val="005D2B88"/>
    <w:rsid w:val="005D2D54"/>
    <w:rsid w:val="005D2E98"/>
    <w:rsid w:val="005D2F19"/>
    <w:rsid w:val="005D2FD9"/>
    <w:rsid w:val="005D373F"/>
    <w:rsid w:val="005D38E9"/>
    <w:rsid w:val="005D39C7"/>
    <w:rsid w:val="005D3A52"/>
    <w:rsid w:val="005D3ADC"/>
    <w:rsid w:val="005D3BA1"/>
    <w:rsid w:val="005D3C4B"/>
    <w:rsid w:val="005D3D00"/>
    <w:rsid w:val="005D3D6A"/>
    <w:rsid w:val="005D3F11"/>
    <w:rsid w:val="005D4186"/>
    <w:rsid w:val="005D4243"/>
    <w:rsid w:val="005D44EE"/>
    <w:rsid w:val="005D450E"/>
    <w:rsid w:val="005D454E"/>
    <w:rsid w:val="005D48C1"/>
    <w:rsid w:val="005D49F9"/>
    <w:rsid w:val="005D4A34"/>
    <w:rsid w:val="005D4A3D"/>
    <w:rsid w:val="005D4B11"/>
    <w:rsid w:val="005D4D38"/>
    <w:rsid w:val="005D4E44"/>
    <w:rsid w:val="005D4F43"/>
    <w:rsid w:val="005D5171"/>
    <w:rsid w:val="005D5673"/>
    <w:rsid w:val="005D56F7"/>
    <w:rsid w:val="005D570C"/>
    <w:rsid w:val="005D5CFE"/>
    <w:rsid w:val="005D5D91"/>
    <w:rsid w:val="005D6059"/>
    <w:rsid w:val="005D606D"/>
    <w:rsid w:val="005D6096"/>
    <w:rsid w:val="005D6533"/>
    <w:rsid w:val="005D68D6"/>
    <w:rsid w:val="005D69BA"/>
    <w:rsid w:val="005D7447"/>
    <w:rsid w:val="005D7600"/>
    <w:rsid w:val="005D766D"/>
    <w:rsid w:val="005D795B"/>
    <w:rsid w:val="005D7A9F"/>
    <w:rsid w:val="005D7BA1"/>
    <w:rsid w:val="005E0131"/>
    <w:rsid w:val="005E01A8"/>
    <w:rsid w:val="005E0644"/>
    <w:rsid w:val="005E0A56"/>
    <w:rsid w:val="005E0B26"/>
    <w:rsid w:val="005E0C63"/>
    <w:rsid w:val="005E0D64"/>
    <w:rsid w:val="005E0F7C"/>
    <w:rsid w:val="005E1174"/>
    <w:rsid w:val="005E1183"/>
    <w:rsid w:val="005E11BC"/>
    <w:rsid w:val="005E1296"/>
    <w:rsid w:val="005E12A8"/>
    <w:rsid w:val="005E146A"/>
    <w:rsid w:val="005E1784"/>
    <w:rsid w:val="005E1799"/>
    <w:rsid w:val="005E17E7"/>
    <w:rsid w:val="005E1835"/>
    <w:rsid w:val="005E18D9"/>
    <w:rsid w:val="005E1902"/>
    <w:rsid w:val="005E196E"/>
    <w:rsid w:val="005E2322"/>
    <w:rsid w:val="005E2695"/>
    <w:rsid w:val="005E2E50"/>
    <w:rsid w:val="005E31DC"/>
    <w:rsid w:val="005E32FF"/>
    <w:rsid w:val="005E33AB"/>
    <w:rsid w:val="005E3401"/>
    <w:rsid w:val="005E3411"/>
    <w:rsid w:val="005E3681"/>
    <w:rsid w:val="005E37F3"/>
    <w:rsid w:val="005E387A"/>
    <w:rsid w:val="005E38D6"/>
    <w:rsid w:val="005E39FA"/>
    <w:rsid w:val="005E3E84"/>
    <w:rsid w:val="005E3EE2"/>
    <w:rsid w:val="005E4191"/>
    <w:rsid w:val="005E4207"/>
    <w:rsid w:val="005E434A"/>
    <w:rsid w:val="005E43AA"/>
    <w:rsid w:val="005E43F5"/>
    <w:rsid w:val="005E4554"/>
    <w:rsid w:val="005E45EE"/>
    <w:rsid w:val="005E4906"/>
    <w:rsid w:val="005E4A6A"/>
    <w:rsid w:val="005E4AD3"/>
    <w:rsid w:val="005E4B57"/>
    <w:rsid w:val="005E4BF1"/>
    <w:rsid w:val="005E54DD"/>
    <w:rsid w:val="005E569E"/>
    <w:rsid w:val="005E5721"/>
    <w:rsid w:val="005E594B"/>
    <w:rsid w:val="005E5C05"/>
    <w:rsid w:val="005E5EAD"/>
    <w:rsid w:val="005E60EE"/>
    <w:rsid w:val="005E639E"/>
    <w:rsid w:val="005E65AD"/>
    <w:rsid w:val="005E6611"/>
    <w:rsid w:val="005E6726"/>
    <w:rsid w:val="005E67B9"/>
    <w:rsid w:val="005E6B89"/>
    <w:rsid w:val="005E6BCC"/>
    <w:rsid w:val="005E70E8"/>
    <w:rsid w:val="005E7139"/>
    <w:rsid w:val="005E72CF"/>
    <w:rsid w:val="005E74B9"/>
    <w:rsid w:val="005E750B"/>
    <w:rsid w:val="005E780D"/>
    <w:rsid w:val="005E780E"/>
    <w:rsid w:val="005E7B2B"/>
    <w:rsid w:val="005E7CC3"/>
    <w:rsid w:val="005E7D9C"/>
    <w:rsid w:val="005E7DFB"/>
    <w:rsid w:val="005E7E5D"/>
    <w:rsid w:val="005E7F3A"/>
    <w:rsid w:val="005E7F77"/>
    <w:rsid w:val="005F004E"/>
    <w:rsid w:val="005F02C6"/>
    <w:rsid w:val="005F061D"/>
    <w:rsid w:val="005F06E6"/>
    <w:rsid w:val="005F0A72"/>
    <w:rsid w:val="005F0E83"/>
    <w:rsid w:val="005F0EA7"/>
    <w:rsid w:val="005F0F24"/>
    <w:rsid w:val="005F104C"/>
    <w:rsid w:val="005F1314"/>
    <w:rsid w:val="005F134C"/>
    <w:rsid w:val="005F15C7"/>
    <w:rsid w:val="005F15EC"/>
    <w:rsid w:val="005F17B2"/>
    <w:rsid w:val="005F17C5"/>
    <w:rsid w:val="005F18B9"/>
    <w:rsid w:val="005F19E3"/>
    <w:rsid w:val="005F1A25"/>
    <w:rsid w:val="005F1BA0"/>
    <w:rsid w:val="005F1CDA"/>
    <w:rsid w:val="005F1CDB"/>
    <w:rsid w:val="005F1EC9"/>
    <w:rsid w:val="005F21D3"/>
    <w:rsid w:val="005F226E"/>
    <w:rsid w:val="005F247D"/>
    <w:rsid w:val="005F24A4"/>
    <w:rsid w:val="005F24EB"/>
    <w:rsid w:val="005F2581"/>
    <w:rsid w:val="005F25F9"/>
    <w:rsid w:val="005F2905"/>
    <w:rsid w:val="005F2AC8"/>
    <w:rsid w:val="005F2D06"/>
    <w:rsid w:val="005F2DA1"/>
    <w:rsid w:val="005F2E8E"/>
    <w:rsid w:val="005F2FA2"/>
    <w:rsid w:val="005F3268"/>
    <w:rsid w:val="005F33AA"/>
    <w:rsid w:val="005F33E3"/>
    <w:rsid w:val="005F35FE"/>
    <w:rsid w:val="005F35FF"/>
    <w:rsid w:val="005F3894"/>
    <w:rsid w:val="005F3AA4"/>
    <w:rsid w:val="005F3DD4"/>
    <w:rsid w:val="005F3F7D"/>
    <w:rsid w:val="005F40A3"/>
    <w:rsid w:val="005F411F"/>
    <w:rsid w:val="005F43C2"/>
    <w:rsid w:val="005F44AD"/>
    <w:rsid w:val="005F45AA"/>
    <w:rsid w:val="005F4673"/>
    <w:rsid w:val="005F46C3"/>
    <w:rsid w:val="005F4B93"/>
    <w:rsid w:val="005F4BEE"/>
    <w:rsid w:val="005F4E7E"/>
    <w:rsid w:val="005F505A"/>
    <w:rsid w:val="005F532A"/>
    <w:rsid w:val="005F536E"/>
    <w:rsid w:val="005F5438"/>
    <w:rsid w:val="005F5634"/>
    <w:rsid w:val="005F572E"/>
    <w:rsid w:val="005F574F"/>
    <w:rsid w:val="005F5792"/>
    <w:rsid w:val="005F5858"/>
    <w:rsid w:val="005F586E"/>
    <w:rsid w:val="005F5945"/>
    <w:rsid w:val="005F5B18"/>
    <w:rsid w:val="005F5B28"/>
    <w:rsid w:val="005F5C61"/>
    <w:rsid w:val="005F603E"/>
    <w:rsid w:val="005F60D9"/>
    <w:rsid w:val="005F62BB"/>
    <w:rsid w:val="005F62F3"/>
    <w:rsid w:val="005F6355"/>
    <w:rsid w:val="005F63EE"/>
    <w:rsid w:val="005F6449"/>
    <w:rsid w:val="005F676A"/>
    <w:rsid w:val="005F6C29"/>
    <w:rsid w:val="005F6F1C"/>
    <w:rsid w:val="005F6FB9"/>
    <w:rsid w:val="005F7430"/>
    <w:rsid w:val="005F75E0"/>
    <w:rsid w:val="005F7838"/>
    <w:rsid w:val="005F7A0F"/>
    <w:rsid w:val="005F7B36"/>
    <w:rsid w:val="005F7B98"/>
    <w:rsid w:val="005F7DBB"/>
    <w:rsid w:val="005F7E6E"/>
    <w:rsid w:val="005F7FBC"/>
    <w:rsid w:val="0060004E"/>
    <w:rsid w:val="00600113"/>
    <w:rsid w:val="00600213"/>
    <w:rsid w:val="00600678"/>
    <w:rsid w:val="0060082B"/>
    <w:rsid w:val="0060085C"/>
    <w:rsid w:val="006008FB"/>
    <w:rsid w:val="00600AA5"/>
    <w:rsid w:val="00600BAA"/>
    <w:rsid w:val="00600E06"/>
    <w:rsid w:val="00600EEC"/>
    <w:rsid w:val="00600FF1"/>
    <w:rsid w:val="00600FFF"/>
    <w:rsid w:val="006010EC"/>
    <w:rsid w:val="0060135C"/>
    <w:rsid w:val="00601382"/>
    <w:rsid w:val="0060144B"/>
    <w:rsid w:val="0060146A"/>
    <w:rsid w:val="0060152F"/>
    <w:rsid w:val="0060165E"/>
    <w:rsid w:val="006016D3"/>
    <w:rsid w:val="006019FF"/>
    <w:rsid w:val="00601ABD"/>
    <w:rsid w:val="00601AE7"/>
    <w:rsid w:val="00601F58"/>
    <w:rsid w:val="00601FE7"/>
    <w:rsid w:val="00602086"/>
    <w:rsid w:val="00602174"/>
    <w:rsid w:val="0060266B"/>
    <w:rsid w:val="00602719"/>
    <w:rsid w:val="00602891"/>
    <w:rsid w:val="006028C8"/>
    <w:rsid w:val="00602A61"/>
    <w:rsid w:val="00602E6C"/>
    <w:rsid w:val="006030F7"/>
    <w:rsid w:val="00603138"/>
    <w:rsid w:val="0060333E"/>
    <w:rsid w:val="006034FF"/>
    <w:rsid w:val="00603547"/>
    <w:rsid w:val="006039EB"/>
    <w:rsid w:val="00603AD8"/>
    <w:rsid w:val="00603BDC"/>
    <w:rsid w:val="00603FEF"/>
    <w:rsid w:val="006040A9"/>
    <w:rsid w:val="0060414F"/>
    <w:rsid w:val="00604372"/>
    <w:rsid w:val="006043E8"/>
    <w:rsid w:val="006043EF"/>
    <w:rsid w:val="0060457E"/>
    <w:rsid w:val="006049AC"/>
    <w:rsid w:val="00604A40"/>
    <w:rsid w:val="00604AB4"/>
    <w:rsid w:val="00604D18"/>
    <w:rsid w:val="00605042"/>
    <w:rsid w:val="00605115"/>
    <w:rsid w:val="006051A4"/>
    <w:rsid w:val="006051D8"/>
    <w:rsid w:val="00605393"/>
    <w:rsid w:val="006054F5"/>
    <w:rsid w:val="00605506"/>
    <w:rsid w:val="0060560F"/>
    <w:rsid w:val="0060576A"/>
    <w:rsid w:val="006058BF"/>
    <w:rsid w:val="00605C96"/>
    <w:rsid w:val="00605EEF"/>
    <w:rsid w:val="00605F0E"/>
    <w:rsid w:val="00606200"/>
    <w:rsid w:val="006062C0"/>
    <w:rsid w:val="006065B2"/>
    <w:rsid w:val="00606647"/>
    <w:rsid w:val="0060669C"/>
    <w:rsid w:val="00606937"/>
    <w:rsid w:val="00606D5E"/>
    <w:rsid w:val="00606E1E"/>
    <w:rsid w:val="00606FB6"/>
    <w:rsid w:val="00607396"/>
    <w:rsid w:val="0060749D"/>
    <w:rsid w:val="00607714"/>
    <w:rsid w:val="006077B2"/>
    <w:rsid w:val="006077E0"/>
    <w:rsid w:val="006078B6"/>
    <w:rsid w:val="00607954"/>
    <w:rsid w:val="00607A62"/>
    <w:rsid w:val="00607AFB"/>
    <w:rsid w:val="00607C85"/>
    <w:rsid w:val="00607E14"/>
    <w:rsid w:val="00607F12"/>
    <w:rsid w:val="00610091"/>
    <w:rsid w:val="0061012D"/>
    <w:rsid w:val="00610228"/>
    <w:rsid w:val="006106B1"/>
    <w:rsid w:val="00610711"/>
    <w:rsid w:val="006109CE"/>
    <w:rsid w:val="00610A48"/>
    <w:rsid w:val="00610BDE"/>
    <w:rsid w:val="00610BE1"/>
    <w:rsid w:val="00610CD6"/>
    <w:rsid w:val="00610D5C"/>
    <w:rsid w:val="00610E12"/>
    <w:rsid w:val="00610EBB"/>
    <w:rsid w:val="00610EFD"/>
    <w:rsid w:val="00610F91"/>
    <w:rsid w:val="0061112C"/>
    <w:rsid w:val="0061133F"/>
    <w:rsid w:val="006113D8"/>
    <w:rsid w:val="00611AC1"/>
    <w:rsid w:val="00611EF3"/>
    <w:rsid w:val="00611FB7"/>
    <w:rsid w:val="00612167"/>
    <w:rsid w:val="0061224D"/>
    <w:rsid w:val="00612A8D"/>
    <w:rsid w:val="00612AB2"/>
    <w:rsid w:val="00612BC8"/>
    <w:rsid w:val="00612ECE"/>
    <w:rsid w:val="00612ED2"/>
    <w:rsid w:val="00612EDC"/>
    <w:rsid w:val="006130F9"/>
    <w:rsid w:val="00613476"/>
    <w:rsid w:val="00613680"/>
    <w:rsid w:val="00613836"/>
    <w:rsid w:val="00613B2C"/>
    <w:rsid w:val="00613B39"/>
    <w:rsid w:val="00613C8F"/>
    <w:rsid w:val="00613F2E"/>
    <w:rsid w:val="00613FB3"/>
    <w:rsid w:val="0061400F"/>
    <w:rsid w:val="006140ED"/>
    <w:rsid w:val="0061413D"/>
    <w:rsid w:val="00614336"/>
    <w:rsid w:val="00614571"/>
    <w:rsid w:val="00614CA3"/>
    <w:rsid w:val="00614CD2"/>
    <w:rsid w:val="00614E51"/>
    <w:rsid w:val="00614FF2"/>
    <w:rsid w:val="00614FF8"/>
    <w:rsid w:val="00615108"/>
    <w:rsid w:val="0061519C"/>
    <w:rsid w:val="006155C0"/>
    <w:rsid w:val="006155E7"/>
    <w:rsid w:val="00615B7F"/>
    <w:rsid w:val="00615B80"/>
    <w:rsid w:val="00615B98"/>
    <w:rsid w:val="00615BF5"/>
    <w:rsid w:val="00615E18"/>
    <w:rsid w:val="00616184"/>
    <w:rsid w:val="006164C5"/>
    <w:rsid w:val="006168F0"/>
    <w:rsid w:val="006168FC"/>
    <w:rsid w:val="0061698E"/>
    <w:rsid w:val="00616BF9"/>
    <w:rsid w:val="00616EAC"/>
    <w:rsid w:val="00616F24"/>
    <w:rsid w:val="006173E2"/>
    <w:rsid w:val="006177FC"/>
    <w:rsid w:val="006179FC"/>
    <w:rsid w:val="00620035"/>
    <w:rsid w:val="006200E0"/>
    <w:rsid w:val="00620229"/>
    <w:rsid w:val="00620573"/>
    <w:rsid w:val="0062090F"/>
    <w:rsid w:val="0062092C"/>
    <w:rsid w:val="00620A1E"/>
    <w:rsid w:val="00620BA9"/>
    <w:rsid w:val="00620BAA"/>
    <w:rsid w:val="00620E80"/>
    <w:rsid w:val="00621144"/>
    <w:rsid w:val="006211B1"/>
    <w:rsid w:val="006212E4"/>
    <w:rsid w:val="0062154F"/>
    <w:rsid w:val="00621693"/>
    <w:rsid w:val="00621A48"/>
    <w:rsid w:val="00621A71"/>
    <w:rsid w:val="00621B48"/>
    <w:rsid w:val="00621BC9"/>
    <w:rsid w:val="00621C69"/>
    <w:rsid w:val="00621C7F"/>
    <w:rsid w:val="00621CAA"/>
    <w:rsid w:val="00621CAC"/>
    <w:rsid w:val="00621E68"/>
    <w:rsid w:val="00621F1C"/>
    <w:rsid w:val="0062207F"/>
    <w:rsid w:val="00622475"/>
    <w:rsid w:val="00622635"/>
    <w:rsid w:val="006226EF"/>
    <w:rsid w:val="006228E8"/>
    <w:rsid w:val="00622A13"/>
    <w:rsid w:val="00622A24"/>
    <w:rsid w:val="00622A3F"/>
    <w:rsid w:val="00622C20"/>
    <w:rsid w:val="00622D53"/>
    <w:rsid w:val="00622DDA"/>
    <w:rsid w:val="00622E87"/>
    <w:rsid w:val="00622F76"/>
    <w:rsid w:val="00623276"/>
    <w:rsid w:val="0062336A"/>
    <w:rsid w:val="0062363F"/>
    <w:rsid w:val="00623708"/>
    <w:rsid w:val="0062385E"/>
    <w:rsid w:val="00623885"/>
    <w:rsid w:val="006239C3"/>
    <w:rsid w:val="00623CEC"/>
    <w:rsid w:val="00623D0E"/>
    <w:rsid w:val="00623DA4"/>
    <w:rsid w:val="00623E6D"/>
    <w:rsid w:val="00624155"/>
    <w:rsid w:val="006243A6"/>
    <w:rsid w:val="00624772"/>
    <w:rsid w:val="00624829"/>
    <w:rsid w:val="00624873"/>
    <w:rsid w:val="00624ABB"/>
    <w:rsid w:val="00624D90"/>
    <w:rsid w:val="00624FC4"/>
    <w:rsid w:val="0062505D"/>
    <w:rsid w:val="006254CC"/>
    <w:rsid w:val="0062569B"/>
    <w:rsid w:val="00625769"/>
    <w:rsid w:val="00625829"/>
    <w:rsid w:val="0062595F"/>
    <w:rsid w:val="006260E1"/>
    <w:rsid w:val="0062642E"/>
    <w:rsid w:val="00626555"/>
    <w:rsid w:val="0062655E"/>
    <w:rsid w:val="00626873"/>
    <w:rsid w:val="00626A70"/>
    <w:rsid w:val="00626AA7"/>
    <w:rsid w:val="00626BD3"/>
    <w:rsid w:val="00626C03"/>
    <w:rsid w:val="00626FAD"/>
    <w:rsid w:val="006270A3"/>
    <w:rsid w:val="006271AC"/>
    <w:rsid w:val="00627362"/>
    <w:rsid w:val="006273F3"/>
    <w:rsid w:val="00627594"/>
    <w:rsid w:val="006275AD"/>
    <w:rsid w:val="00627668"/>
    <w:rsid w:val="0062769A"/>
    <w:rsid w:val="0062769F"/>
    <w:rsid w:val="00627A24"/>
    <w:rsid w:val="00627ABB"/>
    <w:rsid w:val="00627BF9"/>
    <w:rsid w:val="00627BFF"/>
    <w:rsid w:val="00627D77"/>
    <w:rsid w:val="00627DD6"/>
    <w:rsid w:val="00630077"/>
    <w:rsid w:val="0063027A"/>
    <w:rsid w:val="006303DC"/>
    <w:rsid w:val="00630546"/>
    <w:rsid w:val="00630649"/>
    <w:rsid w:val="00630A48"/>
    <w:rsid w:val="00630A73"/>
    <w:rsid w:val="00630BB1"/>
    <w:rsid w:val="00630F76"/>
    <w:rsid w:val="00631696"/>
    <w:rsid w:val="0063180C"/>
    <w:rsid w:val="006318B2"/>
    <w:rsid w:val="00631C1D"/>
    <w:rsid w:val="00631C9F"/>
    <w:rsid w:val="00631D48"/>
    <w:rsid w:val="00632131"/>
    <w:rsid w:val="0063232E"/>
    <w:rsid w:val="0063275C"/>
    <w:rsid w:val="0063282C"/>
    <w:rsid w:val="006329DB"/>
    <w:rsid w:val="00632C98"/>
    <w:rsid w:val="00632D47"/>
    <w:rsid w:val="00632D7B"/>
    <w:rsid w:val="006331F4"/>
    <w:rsid w:val="0063344E"/>
    <w:rsid w:val="00633579"/>
    <w:rsid w:val="0063388B"/>
    <w:rsid w:val="00633A3F"/>
    <w:rsid w:val="00633D95"/>
    <w:rsid w:val="00633E07"/>
    <w:rsid w:val="0063425B"/>
    <w:rsid w:val="006342B5"/>
    <w:rsid w:val="006344F7"/>
    <w:rsid w:val="006346B9"/>
    <w:rsid w:val="00634A1B"/>
    <w:rsid w:val="00634A56"/>
    <w:rsid w:val="00634C0B"/>
    <w:rsid w:val="00634E71"/>
    <w:rsid w:val="006350E6"/>
    <w:rsid w:val="00635356"/>
    <w:rsid w:val="006356E0"/>
    <w:rsid w:val="0063577B"/>
    <w:rsid w:val="006357C8"/>
    <w:rsid w:val="00635965"/>
    <w:rsid w:val="0063596A"/>
    <w:rsid w:val="00635BB9"/>
    <w:rsid w:val="006360D7"/>
    <w:rsid w:val="006361C6"/>
    <w:rsid w:val="0063643B"/>
    <w:rsid w:val="00636564"/>
    <w:rsid w:val="0063665E"/>
    <w:rsid w:val="00636744"/>
    <w:rsid w:val="0063679D"/>
    <w:rsid w:val="006367AC"/>
    <w:rsid w:val="006369B3"/>
    <w:rsid w:val="00636D46"/>
    <w:rsid w:val="00636DEA"/>
    <w:rsid w:val="00636F4E"/>
    <w:rsid w:val="00637163"/>
    <w:rsid w:val="0063719D"/>
    <w:rsid w:val="0063749F"/>
    <w:rsid w:val="006375B3"/>
    <w:rsid w:val="0063772C"/>
    <w:rsid w:val="00637862"/>
    <w:rsid w:val="00637C33"/>
    <w:rsid w:val="00637C73"/>
    <w:rsid w:val="00640453"/>
    <w:rsid w:val="00640690"/>
    <w:rsid w:val="00640694"/>
    <w:rsid w:val="0064078D"/>
    <w:rsid w:val="006408F5"/>
    <w:rsid w:val="00640B71"/>
    <w:rsid w:val="00640E9F"/>
    <w:rsid w:val="006411B5"/>
    <w:rsid w:val="0064137B"/>
    <w:rsid w:val="006416F4"/>
    <w:rsid w:val="0064185C"/>
    <w:rsid w:val="00641C52"/>
    <w:rsid w:val="0064204B"/>
    <w:rsid w:val="00642257"/>
    <w:rsid w:val="006423B4"/>
    <w:rsid w:val="0064249C"/>
    <w:rsid w:val="006428DC"/>
    <w:rsid w:val="00642A00"/>
    <w:rsid w:val="00642A0F"/>
    <w:rsid w:val="00642B13"/>
    <w:rsid w:val="00642CA5"/>
    <w:rsid w:val="00642E1C"/>
    <w:rsid w:val="0064307F"/>
    <w:rsid w:val="0064308A"/>
    <w:rsid w:val="006431A0"/>
    <w:rsid w:val="006431D1"/>
    <w:rsid w:val="00643216"/>
    <w:rsid w:val="0064356C"/>
    <w:rsid w:val="006435A5"/>
    <w:rsid w:val="0064398A"/>
    <w:rsid w:val="006440A0"/>
    <w:rsid w:val="0064422F"/>
    <w:rsid w:val="00644525"/>
    <w:rsid w:val="006445E4"/>
    <w:rsid w:val="00644DDF"/>
    <w:rsid w:val="00644F8D"/>
    <w:rsid w:val="00644FC1"/>
    <w:rsid w:val="0064557B"/>
    <w:rsid w:val="00645608"/>
    <w:rsid w:val="00645797"/>
    <w:rsid w:val="00645869"/>
    <w:rsid w:val="00645875"/>
    <w:rsid w:val="00645A4E"/>
    <w:rsid w:val="00645B4B"/>
    <w:rsid w:val="00645BC0"/>
    <w:rsid w:val="00645DD9"/>
    <w:rsid w:val="00645E4C"/>
    <w:rsid w:val="00645E98"/>
    <w:rsid w:val="00646113"/>
    <w:rsid w:val="00646138"/>
    <w:rsid w:val="0064616B"/>
    <w:rsid w:val="0064617F"/>
    <w:rsid w:val="006461EB"/>
    <w:rsid w:val="0064630F"/>
    <w:rsid w:val="00646349"/>
    <w:rsid w:val="00646682"/>
    <w:rsid w:val="006468D6"/>
    <w:rsid w:val="00646B59"/>
    <w:rsid w:val="00646C08"/>
    <w:rsid w:val="00646C0D"/>
    <w:rsid w:val="00646C16"/>
    <w:rsid w:val="00646E79"/>
    <w:rsid w:val="0064706F"/>
    <w:rsid w:val="00647158"/>
    <w:rsid w:val="006471EF"/>
    <w:rsid w:val="00647295"/>
    <w:rsid w:val="00647313"/>
    <w:rsid w:val="0064778C"/>
    <w:rsid w:val="00647AC9"/>
    <w:rsid w:val="00647C7C"/>
    <w:rsid w:val="00647FD9"/>
    <w:rsid w:val="00650437"/>
    <w:rsid w:val="00650716"/>
    <w:rsid w:val="00650752"/>
    <w:rsid w:val="006507D5"/>
    <w:rsid w:val="00650A75"/>
    <w:rsid w:val="00650B64"/>
    <w:rsid w:val="00650C58"/>
    <w:rsid w:val="00650DF0"/>
    <w:rsid w:val="00650ED6"/>
    <w:rsid w:val="006511F4"/>
    <w:rsid w:val="00651312"/>
    <w:rsid w:val="00651664"/>
    <w:rsid w:val="0065167A"/>
    <w:rsid w:val="00651766"/>
    <w:rsid w:val="00651C02"/>
    <w:rsid w:val="00651CE3"/>
    <w:rsid w:val="00651FDE"/>
    <w:rsid w:val="006520F8"/>
    <w:rsid w:val="00652210"/>
    <w:rsid w:val="006524A2"/>
    <w:rsid w:val="0065250E"/>
    <w:rsid w:val="006528DF"/>
    <w:rsid w:val="00652BA2"/>
    <w:rsid w:val="00652F43"/>
    <w:rsid w:val="0065310F"/>
    <w:rsid w:val="00653389"/>
    <w:rsid w:val="00653402"/>
    <w:rsid w:val="0065342B"/>
    <w:rsid w:val="006535A5"/>
    <w:rsid w:val="0065380B"/>
    <w:rsid w:val="0065384C"/>
    <w:rsid w:val="0065387D"/>
    <w:rsid w:val="00653939"/>
    <w:rsid w:val="00653A2A"/>
    <w:rsid w:val="00653C2E"/>
    <w:rsid w:val="00653E3D"/>
    <w:rsid w:val="006541A3"/>
    <w:rsid w:val="00654262"/>
    <w:rsid w:val="00654384"/>
    <w:rsid w:val="006543E2"/>
    <w:rsid w:val="00654473"/>
    <w:rsid w:val="006545DF"/>
    <w:rsid w:val="00654661"/>
    <w:rsid w:val="0065492C"/>
    <w:rsid w:val="00654A4C"/>
    <w:rsid w:val="00654BF5"/>
    <w:rsid w:val="00654CAF"/>
    <w:rsid w:val="00654F0C"/>
    <w:rsid w:val="00655B8B"/>
    <w:rsid w:val="00655C5C"/>
    <w:rsid w:val="00655D38"/>
    <w:rsid w:val="00655D4A"/>
    <w:rsid w:val="00655F69"/>
    <w:rsid w:val="00655FDA"/>
    <w:rsid w:val="00655FEF"/>
    <w:rsid w:val="00656040"/>
    <w:rsid w:val="00656298"/>
    <w:rsid w:val="006562DA"/>
    <w:rsid w:val="00656505"/>
    <w:rsid w:val="00656603"/>
    <w:rsid w:val="006569E6"/>
    <w:rsid w:val="00656BAE"/>
    <w:rsid w:val="00656C52"/>
    <w:rsid w:val="00656D22"/>
    <w:rsid w:val="00656DFA"/>
    <w:rsid w:val="00657046"/>
    <w:rsid w:val="0065729B"/>
    <w:rsid w:val="00657829"/>
    <w:rsid w:val="0065793D"/>
    <w:rsid w:val="00657AC3"/>
    <w:rsid w:val="00657C0F"/>
    <w:rsid w:val="00657D06"/>
    <w:rsid w:val="00657D8F"/>
    <w:rsid w:val="00657F07"/>
    <w:rsid w:val="0066013C"/>
    <w:rsid w:val="006601C5"/>
    <w:rsid w:val="006603A0"/>
    <w:rsid w:val="00660458"/>
    <w:rsid w:val="0066051B"/>
    <w:rsid w:val="00660538"/>
    <w:rsid w:val="006607CE"/>
    <w:rsid w:val="006607F6"/>
    <w:rsid w:val="006608DB"/>
    <w:rsid w:val="00660926"/>
    <w:rsid w:val="0066099A"/>
    <w:rsid w:val="006609F2"/>
    <w:rsid w:val="00660AA3"/>
    <w:rsid w:val="00660B0D"/>
    <w:rsid w:val="00660B55"/>
    <w:rsid w:val="00660E41"/>
    <w:rsid w:val="00660EBF"/>
    <w:rsid w:val="00660FE8"/>
    <w:rsid w:val="0066107A"/>
    <w:rsid w:val="006611D5"/>
    <w:rsid w:val="006617D8"/>
    <w:rsid w:val="006617ED"/>
    <w:rsid w:val="006619DE"/>
    <w:rsid w:val="00661CA2"/>
    <w:rsid w:val="00661CC1"/>
    <w:rsid w:val="00661FA5"/>
    <w:rsid w:val="00661FF8"/>
    <w:rsid w:val="00662041"/>
    <w:rsid w:val="0066224F"/>
    <w:rsid w:val="0066240F"/>
    <w:rsid w:val="00662469"/>
    <w:rsid w:val="006624EB"/>
    <w:rsid w:val="00662750"/>
    <w:rsid w:val="006627FA"/>
    <w:rsid w:val="006629F7"/>
    <w:rsid w:val="00662AFD"/>
    <w:rsid w:val="00662DF1"/>
    <w:rsid w:val="00662E15"/>
    <w:rsid w:val="0066324E"/>
    <w:rsid w:val="00663628"/>
    <w:rsid w:val="00663639"/>
    <w:rsid w:val="00663827"/>
    <w:rsid w:val="0066382E"/>
    <w:rsid w:val="006638FF"/>
    <w:rsid w:val="006639C6"/>
    <w:rsid w:val="00663A63"/>
    <w:rsid w:val="00663A80"/>
    <w:rsid w:val="00663D2D"/>
    <w:rsid w:val="00663E8C"/>
    <w:rsid w:val="00664247"/>
    <w:rsid w:val="006643B4"/>
    <w:rsid w:val="006644A9"/>
    <w:rsid w:val="00664650"/>
    <w:rsid w:val="00664BCA"/>
    <w:rsid w:val="00664C72"/>
    <w:rsid w:val="00664D01"/>
    <w:rsid w:val="006653C6"/>
    <w:rsid w:val="006653D9"/>
    <w:rsid w:val="006654ED"/>
    <w:rsid w:val="00665717"/>
    <w:rsid w:val="00665740"/>
    <w:rsid w:val="00665861"/>
    <w:rsid w:val="00665876"/>
    <w:rsid w:val="00665970"/>
    <w:rsid w:val="006660A0"/>
    <w:rsid w:val="006660F0"/>
    <w:rsid w:val="006661CD"/>
    <w:rsid w:val="006664BC"/>
    <w:rsid w:val="00666863"/>
    <w:rsid w:val="006669BB"/>
    <w:rsid w:val="00666BF5"/>
    <w:rsid w:val="00666E8C"/>
    <w:rsid w:val="00666F08"/>
    <w:rsid w:val="0066711E"/>
    <w:rsid w:val="0066725A"/>
    <w:rsid w:val="006672BF"/>
    <w:rsid w:val="00667300"/>
    <w:rsid w:val="006676E0"/>
    <w:rsid w:val="006679E7"/>
    <w:rsid w:val="00667C02"/>
    <w:rsid w:val="00667C0F"/>
    <w:rsid w:val="00667ED4"/>
    <w:rsid w:val="00670246"/>
    <w:rsid w:val="006702DD"/>
    <w:rsid w:val="006704DA"/>
    <w:rsid w:val="00670750"/>
    <w:rsid w:val="006707D0"/>
    <w:rsid w:val="00670A61"/>
    <w:rsid w:val="00670AE9"/>
    <w:rsid w:val="00670B01"/>
    <w:rsid w:val="00670C22"/>
    <w:rsid w:val="00670EA0"/>
    <w:rsid w:val="00671046"/>
    <w:rsid w:val="0067166C"/>
    <w:rsid w:val="006716B0"/>
    <w:rsid w:val="00671712"/>
    <w:rsid w:val="00671A32"/>
    <w:rsid w:val="00671B63"/>
    <w:rsid w:val="00671BEE"/>
    <w:rsid w:val="00671EFD"/>
    <w:rsid w:val="00672000"/>
    <w:rsid w:val="0067247D"/>
    <w:rsid w:val="00672510"/>
    <w:rsid w:val="0067260C"/>
    <w:rsid w:val="006726EE"/>
    <w:rsid w:val="006726FE"/>
    <w:rsid w:val="006727BB"/>
    <w:rsid w:val="00672AD6"/>
    <w:rsid w:val="00672C22"/>
    <w:rsid w:val="00672D6C"/>
    <w:rsid w:val="00672E53"/>
    <w:rsid w:val="00672E7E"/>
    <w:rsid w:val="00672E9F"/>
    <w:rsid w:val="00673043"/>
    <w:rsid w:val="0067311F"/>
    <w:rsid w:val="00673142"/>
    <w:rsid w:val="00673240"/>
    <w:rsid w:val="00673376"/>
    <w:rsid w:val="006733FA"/>
    <w:rsid w:val="0067353C"/>
    <w:rsid w:val="00673703"/>
    <w:rsid w:val="006737EF"/>
    <w:rsid w:val="00673817"/>
    <w:rsid w:val="00673818"/>
    <w:rsid w:val="0067396E"/>
    <w:rsid w:val="00673A41"/>
    <w:rsid w:val="00673B34"/>
    <w:rsid w:val="00673BCD"/>
    <w:rsid w:val="00673D39"/>
    <w:rsid w:val="00673E59"/>
    <w:rsid w:val="00673F1A"/>
    <w:rsid w:val="006740D3"/>
    <w:rsid w:val="006740FB"/>
    <w:rsid w:val="00674283"/>
    <w:rsid w:val="0067459B"/>
    <w:rsid w:val="00674933"/>
    <w:rsid w:val="006749B7"/>
    <w:rsid w:val="00674A45"/>
    <w:rsid w:val="00674A7C"/>
    <w:rsid w:val="00674AAD"/>
    <w:rsid w:val="00674ADD"/>
    <w:rsid w:val="00674B0A"/>
    <w:rsid w:val="00674D3F"/>
    <w:rsid w:val="00674DA5"/>
    <w:rsid w:val="00674E2A"/>
    <w:rsid w:val="00674EF5"/>
    <w:rsid w:val="00674F18"/>
    <w:rsid w:val="00675393"/>
    <w:rsid w:val="006756E6"/>
    <w:rsid w:val="006757D3"/>
    <w:rsid w:val="00675864"/>
    <w:rsid w:val="00675879"/>
    <w:rsid w:val="00675896"/>
    <w:rsid w:val="00675960"/>
    <w:rsid w:val="00675971"/>
    <w:rsid w:val="00675B4E"/>
    <w:rsid w:val="00675D69"/>
    <w:rsid w:val="00675F99"/>
    <w:rsid w:val="006760A3"/>
    <w:rsid w:val="006760D9"/>
    <w:rsid w:val="00676172"/>
    <w:rsid w:val="006761AC"/>
    <w:rsid w:val="00676229"/>
    <w:rsid w:val="006762D7"/>
    <w:rsid w:val="006762F4"/>
    <w:rsid w:val="00676386"/>
    <w:rsid w:val="00676563"/>
    <w:rsid w:val="0067657F"/>
    <w:rsid w:val="00676590"/>
    <w:rsid w:val="00676790"/>
    <w:rsid w:val="006768BF"/>
    <w:rsid w:val="00676BFD"/>
    <w:rsid w:val="00676CF7"/>
    <w:rsid w:val="00676D57"/>
    <w:rsid w:val="00676DFD"/>
    <w:rsid w:val="006777EB"/>
    <w:rsid w:val="006779BF"/>
    <w:rsid w:val="00677B0E"/>
    <w:rsid w:val="00677D4E"/>
    <w:rsid w:val="00677F31"/>
    <w:rsid w:val="00677F52"/>
    <w:rsid w:val="00680006"/>
    <w:rsid w:val="00680098"/>
    <w:rsid w:val="00680111"/>
    <w:rsid w:val="006801AB"/>
    <w:rsid w:val="00680271"/>
    <w:rsid w:val="006802A2"/>
    <w:rsid w:val="00680401"/>
    <w:rsid w:val="006804CD"/>
    <w:rsid w:val="006807E8"/>
    <w:rsid w:val="0068093B"/>
    <w:rsid w:val="00680ACD"/>
    <w:rsid w:val="00680CCE"/>
    <w:rsid w:val="00680CE0"/>
    <w:rsid w:val="00680D17"/>
    <w:rsid w:val="00680D18"/>
    <w:rsid w:val="00681006"/>
    <w:rsid w:val="0068133E"/>
    <w:rsid w:val="0068140C"/>
    <w:rsid w:val="00681481"/>
    <w:rsid w:val="00681570"/>
    <w:rsid w:val="00681697"/>
    <w:rsid w:val="006816DA"/>
    <w:rsid w:val="00681BC4"/>
    <w:rsid w:val="00681D59"/>
    <w:rsid w:val="00681E34"/>
    <w:rsid w:val="006820F9"/>
    <w:rsid w:val="00682105"/>
    <w:rsid w:val="006821D9"/>
    <w:rsid w:val="0068248B"/>
    <w:rsid w:val="00682736"/>
    <w:rsid w:val="0068276F"/>
    <w:rsid w:val="006828AE"/>
    <w:rsid w:val="006829CE"/>
    <w:rsid w:val="006829DF"/>
    <w:rsid w:val="006829E1"/>
    <w:rsid w:val="00682B49"/>
    <w:rsid w:val="006830FE"/>
    <w:rsid w:val="006831B9"/>
    <w:rsid w:val="006835B1"/>
    <w:rsid w:val="00683668"/>
    <w:rsid w:val="006837AA"/>
    <w:rsid w:val="00683A7B"/>
    <w:rsid w:val="00683B47"/>
    <w:rsid w:val="00683C0F"/>
    <w:rsid w:val="00683FF2"/>
    <w:rsid w:val="00684070"/>
    <w:rsid w:val="00684283"/>
    <w:rsid w:val="00684576"/>
    <w:rsid w:val="00684684"/>
    <w:rsid w:val="00684755"/>
    <w:rsid w:val="00684933"/>
    <w:rsid w:val="00684E0B"/>
    <w:rsid w:val="00684F62"/>
    <w:rsid w:val="00685074"/>
    <w:rsid w:val="00685657"/>
    <w:rsid w:val="00685BCD"/>
    <w:rsid w:val="00685DA9"/>
    <w:rsid w:val="00685E5C"/>
    <w:rsid w:val="00686031"/>
    <w:rsid w:val="0068611E"/>
    <w:rsid w:val="00686457"/>
    <w:rsid w:val="00686760"/>
    <w:rsid w:val="006867B9"/>
    <w:rsid w:val="006868B7"/>
    <w:rsid w:val="00686AFD"/>
    <w:rsid w:val="00686CF3"/>
    <w:rsid w:val="00686E5A"/>
    <w:rsid w:val="00686EC5"/>
    <w:rsid w:val="00686EDD"/>
    <w:rsid w:val="00686F69"/>
    <w:rsid w:val="00687216"/>
    <w:rsid w:val="0068735C"/>
    <w:rsid w:val="00687380"/>
    <w:rsid w:val="006873C2"/>
    <w:rsid w:val="00687672"/>
    <w:rsid w:val="00687A66"/>
    <w:rsid w:val="00687D0C"/>
    <w:rsid w:val="006902B5"/>
    <w:rsid w:val="00690612"/>
    <w:rsid w:val="00691A3C"/>
    <w:rsid w:val="00691B2A"/>
    <w:rsid w:val="00691B71"/>
    <w:rsid w:val="00691C10"/>
    <w:rsid w:val="00691DF9"/>
    <w:rsid w:val="00691E86"/>
    <w:rsid w:val="006922A2"/>
    <w:rsid w:val="0069230C"/>
    <w:rsid w:val="0069233E"/>
    <w:rsid w:val="006926A3"/>
    <w:rsid w:val="00692C03"/>
    <w:rsid w:val="00692E6F"/>
    <w:rsid w:val="00692E8C"/>
    <w:rsid w:val="00692F60"/>
    <w:rsid w:val="006931BD"/>
    <w:rsid w:val="00693530"/>
    <w:rsid w:val="00693605"/>
    <w:rsid w:val="006936EC"/>
    <w:rsid w:val="006936EF"/>
    <w:rsid w:val="00693812"/>
    <w:rsid w:val="00693A41"/>
    <w:rsid w:val="00693D52"/>
    <w:rsid w:val="00693E96"/>
    <w:rsid w:val="00693F10"/>
    <w:rsid w:val="00694067"/>
    <w:rsid w:val="006940D4"/>
    <w:rsid w:val="00694170"/>
    <w:rsid w:val="0069424A"/>
    <w:rsid w:val="0069427C"/>
    <w:rsid w:val="00694382"/>
    <w:rsid w:val="006944FD"/>
    <w:rsid w:val="0069452D"/>
    <w:rsid w:val="006946D7"/>
    <w:rsid w:val="0069472B"/>
    <w:rsid w:val="006948B7"/>
    <w:rsid w:val="0069490E"/>
    <w:rsid w:val="00694917"/>
    <w:rsid w:val="00694964"/>
    <w:rsid w:val="00694971"/>
    <w:rsid w:val="00694AAE"/>
    <w:rsid w:val="00694BDD"/>
    <w:rsid w:val="00694DCE"/>
    <w:rsid w:val="00694E78"/>
    <w:rsid w:val="00694F82"/>
    <w:rsid w:val="0069527C"/>
    <w:rsid w:val="00695616"/>
    <w:rsid w:val="0069562C"/>
    <w:rsid w:val="00695700"/>
    <w:rsid w:val="00695741"/>
    <w:rsid w:val="006958DE"/>
    <w:rsid w:val="0069596B"/>
    <w:rsid w:val="00695B32"/>
    <w:rsid w:val="00695BCF"/>
    <w:rsid w:val="00695BD1"/>
    <w:rsid w:val="00695F14"/>
    <w:rsid w:val="006961E6"/>
    <w:rsid w:val="0069621B"/>
    <w:rsid w:val="006964C0"/>
    <w:rsid w:val="006965FB"/>
    <w:rsid w:val="006966E2"/>
    <w:rsid w:val="006967F2"/>
    <w:rsid w:val="0069683E"/>
    <w:rsid w:val="006969B7"/>
    <w:rsid w:val="00696D25"/>
    <w:rsid w:val="00696DD0"/>
    <w:rsid w:val="00696FAC"/>
    <w:rsid w:val="0069700F"/>
    <w:rsid w:val="006970A8"/>
    <w:rsid w:val="0069740E"/>
    <w:rsid w:val="006974DB"/>
    <w:rsid w:val="00697531"/>
    <w:rsid w:val="00697936"/>
    <w:rsid w:val="00697AD6"/>
    <w:rsid w:val="00697BB7"/>
    <w:rsid w:val="00697C38"/>
    <w:rsid w:val="00697ED0"/>
    <w:rsid w:val="006A0073"/>
    <w:rsid w:val="006A00B9"/>
    <w:rsid w:val="006A00FA"/>
    <w:rsid w:val="006A011E"/>
    <w:rsid w:val="006A01FE"/>
    <w:rsid w:val="006A02F5"/>
    <w:rsid w:val="006A045E"/>
    <w:rsid w:val="006A04A8"/>
    <w:rsid w:val="006A053A"/>
    <w:rsid w:val="006A064D"/>
    <w:rsid w:val="006A0856"/>
    <w:rsid w:val="006A08A9"/>
    <w:rsid w:val="006A0B1B"/>
    <w:rsid w:val="006A0BC9"/>
    <w:rsid w:val="006A0F56"/>
    <w:rsid w:val="006A10EC"/>
    <w:rsid w:val="006A116E"/>
    <w:rsid w:val="006A14F4"/>
    <w:rsid w:val="006A14FC"/>
    <w:rsid w:val="006A1506"/>
    <w:rsid w:val="006A150C"/>
    <w:rsid w:val="006A159F"/>
    <w:rsid w:val="006A1601"/>
    <w:rsid w:val="006A1919"/>
    <w:rsid w:val="006A19A7"/>
    <w:rsid w:val="006A1ABA"/>
    <w:rsid w:val="006A1C39"/>
    <w:rsid w:val="006A1D02"/>
    <w:rsid w:val="006A1DAA"/>
    <w:rsid w:val="006A1E30"/>
    <w:rsid w:val="006A1F09"/>
    <w:rsid w:val="006A20B3"/>
    <w:rsid w:val="006A2479"/>
    <w:rsid w:val="006A263F"/>
    <w:rsid w:val="006A2A82"/>
    <w:rsid w:val="006A2B72"/>
    <w:rsid w:val="006A2CF7"/>
    <w:rsid w:val="006A2D64"/>
    <w:rsid w:val="006A2E4D"/>
    <w:rsid w:val="006A3198"/>
    <w:rsid w:val="006A36D1"/>
    <w:rsid w:val="006A37E0"/>
    <w:rsid w:val="006A393A"/>
    <w:rsid w:val="006A39E0"/>
    <w:rsid w:val="006A3A1B"/>
    <w:rsid w:val="006A3A86"/>
    <w:rsid w:val="006A3B6D"/>
    <w:rsid w:val="006A3B98"/>
    <w:rsid w:val="006A3E4B"/>
    <w:rsid w:val="006A3F99"/>
    <w:rsid w:val="006A409F"/>
    <w:rsid w:val="006A40D7"/>
    <w:rsid w:val="006A4114"/>
    <w:rsid w:val="006A41AE"/>
    <w:rsid w:val="006A42A7"/>
    <w:rsid w:val="006A44C2"/>
    <w:rsid w:val="006A44FB"/>
    <w:rsid w:val="006A4730"/>
    <w:rsid w:val="006A4760"/>
    <w:rsid w:val="006A47EA"/>
    <w:rsid w:val="006A4906"/>
    <w:rsid w:val="006A4B1A"/>
    <w:rsid w:val="006A4C80"/>
    <w:rsid w:val="006A4E2D"/>
    <w:rsid w:val="006A4FC0"/>
    <w:rsid w:val="006A508E"/>
    <w:rsid w:val="006A50DE"/>
    <w:rsid w:val="006A517E"/>
    <w:rsid w:val="006A52B9"/>
    <w:rsid w:val="006A538E"/>
    <w:rsid w:val="006A5917"/>
    <w:rsid w:val="006A5B73"/>
    <w:rsid w:val="006A5BF0"/>
    <w:rsid w:val="006A5C7D"/>
    <w:rsid w:val="006A5F1D"/>
    <w:rsid w:val="006A6036"/>
    <w:rsid w:val="006A624B"/>
    <w:rsid w:val="006A638B"/>
    <w:rsid w:val="006A63D3"/>
    <w:rsid w:val="006A651A"/>
    <w:rsid w:val="006A6546"/>
    <w:rsid w:val="006A6549"/>
    <w:rsid w:val="006A6553"/>
    <w:rsid w:val="006A66DC"/>
    <w:rsid w:val="006A6A6B"/>
    <w:rsid w:val="006A6BFA"/>
    <w:rsid w:val="006A6C70"/>
    <w:rsid w:val="006A700E"/>
    <w:rsid w:val="006A7096"/>
    <w:rsid w:val="006A70A2"/>
    <w:rsid w:val="006A7192"/>
    <w:rsid w:val="006A7305"/>
    <w:rsid w:val="006A73E9"/>
    <w:rsid w:val="006A7500"/>
    <w:rsid w:val="006A7716"/>
    <w:rsid w:val="006A77E2"/>
    <w:rsid w:val="006A79EE"/>
    <w:rsid w:val="006A7C8C"/>
    <w:rsid w:val="006A7D3F"/>
    <w:rsid w:val="006A7EED"/>
    <w:rsid w:val="006A7FA9"/>
    <w:rsid w:val="006B0158"/>
    <w:rsid w:val="006B0229"/>
    <w:rsid w:val="006B0326"/>
    <w:rsid w:val="006B040D"/>
    <w:rsid w:val="006B0760"/>
    <w:rsid w:val="006B0802"/>
    <w:rsid w:val="006B085C"/>
    <w:rsid w:val="006B09F8"/>
    <w:rsid w:val="006B0A18"/>
    <w:rsid w:val="006B0A38"/>
    <w:rsid w:val="006B0A74"/>
    <w:rsid w:val="006B0B78"/>
    <w:rsid w:val="006B0BBB"/>
    <w:rsid w:val="006B0C11"/>
    <w:rsid w:val="006B0C18"/>
    <w:rsid w:val="006B0D28"/>
    <w:rsid w:val="006B0F63"/>
    <w:rsid w:val="006B10EC"/>
    <w:rsid w:val="006B111B"/>
    <w:rsid w:val="006B123D"/>
    <w:rsid w:val="006B12FE"/>
    <w:rsid w:val="006B150E"/>
    <w:rsid w:val="006B157F"/>
    <w:rsid w:val="006B16E5"/>
    <w:rsid w:val="006B1769"/>
    <w:rsid w:val="006B178E"/>
    <w:rsid w:val="006B1BDA"/>
    <w:rsid w:val="006B1D3E"/>
    <w:rsid w:val="006B1D75"/>
    <w:rsid w:val="006B1E86"/>
    <w:rsid w:val="006B2192"/>
    <w:rsid w:val="006B2294"/>
    <w:rsid w:val="006B2409"/>
    <w:rsid w:val="006B2497"/>
    <w:rsid w:val="006B2757"/>
    <w:rsid w:val="006B28AB"/>
    <w:rsid w:val="006B2A05"/>
    <w:rsid w:val="006B2A69"/>
    <w:rsid w:val="006B2D63"/>
    <w:rsid w:val="006B2F9E"/>
    <w:rsid w:val="006B3216"/>
    <w:rsid w:val="006B323D"/>
    <w:rsid w:val="006B32C7"/>
    <w:rsid w:val="006B344F"/>
    <w:rsid w:val="006B355D"/>
    <w:rsid w:val="006B3568"/>
    <w:rsid w:val="006B361D"/>
    <w:rsid w:val="006B3646"/>
    <w:rsid w:val="006B37CF"/>
    <w:rsid w:val="006B3889"/>
    <w:rsid w:val="006B3AB9"/>
    <w:rsid w:val="006B3B07"/>
    <w:rsid w:val="006B3CCB"/>
    <w:rsid w:val="006B416C"/>
    <w:rsid w:val="006B43F6"/>
    <w:rsid w:val="006B4411"/>
    <w:rsid w:val="006B4417"/>
    <w:rsid w:val="006B4642"/>
    <w:rsid w:val="006B4A20"/>
    <w:rsid w:val="006B4B47"/>
    <w:rsid w:val="006B5238"/>
    <w:rsid w:val="006B52C4"/>
    <w:rsid w:val="006B5360"/>
    <w:rsid w:val="006B53D5"/>
    <w:rsid w:val="006B54CF"/>
    <w:rsid w:val="006B55AB"/>
    <w:rsid w:val="006B578B"/>
    <w:rsid w:val="006B58C3"/>
    <w:rsid w:val="006B5C67"/>
    <w:rsid w:val="006B5F07"/>
    <w:rsid w:val="006B6012"/>
    <w:rsid w:val="006B60A9"/>
    <w:rsid w:val="006B62D5"/>
    <w:rsid w:val="006B656B"/>
    <w:rsid w:val="006B661E"/>
    <w:rsid w:val="006B66EC"/>
    <w:rsid w:val="006B680F"/>
    <w:rsid w:val="006B6926"/>
    <w:rsid w:val="006B6CC2"/>
    <w:rsid w:val="006B6D5E"/>
    <w:rsid w:val="006B7057"/>
    <w:rsid w:val="006B75D8"/>
    <w:rsid w:val="006B7722"/>
    <w:rsid w:val="006B7738"/>
    <w:rsid w:val="006B7A7F"/>
    <w:rsid w:val="006B7A81"/>
    <w:rsid w:val="006B7D88"/>
    <w:rsid w:val="006B7DDD"/>
    <w:rsid w:val="006B7F9D"/>
    <w:rsid w:val="006C0124"/>
    <w:rsid w:val="006C01C6"/>
    <w:rsid w:val="006C01EC"/>
    <w:rsid w:val="006C0647"/>
    <w:rsid w:val="006C06EA"/>
    <w:rsid w:val="006C07DF"/>
    <w:rsid w:val="006C082B"/>
    <w:rsid w:val="006C09C9"/>
    <w:rsid w:val="006C0A56"/>
    <w:rsid w:val="006C0CA6"/>
    <w:rsid w:val="006C0FB5"/>
    <w:rsid w:val="006C107E"/>
    <w:rsid w:val="006C10F3"/>
    <w:rsid w:val="006C1134"/>
    <w:rsid w:val="006C122B"/>
    <w:rsid w:val="006C14C7"/>
    <w:rsid w:val="006C1620"/>
    <w:rsid w:val="006C175F"/>
    <w:rsid w:val="006C17E6"/>
    <w:rsid w:val="006C1BB5"/>
    <w:rsid w:val="006C1CB8"/>
    <w:rsid w:val="006C21AF"/>
    <w:rsid w:val="006C2460"/>
    <w:rsid w:val="006C2555"/>
    <w:rsid w:val="006C268D"/>
    <w:rsid w:val="006C28B3"/>
    <w:rsid w:val="006C2A7D"/>
    <w:rsid w:val="006C2B4B"/>
    <w:rsid w:val="006C2BBA"/>
    <w:rsid w:val="006C2C8D"/>
    <w:rsid w:val="006C2D4F"/>
    <w:rsid w:val="006C2F6B"/>
    <w:rsid w:val="006C3AFB"/>
    <w:rsid w:val="006C3B22"/>
    <w:rsid w:val="006C3DB1"/>
    <w:rsid w:val="006C3F08"/>
    <w:rsid w:val="006C48B1"/>
    <w:rsid w:val="006C4C5F"/>
    <w:rsid w:val="006C4DB1"/>
    <w:rsid w:val="006C53E7"/>
    <w:rsid w:val="006C54A1"/>
    <w:rsid w:val="006C5870"/>
    <w:rsid w:val="006C5875"/>
    <w:rsid w:val="006C5980"/>
    <w:rsid w:val="006C5DE8"/>
    <w:rsid w:val="006C5DE9"/>
    <w:rsid w:val="006C5DEB"/>
    <w:rsid w:val="006C5F0A"/>
    <w:rsid w:val="006C61A2"/>
    <w:rsid w:val="006C62CF"/>
    <w:rsid w:val="006C6523"/>
    <w:rsid w:val="006C69BD"/>
    <w:rsid w:val="006C6D02"/>
    <w:rsid w:val="006C7273"/>
    <w:rsid w:val="006C7342"/>
    <w:rsid w:val="006C73DE"/>
    <w:rsid w:val="006C7406"/>
    <w:rsid w:val="006C7754"/>
    <w:rsid w:val="006C7767"/>
    <w:rsid w:val="006C77F0"/>
    <w:rsid w:val="006C7892"/>
    <w:rsid w:val="006C7CC5"/>
    <w:rsid w:val="006C7CD4"/>
    <w:rsid w:val="006C7EB3"/>
    <w:rsid w:val="006C7EE3"/>
    <w:rsid w:val="006D011B"/>
    <w:rsid w:val="006D020F"/>
    <w:rsid w:val="006D0264"/>
    <w:rsid w:val="006D051B"/>
    <w:rsid w:val="006D0757"/>
    <w:rsid w:val="006D0A8B"/>
    <w:rsid w:val="006D0AB1"/>
    <w:rsid w:val="006D11CC"/>
    <w:rsid w:val="006D13B0"/>
    <w:rsid w:val="006D1403"/>
    <w:rsid w:val="006D1559"/>
    <w:rsid w:val="006D1618"/>
    <w:rsid w:val="006D16CB"/>
    <w:rsid w:val="006D16E1"/>
    <w:rsid w:val="006D17DE"/>
    <w:rsid w:val="006D17DF"/>
    <w:rsid w:val="006D1871"/>
    <w:rsid w:val="006D189C"/>
    <w:rsid w:val="006D1917"/>
    <w:rsid w:val="006D1957"/>
    <w:rsid w:val="006D19C6"/>
    <w:rsid w:val="006D1DE7"/>
    <w:rsid w:val="006D200D"/>
    <w:rsid w:val="006D2178"/>
    <w:rsid w:val="006D21FD"/>
    <w:rsid w:val="006D2661"/>
    <w:rsid w:val="006D2A25"/>
    <w:rsid w:val="006D2A69"/>
    <w:rsid w:val="006D2CF7"/>
    <w:rsid w:val="006D2F94"/>
    <w:rsid w:val="006D361F"/>
    <w:rsid w:val="006D36EC"/>
    <w:rsid w:val="006D37DC"/>
    <w:rsid w:val="006D3931"/>
    <w:rsid w:val="006D39EB"/>
    <w:rsid w:val="006D3A25"/>
    <w:rsid w:val="006D3A8A"/>
    <w:rsid w:val="006D3B12"/>
    <w:rsid w:val="006D4181"/>
    <w:rsid w:val="006D4200"/>
    <w:rsid w:val="006D42D8"/>
    <w:rsid w:val="006D42DA"/>
    <w:rsid w:val="006D4301"/>
    <w:rsid w:val="006D4434"/>
    <w:rsid w:val="006D488B"/>
    <w:rsid w:val="006D488D"/>
    <w:rsid w:val="006D4E25"/>
    <w:rsid w:val="006D4E87"/>
    <w:rsid w:val="006D4F07"/>
    <w:rsid w:val="006D51EE"/>
    <w:rsid w:val="006D532D"/>
    <w:rsid w:val="006D54B5"/>
    <w:rsid w:val="006D585C"/>
    <w:rsid w:val="006D5910"/>
    <w:rsid w:val="006D5966"/>
    <w:rsid w:val="006D59BC"/>
    <w:rsid w:val="006D5AB4"/>
    <w:rsid w:val="006D5BA4"/>
    <w:rsid w:val="006D5C98"/>
    <w:rsid w:val="006D5E28"/>
    <w:rsid w:val="006D5E85"/>
    <w:rsid w:val="006D6054"/>
    <w:rsid w:val="006D6201"/>
    <w:rsid w:val="006D6394"/>
    <w:rsid w:val="006D6577"/>
    <w:rsid w:val="006D66C9"/>
    <w:rsid w:val="006D6AEF"/>
    <w:rsid w:val="006D6D84"/>
    <w:rsid w:val="006D727C"/>
    <w:rsid w:val="006D72CE"/>
    <w:rsid w:val="006D74A5"/>
    <w:rsid w:val="006D751F"/>
    <w:rsid w:val="006D7626"/>
    <w:rsid w:val="006D77A2"/>
    <w:rsid w:val="006D796B"/>
    <w:rsid w:val="006D7A3C"/>
    <w:rsid w:val="006D7C0F"/>
    <w:rsid w:val="006D7D6F"/>
    <w:rsid w:val="006E02E4"/>
    <w:rsid w:val="006E07B4"/>
    <w:rsid w:val="006E0878"/>
    <w:rsid w:val="006E08EA"/>
    <w:rsid w:val="006E0951"/>
    <w:rsid w:val="006E0AB3"/>
    <w:rsid w:val="006E0CEB"/>
    <w:rsid w:val="006E0EED"/>
    <w:rsid w:val="006E0FBC"/>
    <w:rsid w:val="006E10B3"/>
    <w:rsid w:val="006E1176"/>
    <w:rsid w:val="006E11D6"/>
    <w:rsid w:val="006E1245"/>
    <w:rsid w:val="006E12E0"/>
    <w:rsid w:val="006E184E"/>
    <w:rsid w:val="006E19D8"/>
    <w:rsid w:val="006E1A8B"/>
    <w:rsid w:val="006E1AE7"/>
    <w:rsid w:val="006E1CAC"/>
    <w:rsid w:val="006E1D65"/>
    <w:rsid w:val="006E1DEB"/>
    <w:rsid w:val="006E209E"/>
    <w:rsid w:val="006E211E"/>
    <w:rsid w:val="006E2248"/>
    <w:rsid w:val="006E2466"/>
    <w:rsid w:val="006E2485"/>
    <w:rsid w:val="006E2597"/>
    <w:rsid w:val="006E25CD"/>
    <w:rsid w:val="006E2721"/>
    <w:rsid w:val="006E276B"/>
    <w:rsid w:val="006E2979"/>
    <w:rsid w:val="006E2983"/>
    <w:rsid w:val="006E2B22"/>
    <w:rsid w:val="006E2D16"/>
    <w:rsid w:val="006E2FC8"/>
    <w:rsid w:val="006E3189"/>
    <w:rsid w:val="006E318F"/>
    <w:rsid w:val="006E3356"/>
    <w:rsid w:val="006E33D4"/>
    <w:rsid w:val="006E361F"/>
    <w:rsid w:val="006E371D"/>
    <w:rsid w:val="006E386C"/>
    <w:rsid w:val="006E392C"/>
    <w:rsid w:val="006E39BB"/>
    <w:rsid w:val="006E3B32"/>
    <w:rsid w:val="006E3B48"/>
    <w:rsid w:val="006E3E9E"/>
    <w:rsid w:val="006E3F96"/>
    <w:rsid w:val="006E4023"/>
    <w:rsid w:val="006E40EF"/>
    <w:rsid w:val="006E4469"/>
    <w:rsid w:val="006E47E7"/>
    <w:rsid w:val="006E484D"/>
    <w:rsid w:val="006E4979"/>
    <w:rsid w:val="006E4A8A"/>
    <w:rsid w:val="006E4B7F"/>
    <w:rsid w:val="006E4E97"/>
    <w:rsid w:val="006E4F1E"/>
    <w:rsid w:val="006E4FB1"/>
    <w:rsid w:val="006E50A7"/>
    <w:rsid w:val="006E52CA"/>
    <w:rsid w:val="006E5401"/>
    <w:rsid w:val="006E55F7"/>
    <w:rsid w:val="006E5A66"/>
    <w:rsid w:val="006E60D7"/>
    <w:rsid w:val="006E6202"/>
    <w:rsid w:val="006E63A3"/>
    <w:rsid w:val="006E6747"/>
    <w:rsid w:val="006E6D50"/>
    <w:rsid w:val="006E6D7A"/>
    <w:rsid w:val="006E6E20"/>
    <w:rsid w:val="006E6F55"/>
    <w:rsid w:val="006E7070"/>
    <w:rsid w:val="006E72B8"/>
    <w:rsid w:val="006E73D2"/>
    <w:rsid w:val="006E7554"/>
    <w:rsid w:val="006E7683"/>
    <w:rsid w:val="006E78B2"/>
    <w:rsid w:val="006E7B84"/>
    <w:rsid w:val="006E7BD3"/>
    <w:rsid w:val="006E7CD9"/>
    <w:rsid w:val="006E7E39"/>
    <w:rsid w:val="006EFE41"/>
    <w:rsid w:val="006F050D"/>
    <w:rsid w:val="006F0715"/>
    <w:rsid w:val="006F07D0"/>
    <w:rsid w:val="006F084D"/>
    <w:rsid w:val="006F08F7"/>
    <w:rsid w:val="006F0AAB"/>
    <w:rsid w:val="006F0AAC"/>
    <w:rsid w:val="006F0B57"/>
    <w:rsid w:val="006F0B84"/>
    <w:rsid w:val="006F104D"/>
    <w:rsid w:val="006F1208"/>
    <w:rsid w:val="006F1304"/>
    <w:rsid w:val="006F17EF"/>
    <w:rsid w:val="006F18F9"/>
    <w:rsid w:val="006F1E7B"/>
    <w:rsid w:val="006F1F27"/>
    <w:rsid w:val="006F25C6"/>
    <w:rsid w:val="006F2706"/>
    <w:rsid w:val="006F272D"/>
    <w:rsid w:val="006F2783"/>
    <w:rsid w:val="006F2846"/>
    <w:rsid w:val="006F299B"/>
    <w:rsid w:val="006F29A0"/>
    <w:rsid w:val="006F29C5"/>
    <w:rsid w:val="006F2A70"/>
    <w:rsid w:val="006F2D0E"/>
    <w:rsid w:val="006F2D83"/>
    <w:rsid w:val="006F2E32"/>
    <w:rsid w:val="006F2EEF"/>
    <w:rsid w:val="006F31D0"/>
    <w:rsid w:val="006F344E"/>
    <w:rsid w:val="006F34DD"/>
    <w:rsid w:val="006F36E7"/>
    <w:rsid w:val="006F3721"/>
    <w:rsid w:val="006F3736"/>
    <w:rsid w:val="006F375E"/>
    <w:rsid w:val="006F39E7"/>
    <w:rsid w:val="006F3CB8"/>
    <w:rsid w:val="006F3D8F"/>
    <w:rsid w:val="006F3E07"/>
    <w:rsid w:val="006F4106"/>
    <w:rsid w:val="006F416B"/>
    <w:rsid w:val="006F42EE"/>
    <w:rsid w:val="006F449F"/>
    <w:rsid w:val="006F457A"/>
    <w:rsid w:val="006F4677"/>
    <w:rsid w:val="006F4789"/>
    <w:rsid w:val="006F491B"/>
    <w:rsid w:val="006F4DDA"/>
    <w:rsid w:val="006F4EC8"/>
    <w:rsid w:val="006F520B"/>
    <w:rsid w:val="006F5228"/>
    <w:rsid w:val="006F5260"/>
    <w:rsid w:val="006F52D5"/>
    <w:rsid w:val="006F5312"/>
    <w:rsid w:val="006F53E3"/>
    <w:rsid w:val="006F53EE"/>
    <w:rsid w:val="006F5400"/>
    <w:rsid w:val="006F551C"/>
    <w:rsid w:val="006F573C"/>
    <w:rsid w:val="006F58E4"/>
    <w:rsid w:val="006F59F7"/>
    <w:rsid w:val="006F6239"/>
    <w:rsid w:val="006F62A6"/>
    <w:rsid w:val="006F631A"/>
    <w:rsid w:val="006F661E"/>
    <w:rsid w:val="006F68BB"/>
    <w:rsid w:val="006F6979"/>
    <w:rsid w:val="006F6AD7"/>
    <w:rsid w:val="006F6D83"/>
    <w:rsid w:val="006F6DF8"/>
    <w:rsid w:val="006F7097"/>
    <w:rsid w:val="006F70A4"/>
    <w:rsid w:val="006F71DC"/>
    <w:rsid w:val="006F72E6"/>
    <w:rsid w:val="006F7410"/>
    <w:rsid w:val="006F74C8"/>
    <w:rsid w:val="006F7516"/>
    <w:rsid w:val="006F759F"/>
    <w:rsid w:val="006F76B1"/>
    <w:rsid w:val="006F76D5"/>
    <w:rsid w:val="006F7A91"/>
    <w:rsid w:val="006F7AF7"/>
    <w:rsid w:val="006F7C13"/>
    <w:rsid w:val="006F7C4D"/>
    <w:rsid w:val="006F7E88"/>
    <w:rsid w:val="006F7F5C"/>
    <w:rsid w:val="007001F0"/>
    <w:rsid w:val="00700299"/>
    <w:rsid w:val="00700445"/>
    <w:rsid w:val="00700510"/>
    <w:rsid w:val="00700553"/>
    <w:rsid w:val="00700639"/>
    <w:rsid w:val="00700726"/>
    <w:rsid w:val="00700757"/>
    <w:rsid w:val="00700A34"/>
    <w:rsid w:val="00700A6F"/>
    <w:rsid w:val="00700ECD"/>
    <w:rsid w:val="00701232"/>
    <w:rsid w:val="00701237"/>
    <w:rsid w:val="007017FB"/>
    <w:rsid w:val="00701A45"/>
    <w:rsid w:val="00701B3C"/>
    <w:rsid w:val="00701C4D"/>
    <w:rsid w:val="00701C52"/>
    <w:rsid w:val="00701D58"/>
    <w:rsid w:val="00701D7B"/>
    <w:rsid w:val="00702694"/>
    <w:rsid w:val="00702795"/>
    <w:rsid w:val="0070298B"/>
    <w:rsid w:val="00702A70"/>
    <w:rsid w:val="00702BAD"/>
    <w:rsid w:val="00702BEF"/>
    <w:rsid w:val="00702E63"/>
    <w:rsid w:val="00702EE0"/>
    <w:rsid w:val="00702F22"/>
    <w:rsid w:val="00702F9B"/>
    <w:rsid w:val="0070309C"/>
    <w:rsid w:val="00703520"/>
    <w:rsid w:val="00703572"/>
    <w:rsid w:val="00703679"/>
    <w:rsid w:val="0070368A"/>
    <w:rsid w:val="007036D2"/>
    <w:rsid w:val="0070370A"/>
    <w:rsid w:val="00703723"/>
    <w:rsid w:val="0070387D"/>
    <w:rsid w:val="007038A3"/>
    <w:rsid w:val="00703942"/>
    <w:rsid w:val="00703B1D"/>
    <w:rsid w:val="00703B8F"/>
    <w:rsid w:val="00703C72"/>
    <w:rsid w:val="00703D01"/>
    <w:rsid w:val="00703E53"/>
    <w:rsid w:val="00703EBC"/>
    <w:rsid w:val="00704117"/>
    <w:rsid w:val="007041BD"/>
    <w:rsid w:val="00704226"/>
    <w:rsid w:val="007042F5"/>
    <w:rsid w:val="007043E2"/>
    <w:rsid w:val="007046A2"/>
    <w:rsid w:val="007047DE"/>
    <w:rsid w:val="00704D37"/>
    <w:rsid w:val="00705092"/>
    <w:rsid w:val="0070588B"/>
    <w:rsid w:val="00705B47"/>
    <w:rsid w:val="00705D7E"/>
    <w:rsid w:val="00705E21"/>
    <w:rsid w:val="00705F85"/>
    <w:rsid w:val="00706135"/>
    <w:rsid w:val="0070629A"/>
    <w:rsid w:val="00706526"/>
    <w:rsid w:val="00706943"/>
    <w:rsid w:val="00706974"/>
    <w:rsid w:val="00706A6E"/>
    <w:rsid w:val="00706BF7"/>
    <w:rsid w:val="00706C46"/>
    <w:rsid w:val="00706DB2"/>
    <w:rsid w:val="00706E08"/>
    <w:rsid w:val="00706E2F"/>
    <w:rsid w:val="00706FA0"/>
    <w:rsid w:val="00706FFA"/>
    <w:rsid w:val="00707148"/>
    <w:rsid w:val="0070746B"/>
    <w:rsid w:val="007074FA"/>
    <w:rsid w:val="0070750E"/>
    <w:rsid w:val="00707805"/>
    <w:rsid w:val="0070781E"/>
    <w:rsid w:val="0070796F"/>
    <w:rsid w:val="0070797D"/>
    <w:rsid w:val="00707B75"/>
    <w:rsid w:val="00707DA0"/>
    <w:rsid w:val="00707DFB"/>
    <w:rsid w:val="00710241"/>
    <w:rsid w:val="0071037D"/>
    <w:rsid w:val="007103D8"/>
    <w:rsid w:val="00710729"/>
    <w:rsid w:val="0071097D"/>
    <w:rsid w:val="00710ACD"/>
    <w:rsid w:val="00710AF3"/>
    <w:rsid w:val="00710C31"/>
    <w:rsid w:val="00710C5E"/>
    <w:rsid w:val="00710D05"/>
    <w:rsid w:val="00710D66"/>
    <w:rsid w:val="00710E47"/>
    <w:rsid w:val="00711070"/>
    <w:rsid w:val="0071107A"/>
    <w:rsid w:val="007112AC"/>
    <w:rsid w:val="00711303"/>
    <w:rsid w:val="00711310"/>
    <w:rsid w:val="007113C5"/>
    <w:rsid w:val="0071147E"/>
    <w:rsid w:val="007115FB"/>
    <w:rsid w:val="00711619"/>
    <w:rsid w:val="007117F0"/>
    <w:rsid w:val="00711961"/>
    <w:rsid w:val="007119A9"/>
    <w:rsid w:val="007119E0"/>
    <w:rsid w:val="00711F6E"/>
    <w:rsid w:val="00711FA8"/>
    <w:rsid w:val="00712177"/>
    <w:rsid w:val="00712313"/>
    <w:rsid w:val="0071238B"/>
    <w:rsid w:val="007123F9"/>
    <w:rsid w:val="007124BD"/>
    <w:rsid w:val="0071250E"/>
    <w:rsid w:val="00712800"/>
    <w:rsid w:val="00712A54"/>
    <w:rsid w:val="00712AA0"/>
    <w:rsid w:val="00712D47"/>
    <w:rsid w:val="00712D69"/>
    <w:rsid w:val="00712DE1"/>
    <w:rsid w:val="00712E40"/>
    <w:rsid w:val="00712FC2"/>
    <w:rsid w:val="00713003"/>
    <w:rsid w:val="0071317D"/>
    <w:rsid w:val="00713540"/>
    <w:rsid w:val="007136E2"/>
    <w:rsid w:val="00713913"/>
    <w:rsid w:val="007139EC"/>
    <w:rsid w:val="00713A06"/>
    <w:rsid w:val="00713B10"/>
    <w:rsid w:val="00713B2C"/>
    <w:rsid w:val="00713D44"/>
    <w:rsid w:val="00713EB5"/>
    <w:rsid w:val="00713F6D"/>
    <w:rsid w:val="007142DF"/>
    <w:rsid w:val="00714381"/>
    <w:rsid w:val="0071441B"/>
    <w:rsid w:val="007145FF"/>
    <w:rsid w:val="007148E9"/>
    <w:rsid w:val="00714E7A"/>
    <w:rsid w:val="00714F32"/>
    <w:rsid w:val="0071500D"/>
    <w:rsid w:val="007150B9"/>
    <w:rsid w:val="007155C8"/>
    <w:rsid w:val="007157EB"/>
    <w:rsid w:val="00715877"/>
    <w:rsid w:val="007158E4"/>
    <w:rsid w:val="00715A82"/>
    <w:rsid w:val="00715B92"/>
    <w:rsid w:val="00715BC5"/>
    <w:rsid w:val="00715D01"/>
    <w:rsid w:val="00715E36"/>
    <w:rsid w:val="00715EA8"/>
    <w:rsid w:val="007160C6"/>
    <w:rsid w:val="007161D2"/>
    <w:rsid w:val="0071660A"/>
    <w:rsid w:val="0071665F"/>
    <w:rsid w:val="00716691"/>
    <w:rsid w:val="007166D6"/>
    <w:rsid w:val="00716790"/>
    <w:rsid w:val="0071694E"/>
    <w:rsid w:val="007169C9"/>
    <w:rsid w:val="00716BD0"/>
    <w:rsid w:val="00716C91"/>
    <w:rsid w:val="00716D7E"/>
    <w:rsid w:val="00716E39"/>
    <w:rsid w:val="00716E88"/>
    <w:rsid w:val="00716F87"/>
    <w:rsid w:val="00717162"/>
    <w:rsid w:val="0071728C"/>
    <w:rsid w:val="0071746B"/>
    <w:rsid w:val="00717493"/>
    <w:rsid w:val="00717A08"/>
    <w:rsid w:val="00717D7E"/>
    <w:rsid w:val="00717DFE"/>
    <w:rsid w:val="00717E44"/>
    <w:rsid w:val="00717E78"/>
    <w:rsid w:val="00717F12"/>
    <w:rsid w:val="007202F0"/>
    <w:rsid w:val="007204A6"/>
    <w:rsid w:val="00720665"/>
    <w:rsid w:val="007206F8"/>
    <w:rsid w:val="00720AD8"/>
    <w:rsid w:val="00720DDD"/>
    <w:rsid w:val="007211EC"/>
    <w:rsid w:val="007211FF"/>
    <w:rsid w:val="0072129C"/>
    <w:rsid w:val="0072198A"/>
    <w:rsid w:val="00721999"/>
    <w:rsid w:val="00721A81"/>
    <w:rsid w:val="00721B38"/>
    <w:rsid w:val="00721C99"/>
    <w:rsid w:val="00721E75"/>
    <w:rsid w:val="00722148"/>
    <w:rsid w:val="007221CF"/>
    <w:rsid w:val="007221D6"/>
    <w:rsid w:val="007224B9"/>
    <w:rsid w:val="007224E4"/>
    <w:rsid w:val="00722664"/>
    <w:rsid w:val="00722827"/>
    <w:rsid w:val="00722913"/>
    <w:rsid w:val="00722C54"/>
    <w:rsid w:val="00722ED2"/>
    <w:rsid w:val="0072321E"/>
    <w:rsid w:val="007233D1"/>
    <w:rsid w:val="007235AA"/>
    <w:rsid w:val="0072367E"/>
    <w:rsid w:val="00723687"/>
    <w:rsid w:val="00723759"/>
    <w:rsid w:val="00723A48"/>
    <w:rsid w:val="00724135"/>
    <w:rsid w:val="007242F2"/>
    <w:rsid w:val="007243E0"/>
    <w:rsid w:val="0072448A"/>
    <w:rsid w:val="007247DE"/>
    <w:rsid w:val="00724BCF"/>
    <w:rsid w:val="00724DBF"/>
    <w:rsid w:val="00724E16"/>
    <w:rsid w:val="00724E18"/>
    <w:rsid w:val="00724E9E"/>
    <w:rsid w:val="00725027"/>
    <w:rsid w:val="007252D0"/>
    <w:rsid w:val="0072542E"/>
    <w:rsid w:val="00725A0C"/>
    <w:rsid w:val="00725BA1"/>
    <w:rsid w:val="00725C94"/>
    <w:rsid w:val="00725ED8"/>
    <w:rsid w:val="0072611D"/>
    <w:rsid w:val="007264C3"/>
    <w:rsid w:val="00727208"/>
    <w:rsid w:val="00727413"/>
    <w:rsid w:val="0072775A"/>
    <w:rsid w:val="0072776A"/>
    <w:rsid w:val="00727866"/>
    <w:rsid w:val="00727A02"/>
    <w:rsid w:val="00727D28"/>
    <w:rsid w:val="00727EAE"/>
    <w:rsid w:val="0072BCF4"/>
    <w:rsid w:val="00730093"/>
    <w:rsid w:val="00730248"/>
    <w:rsid w:val="007303D7"/>
    <w:rsid w:val="007308B8"/>
    <w:rsid w:val="007308DB"/>
    <w:rsid w:val="00730B78"/>
    <w:rsid w:val="00730BE2"/>
    <w:rsid w:val="00730BEA"/>
    <w:rsid w:val="00730DCE"/>
    <w:rsid w:val="00730DEA"/>
    <w:rsid w:val="0073103A"/>
    <w:rsid w:val="007310CF"/>
    <w:rsid w:val="007310E4"/>
    <w:rsid w:val="00731123"/>
    <w:rsid w:val="00731288"/>
    <w:rsid w:val="007312D8"/>
    <w:rsid w:val="00731319"/>
    <w:rsid w:val="00731378"/>
    <w:rsid w:val="007313B0"/>
    <w:rsid w:val="0073168D"/>
    <w:rsid w:val="0073172B"/>
    <w:rsid w:val="0073183B"/>
    <w:rsid w:val="00731C3F"/>
    <w:rsid w:val="00731C53"/>
    <w:rsid w:val="00731F22"/>
    <w:rsid w:val="0073252E"/>
    <w:rsid w:val="007327AF"/>
    <w:rsid w:val="0073280A"/>
    <w:rsid w:val="00732A3A"/>
    <w:rsid w:val="00732E63"/>
    <w:rsid w:val="007330FE"/>
    <w:rsid w:val="007331A7"/>
    <w:rsid w:val="007331DE"/>
    <w:rsid w:val="00733676"/>
    <w:rsid w:val="007336AC"/>
    <w:rsid w:val="00733802"/>
    <w:rsid w:val="00733836"/>
    <w:rsid w:val="007338CE"/>
    <w:rsid w:val="00733902"/>
    <w:rsid w:val="00733B62"/>
    <w:rsid w:val="00733DE2"/>
    <w:rsid w:val="00733E64"/>
    <w:rsid w:val="00733E80"/>
    <w:rsid w:val="00734154"/>
    <w:rsid w:val="007341EC"/>
    <w:rsid w:val="00734291"/>
    <w:rsid w:val="007343C7"/>
    <w:rsid w:val="00734490"/>
    <w:rsid w:val="007345E5"/>
    <w:rsid w:val="00734891"/>
    <w:rsid w:val="00734A6F"/>
    <w:rsid w:val="00734B20"/>
    <w:rsid w:val="00734C47"/>
    <w:rsid w:val="00734C95"/>
    <w:rsid w:val="00734D1F"/>
    <w:rsid w:val="00734DF6"/>
    <w:rsid w:val="00734E2D"/>
    <w:rsid w:val="00734E3B"/>
    <w:rsid w:val="00734FD7"/>
    <w:rsid w:val="00735430"/>
    <w:rsid w:val="0073552E"/>
    <w:rsid w:val="00735596"/>
    <w:rsid w:val="007355BD"/>
    <w:rsid w:val="00735672"/>
    <w:rsid w:val="007357CB"/>
    <w:rsid w:val="00735AD1"/>
    <w:rsid w:val="00735FFB"/>
    <w:rsid w:val="00736031"/>
    <w:rsid w:val="00736164"/>
    <w:rsid w:val="007363ED"/>
    <w:rsid w:val="00736789"/>
    <w:rsid w:val="00736980"/>
    <w:rsid w:val="00736A8C"/>
    <w:rsid w:val="0073701F"/>
    <w:rsid w:val="007370FE"/>
    <w:rsid w:val="007371EB"/>
    <w:rsid w:val="00737271"/>
    <w:rsid w:val="0073772A"/>
    <w:rsid w:val="00737ACF"/>
    <w:rsid w:val="00737D43"/>
    <w:rsid w:val="00737DF2"/>
    <w:rsid w:val="00737E20"/>
    <w:rsid w:val="0074021A"/>
    <w:rsid w:val="00740919"/>
    <w:rsid w:val="00740BD6"/>
    <w:rsid w:val="00740C5F"/>
    <w:rsid w:val="00740D97"/>
    <w:rsid w:val="00741119"/>
    <w:rsid w:val="00741241"/>
    <w:rsid w:val="00741493"/>
    <w:rsid w:val="0074154F"/>
    <w:rsid w:val="0074156F"/>
    <w:rsid w:val="00741648"/>
    <w:rsid w:val="00741DC8"/>
    <w:rsid w:val="00742447"/>
    <w:rsid w:val="0074245F"/>
    <w:rsid w:val="007424F8"/>
    <w:rsid w:val="007425AA"/>
    <w:rsid w:val="00742681"/>
    <w:rsid w:val="0074280E"/>
    <w:rsid w:val="007429EC"/>
    <w:rsid w:val="007429F9"/>
    <w:rsid w:val="00742A2C"/>
    <w:rsid w:val="00742A6E"/>
    <w:rsid w:val="00742AF1"/>
    <w:rsid w:val="00742B05"/>
    <w:rsid w:val="00742E49"/>
    <w:rsid w:val="00742E5B"/>
    <w:rsid w:val="00742EDF"/>
    <w:rsid w:val="00742FD1"/>
    <w:rsid w:val="00743020"/>
    <w:rsid w:val="0074307D"/>
    <w:rsid w:val="00743388"/>
    <w:rsid w:val="0074341F"/>
    <w:rsid w:val="00743667"/>
    <w:rsid w:val="00743754"/>
    <w:rsid w:val="007440EC"/>
    <w:rsid w:val="007442C5"/>
    <w:rsid w:val="00744384"/>
    <w:rsid w:val="007445C9"/>
    <w:rsid w:val="00744892"/>
    <w:rsid w:val="00744BF5"/>
    <w:rsid w:val="00744C66"/>
    <w:rsid w:val="00744DD2"/>
    <w:rsid w:val="00744E15"/>
    <w:rsid w:val="00744F19"/>
    <w:rsid w:val="00745210"/>
    <w:rsid w:val="007452D0"/>
    <w:rsid w:val="00745347"/>
    <w:rsid w:val="007453EF"/>
    <w:rsid w:val="007453F6"/>
    <w:rsid w:val="00745476"/>
    <w:rsid w:val="007454D2"/>
    <w:rsid w:val="00745641"/>
    <w:rsid w:val="007456F6"/>
    <w:rsid w:val="0074588B"/>
    <w:rsid w:val="0074593D"/>
    <w:rsid w:val="00745986"/>
    <w:rsid w:val="00745A91"/>
    <w:rsid w:val="00745B4D"/>
    <w:rsid w:val="00745D2E"/>
    <w:rsid w:val="00745D43"/>
    <w:rsid w:val="00745EFD"/>
    <w:rsid w:val="00745F5A"/>
    <w:rsid w:val="00745FAB"/>
    <w:rsid w:val="0074604C"/>
    <w:rsid w:val="007460AA"/>
    <w:rsid w:val="007461B6"/>
    <w:rsid w:val="00746342"/>
    <w:rsid w:val="0074637D"/>
    <w:rsid w:val="007463BB"/>
    <w:rsid w:val="00746E7C"/>
    <w:rsid w:val="00746EB7"/>
    <w:rsid w:val="00746ED2"/>
    <w:rsid w:val="00746F73"/>
    <w:rsid w:val="00747193"/>
    <w:rsid w:val="007471DB"/>
    <w:rsid w:val="007472FD"/>
    <w:rsid w:val="00747503"/>
    <w:rsid w:val="0074759E"/>
    <w:rsid w:val="0074762C"/>
    <w:rsid w:val="00747850"/>
    <w:rsid w:val="00747AC9"/>
    <w:rsid w:val="00747B53"/>
    <w:rsid w:val="00747C42"/>
    <w:rsid w:val="00747FFD"/>
    <w:rsid w:val="007501C0"/>
    <w:rsid w:val="007502E7"/>
    <w:rsid w:val="00750352"/>
    <w:rsid w:val="007503E9"/>
    <w:rsid w:val="00750590"/>
    <w:rsid w:val="007505B0"/>
    <w:rsid w:val="00750DFB"/>
    <w:rsid w:val="00750E84"/>
    <w:rsid w:val="00750EEB"/>
    <w:rsid w:val="00750F9B"/>
    <w:rsid w:val="00751139"/>
    <w:rsid w:val="0075127D"/>
    <w:rsid w:val="0075139D"/>
    <w:rsid w:val="007513D6"/>
    <w:rsid w:val="007514BA"/>
    <w:rsid w:val="007517CE"/>
    <w:rsid w:val="0075198B"/>
    <w:rsid w:val="00751A4B"/>
    <w:rsid w:val="00751AE8"/>
    <w:rsid w:val="00751C12"/>
    <w:rsid w:val="00751CE1"/>
    <w:rsid w:val="00751D1B"/>
    <w:rsid w:val="00751DF5"/>
    <w:rsid w:val="00751E8E"/>
    <w:rsid w:val="00751F0C"/>
    <w:rsid w:val="00751F89"/>
    <w:rsid w:val="007520EB"/>
    <w:rsid w:val="0075228D"/>
    <w:rsid w:val="007522C4"/>
    <w:rsid w:val="007522F5"/>
    <w:rsid w:val="007522F6"/>
    <w:rsid w:val="00752370"/>
    <w:rsid w:val="00752720"/>
    <w:rsid w:val="0075284D"/>
    <w:rsid w:val="0075289F"/>
    <w:rsid w:val="00752BDE"/>
    <w:rsid w:val="00752D27"/>
    <w:rsid w:val="00752D3D"/>
    <w:rsid w:val="00752D92"/>
    <w:rsid w:val="00753283"/>
    <w:rsid w:val="00753341"/>
    <w:rsid w:val="0075349F"/>
    <w:rsid w:val="007534C7"/>
    <w:rsid w:val="007535B6"/>
    <w:rsid w:val="007537EE"/>
    <w:rsid w:val="00753AB5"/>
    <w:rsid w:val="00753C1E"/>
    <w:rsid w:val="00753E07"/>
    <w:rsid w:val="00754123"/>
    <w:rsid w:val="00754396"/>
    <w:rsid w:val="007546D4"/>
    <w:rsid w:val="0075476B"/>
    <w:rsid w:val="007548D8"/>
    <w:rsid w:val="00754974"/>
    <w:rsid w:val="007549CA"/>
    <w:rsid w:val="00754C4F"/>
    <w:rsid w:val="00754CD3"/>
    <w:rsid w:val="00754FA7"/>
    <w:rsid w:val="00754FA9"/>
    <w:rsid w:val="007550C4"/>
    <w:rsid w:val="0075521E"/>
    <w:rsid w:val="00755B76"/>
    <w:rsid w:val="00755B90"/>
    <w:rsid w:val="00755C8F"/>
    <w:rsid w:val="007560C4"/>
    <w:rsid w:val="007561DC"/>
    <w:rsid w:val="00756443"/>
    <w:rsid w:val="0075649F"/>
    <w:rsid w:val="00756568"/>
    <w:rsid w:val="0075657C"/>
    <w:rsid w:val="00756614"/>
    <w:rsid w:val="00756971"/>
    <w:rsid w:val="00756984"/>
    <w:rsid w:val="007569EB"/>
    <w:rsid w:val="00756C66"/>
    <w:rsid w:val="007570DA"/>
    <w:rsid w:val="00757175"/>
    <w:rsid w:val="0075732F"/>
    <w:rsid w:val="007574DF"/>
    <w:rsid w:val="007575BD"/>
    <w:rsid w:val="0075767A"/>
    <w:rsid w:val="0075770B"/>
    <w:rsid w:val="007578E5"/>
    <w:rsid w:val="007579B5"/>
    <w:rsid w:val="00757A0B"/>
    <w:rsid w:val="00757A9A"/>
    <w:rsid w:val="00757D89"/>
    <w:rsid w:val="007601F3"/>
    <w:rsid w:val="0076070B"/>
    <w:rsid w:val="007607F0"/>
    <w:rsid w:val="0076091E"/>
    <w:rsid w:val="00760AEC"/>
    <w:rsid w:val="00760D48"/>
    <w:rsid w:val="007610A7"/>
    <w:rsid w:val="007611FF"/>
    <w:rsid w:val="00761312"/>
    <w:rsid w:val="007613E6"/>
    <w:rsid w:val="0076145B"/>
    <w:rsid w:val="007615A8"/>
    <w:rsid w:val="0076166A"/>
    <w:rsid w:val="0076175C"/>
    <w:rsid w:val="0076185E"/>
    <w:rsid w:val="00761949"/>
    <w:rsid w:val="00761AB6"/>
    <w:rsid w:val="00761C17"/>
    <w:rsid w:val="00761D36"/>
    <w:rsid w:val="00761DD7"/>
    <w:rsid w:val="007621DC"/>
    <w:rsid w:val="0076224B"/>
    <w:rsid w:val="0076233B"/>
    <w:rsid w:val="00762509"/>
    <w:rsid w:val="00762598"/>
    <w:rsid w:val="00762671"/>
    <w:rsid w:val="007627F4"/>
    <w:rsid w:val="00762857"/>
    <w:rsid w:val="0076297B"/>
    <w:rsid w:val="00762AD8"/>
    <w:rsid w:val="00762B03"/>
    <w:rsid w:val="00762E53"/>
    <w:rsid w:val="00762E8A"/>
    <w:rsid w:val="00762E96"/>
    <w:rsid w:val="00762E9D"/>
    <w:rsid w:val="0076304A"/>
    <w:rsid w:val="007630E2"/>
    <w:rsid w:val="00763236"/>
    <w:rsid w:val="007632C6"/>
    <w:rsid w:val="007632E3"/>
    <w:rsid w:val="0076333D"/>
    <w:rsid w:val="0076363B"/>
    <w:rsid w:val="007636C9"/>
    <w:rsid w:val="00763875"/>
    <w:rsid w:val="00763C52"/>
    <w:rsid w:val="00763F83"/>
    <w:rsid w:val="0076403B"/>
    <w:rsid w:val="007640E5"/>
    <w:rsid w:val="00764103"/>
    <w:rsid w:val="00764356"/>
    <w:rsid w:val="007643B7"/>
    <w:rsid w:val="00764A45"/>
    <w:rsid w:val="00764ABA"/>
    <w:rsid w:val="007651CC"/>
    <w:rsid w:val="007653FA"/>
    <w:rsid w:val="00765539"/>
    <w:rsid w:val="0076567A"/>
    <w:rsid w:val="007657B1"/>
    <w:rsid w:val="007657E4"/>
    <w:rsid w:val="0076583E"/>
    <w:rsid w:val="00765ADB"/>
    <w:rsid w:val="00765B60"/>
    <w:rsid w:val="00766114"/>
    <w:rsid w:val="007661E7"/>
    <w:rsid w:val="00766270"/>
    <w:rsid w:val="007662BB"/>
    <w:rsid w:val="00766472"/>
    <w:rsid w:val="00766656"/>
    <w:rsid w:val="00766B8A"/>
    <w:rsid w:val="00766BDF"/>
    <w:rsid w:val="00766DD7"/>
    <w:rsid w:val="00766DE2"/>
    <w:rsid w:val="00766E3D"/>
    <w:rsid w:val="00766F00"/>
    <w:rsid w:val="00766F02"/>
    <w:rsid w:val="00766FE6"/>
    <w:rsid w:val="0076723E"/>
    <w:rsid w:val="00767743"/>
    <w:rsid w:val="0076776C"/>
    <w:rsid w:val="007677F0"/>
    <w:rsid w:val="0076794D"/>
    <w:rsid w:val="00767A94"/>
    <w:rsid w:val="007700FF"/>
    <w:rsid w:val="00770515"/>
    <w:rsid w:val="0077061B"/>
    <w:rsid w:val="007708F0"/>
    <w:rsid w:val="00770B6F"/>
    <w:rsid w:val="00770C45"/>
    <w:rsid w:val="00770E3D"/>
    <w:rsid w:val="00771188"/>
    <w:rsid w:val="0077163E"/>
    <w:rsid w:val="007716AF"/>
    <w:rsid w:val="00771781"/>
    <w:rsid w:val="00771966"/>
    <w:rsid w:val="0077196E"/>
    <w:rsid w:val="00771DFF"/>
    <w:rsid w:val="00771E05"/>
    <w:rsid w:val="00772090"/>
    <w:rsid w:val="007724AF"/>
    <w:rsid w:val="0077269F"/>
    <w:rsid w:val="00772749"/>
    <w:rsid w:val="007727FE"/>
    <w:rsid w:val="007728C2"/>
    <w:rsid w:val="00772A53"/>
    <w:rsid w:val="00772BAE"/>
    <w:rsid w:val="00772C59"/>
    <w:rsid w:val="00772CCD"/>
    <w:rsid w:val="00772D41"/>
    <w:rsid w:val="00772F0E"/>
    <w:rsid w:val="00773185"/>
    <w:rsid w:val="0077344D"/>
    <w:rsid w:val="007734EE"/>
    <w:rsid w:val="0077387B"/>
    <w:rsid w:val="00773A89"/>
    <w:rsid w:val="00773ABD"/>
    <w:rsid w:val="00773F3B"/>
    <w:rsid w:val="00773FEF"/>
    <w:rsid w:val="0077404B"/>
    <w:rsid w:val="00774366"/>
    <w:rsid w:val="00774560"/>
    <w:rsid w:val="00774A8E"/>
    <w:rsid w:val="00774B2F"/>
    <w:rsid w:val="00774C99"/>
    <w:rsid w:val="00774DCC"/>
    <w:rsid w:val="00774EA5"/>
    <w:rsid w:val="00774EB0"/>
    <w:rsid w:val="007752DD"/>
    <w:rsid w:val="007752EA"/>
    <w:rsid w:val="007755AE"/>
    <w:rsid w:val="0077562E"/>
    <w:rsid w:val="00775641"/>
    <w:rsid w:val="0077568A"/>
    <w:rsid w:val="00775720"/>
    <w:rsid w:val="00775733"/>
    <w:rsid w:val="00775936"/>
    <w:rsid w:val="00775D29"/>
    <w:rsid w:val="00775D41"/>
    <w:rsid w:val="00775E44"/>
    <w:rsid w:val="00775EE9"/>
    <w:rsid w:val="00775F30"/>
    <w:rsid w:val="00776104"/>
    <w:rsid w:val="0077620D"/>
    <w:rsid w:val="00776405"/>
    <w:rsid w:val="0077678C"/>
    <w:rsid w:val="0077679E"/>
    <w:rsid w:val="007767D2"/>
    <w:rsid w:val="00776A71"/>
    <w:rsid w:val="00776C0F"/>
    <w:rsid w:val="00776DEC"/>
    <w:rsid w:val="00776E6E"/>
    <w:rsid w:val="00776FBE"/>
    <w:rsid w:val="00777084"/>
    <w:rsid w:val="00777167"/>
    <w:rsid w:val="007773C6"/>
    <w:rsid w:val="00777548"/>
    <w:rsid w:val="007775C8"/>
    <w:rsid w:val="007776F6"/>
    <w:rsid w:val="00777934"/>
    <w:rsid w:val="00777ACE"/>
    <w:rsid w:val="00777FBE"/>
    <w:rsid w:val="007800BB"/>
    <w:rsid w:val="00780350"/>
    <w:rsid w:val="00780520"/>
    <w:rsid w:val="00780A78"/>
    <w:rsid w:val="00780AF1"/>
    <w:rsid w:val="00780BB4"/>
    <w:rsid w:val="00780CE4"/>
    <w:rsid w:val="00780E2A"/>
    <w:rsid w:val="00780F9F"/>
    <w:rsid w:val="00780FB3"/>
    <w:rsid w:val="00781219"/>
    <w:rsid w:val="00781295"/>
    <w:rsid w:val="007812E6"/>
    <w:rsid w:val="00781412"/>
    <w:rsid w:val="007816C0"/>
    <w:rsid w:val="00781946"/>
    <w:rsid w:val="00781E04"/>
    <w:rsid w:val="00781E15"/>
    <w:rsid w:val="007824A7"/>
    <w:rsid w:val="007829B2"/>
    <w:rsid w:val="00782A8F"/>
    <w:rsid w:val="00782B2C"/>
    <w:rsid w:val="00782B4F"/>
    <w:rsid w:val="00782D01"/>
    <w:rsid w:val="00782D70"/>
    <w:rsid w:val="00782ED1"/>
    <w:rsid w:val="00782FBB"/>
    <w:rsid w:val="00783118"/>
    <w:rsid w:val="0078323D"/>
    <w:rsid w:val="00783293"/>
    <w:rsid w:val="0078336C"/>
    <w:rsid w:val="00783694"/>
    <w:rsid w:val="0078371C"/>
    <w:rsid w:val="00783FA2"/>
    <w:rsid w:val="00784289"/>
    <w:rsid w:val="007842E7"/>
    <w:rsid w:val="007843D0"/>
    <w:rsid w:val="00784546"/>
    <w:rsid w:val="00784974"/>
    <w:rsid w:val="00784A63"/>
    <w:rsid w:val="00784CB6"/>
    <w:rsid w:val="00784E85"/>
    <w:rsid w:val="00784F9D"/>
    <w:rsid w:val="00784FD5"/>
    <w:rsid w:val="00784FD6"/>
    <w:rsid w:val="00785022"/>
    <w:rsid w:val="0078529A"/>
    <w:rsid w:val="00785421"/>
    <w:rsid w:val="00785C29"/>
    <w:rsid w:val="00785C4E"/>
    <w:rsid w:val="00786103"/>
    <w:rsid w:val="007862A6"/>
    <w:rsid w:val="00786848"/>
    <w:rsid w:val="0078692A"/>
    <w:rsid w:val="00786A69"/>
    <w:rsid w:val="00786E96"/>
    <w:rsid w:val="00786F6F"/>
    <w:rsid w:val="00787130"/>
    <w:rsid w:val="00787245"/>
    <w:rsid w:val="007872F0"/>
    <w:rsid w:val="007873CF"/>
    <w:rsid w:val="0078741A"/>
    <w:rsid w:val="007874CC"/>
    <w:rsid w:val="00787744"/>
    <w:rsid w:val="007878B1"/>
    <w:rsid w:val="007878BF"/>
    <w:rsid w:val="007878E4"/>
    <w:rsid w:val="00787982"/>
    <w:rsid w:val="00787989"/>
    <w:rsid w:val="0078798A"/>
    <w:rsid w:val="00787CD9"/>
    <w:rsid w:val="00787E8B"/>
    <w:rsid w:val="00787F2E"/>
    <w:rsid w:val="0079028E"/>
    <w:rsid w:val="007903F6"/>
    <w:rsid w:val="007906E7"/>
    <w:rsid w:val="00790BE9"/>
    <w:rsid w:val="00790C23"/>
    <w:rsid w:val="00790CDB"/>
    <w:rsid w:val="00790D67"/>
    <w:rsid w:val="0079128D"/>
    <w:rsid w:val="0079142F"/>
    <w:rsid w:val="0079157D"/>
    <w:rsid w:val="007916A1"/>
    <w:rsid w:val="00791803"/>
    <w:rsid w:val="00791894"/>
    <w:rsid w:val="0079191C"/>
    <w:rsid w:val="00791A98"/>
    <w:rsid w:val="00791C57"/>
    <w:rsid w:val="00791D9B"/>
    <w:rsid w:val="00791DD7"/>
    <w:rsid w:val="00791EDB"/>
    <w:rsid w:val="00791FE3"/>
    <w:rsid w:val="007921E8"/>
    <w:rsid w:val="00792331"/>
    <w:rsid w:val="007925DB"/>
    <w:rsid w:val="007925FF"/>
    <w:rsid w:val="0079282D"/>
    <w:rsid w:val="007928CE"/>
    <w:rsid w:val="00792A07"/>
    <w:rsid w:val="00792A12"/>
    <w:rsid w:val="00792A51"/>
    <w:rsid w:val="00792AAA"/>
    <w:rsid w:val="00792CC1"/>
    <w:rsid w:val="00792EC6"/>
    <w:rsid w:val="00792F16"/>
    <w:rsid w:val="00792F4F"/>
    <w:rsid w:val="00793251"/>
    <w:rsid w:val="00793345"/>
    <w:rsid w:val="007935B0"/>
    <w:rsid w:val="00793920"/>
    <w:rsid w:val="00793AE0"/>
    <w:rsid w:val="00793F03"/>
    <w:rsid w:val="00793F27"/>
    <w:rsid w:val="007942C4"/>
    <w:rsid w:val="0079437B"/>
    <w:rsid w:val="0079438C"/>
    <w:rsid w:val="00794446"/>
    <w:rsid w:val="00794505"/>
    <w:rsid w:val="0079497E"/>
    <w:rsid w:val="00794D70"/>
    <w:rsid w:val="0079530F"/>
    <w:rsid w:val="00795409"/>
    <w:rsid w:val="00795623"/>
    <w:rsid w:val="007956D2"/>
    <w:rsid w:val="0079576F"/>
    <w:rsid w:val="00795838"/>
    <w:rsid w:val="007959E7"/>
    <w:rsid w:val="00795CC6"/>
    <w:rsid w:val="00795D23"/>
    <w:rsid w:val="007961BB"/>
    <w:rsid w:val="007962F3"/>
    <w:rsid w:val="0079638E"/>
    <w:rsid w:val="007963C5"/>
    <w:rsid w:val="00796538"/>
    <w:rsid w:val="00796630"/>
    <w:rsid w:val="0079692C"/>
    <w:rsid w:val="0079699F"/>
    <w:rsid w:val="00796CE2"/>
    <w:rsid w:val="00796EC1"/>
    <w:rsid w:val="00796EE1"/>
    <w:rsid w:val="0079710F"/>
    <w:rsid w:val="007971B1"/>
    <w:rsid w:val="00797336"/>
    <w:rsid w:val="00797348"/>
    <w:rsid w:val="0079744B"/>
    <w:rsid w:val="00797503"/>
    <w:rsid w:val="00797693"/>
    <w:rsid w:val="00797861"/>
    <w:rsid w:val="00797964"/>
    <w:rsid w:val="00797A35"/>
    <w:rsid w:val="00797BE1"/>
    <w:rsid w:val="00797CF5"/>
    <w:rsid w:val="00797FC0"/>
    <w:rsid w:val="00797FFA"/>
    <w:rsid w:val="0079F441"/>
    <w:rsid w:val="007A004E"/>
    <w:rsid w:val="007A036D"/>
    <w:rsid w:val="007A042E"/>
    <w:rsid w:val="007A05A1"/>
    <w:rsid w:val="007A065E"/>
    <w:rsid w:val="007A06A4"/>
    <w:rsid w:val="007A07A6"/>
    <w:rsid w:val="007A0B64"/>
    <w:rsid w:val="007A0C78"/>
    <w:rsid w:val="007A110C"/>
    <w:rsid w:val="007A112E"/>
    <w:rsid w:val="007A1417"/>
    <w:rsid w:val="007A152B"/>
    <w:rsid w:val="007A1574"/>
    <w:rsid w:val="007A15B6"/>
    <w:rsid w:val="007A174E"/>
    <w:rsid w:val="007A190A"/>
    <w:rsid w:val="007A197D"/>
    <w:rsid w:val="007A1A81"/>
    <w:rsid w:val="007A1AB3"/>
    <w:rsid w:val="007A1C0D"/>
    <w:rsid w:val="007A1CB5"/>
    <w:rsid w:val="007A1D6C"/>
    <w:rsid w:val="007A1D7C"/>
    <w:rsid w:val="007A1EA9"/>
    <w:rsid w:val="007A202A"/>
    <w:rsid w:val="007A230E"/>
    <w:rsid w:val="007A2427"/>
    <w:rsid w:val="007A2624"/>
    <w:rsid w:val="007A27B3"/>
    <w:rsid w:val="007A2A30"/>
    <w:rsid w:val="007A2A98"/>
    <w:rsid w:val="007A2DE0"/>
    <w:rsid w:val="007A2E88"/>
    <w:rsid w:val="007A30B7"/>
    <w:rsid w:val="007A32D5"/>
    <w:rsid w:val="007A346C"/>
    <w:rsid w:val="007A366E"/>
    <w:rsid w:val="007A378B"/>
    <w:rsid w:val="007A3B4D"/>
    <w:rsid w:val="007A3C94"/>
    <w:rsid w:val="007A3CEB"/>
    <w:rsid w:val="007A3EC6"/>
    <w:rsid w:val="007A3F58"/>
    <w:rsid w:val="007A50AF"/>
    <w:rsid w:val="007A5491"/>
    <w:rsid w:val="007A54B4"/>
    <w:rsid w:val="007A5542"/>
    <w:rsid w:val="007A5561"/>
    <w:rsid w:val="007A557C"/>
    <w:rsid w:val="007A55AE"/>
    <w:rsid w:val="007A5629"/>
    <w:rsid w:val="007A5726"/>
    <w:rsid w:val="007A581C"/>
    <w:rsid w:val="007A5983"/>
    <w:rsid w:val="007A5A9F"/>
    <w:rsid w:val="007A5B55"/>
    <w:rsid w:val="007A5E4C"/>
    <w:rsid w:val="007A5F7B"/>
    <w:rsid w:val="007A5FFA"/>
    <w:rsid w:val="007A6051"/>
    <w:rsid w:val="007A60EB"/>
    <w:rsid w:val="007A628E"/>
    <w:rsid w:val="007A640A"/>
    <w:rsid w:val="007A64A8"/>
    <w:rsid w:val="007A676A"/>
    <w:rsid w:val="007A67EF"/>
    <w:rsid w:val="007A6828"/>
    <w:rsid w:val="007A6F61"/>
    <w:rsid w:val="007A6F8C"/>
    <w:rsid w:val="007A7114"/>
    <w:rsid w:val="007A7197"/>
    <w:rsid w:val="007A72AE"/>
    <w:rsid w:val="007A755E"/>
    <w:rsid w:val="007A759B"/>
    <w:rsid w:val="007A78C9"/>
    <w:rsid w:val="007A7AB2"/>
    <w:rsid w:val="007A7C98"/>
    <w:rsid w:val="007B00B1"/>
    <w:rsid w:val="007B00F8"/>
    <w:rsid w:val="007B015C"/>
    <w:rsid w:val="007B01DF"/>
    <w:rsid w:val="007B0236"/>
    <w:rsid w:val="007B02A7"/>
    <w:rsid w:val="007B034E"/>
    <w:rsid w:val="007B0496"/>
    <w:rsid w:val="007B04AD"/>
    <w:rsid w:val="007B0A06"/>
    <w:rsid w:val="007B0B59"/>
    <w:rsid w:val="007B0D14"/>
    <w:rsid w:val="007B0DF3"/>
    <w:rsid w:val="007B0EE5"/>
    <w:rsid w:val="007B0F2B"/>
    <w:rsid w:val="007B11AB"/>
    <w:rsid w:val="007B125C"/>
    <w:rsid w:val="007B12B2"/>
    <w:rsid w:val="007B13D1"/>
    <w:rsid w:val="007B16AC"/>
    <w:rsid w:val="007B1AC1"/>
    <w:rsid w:val="007B1BF8"/>
    <w:rsid w:val="007B1D69"/>
    <w:rsid w:val="007B2006"/>
    <w:rsid w:val="007B2029"/>
    <w:rsid w:val="007B2155"/>
    <w:rsid w:val="007B2188"/>
    <w:rsid w:val="007B243E"/>
    <w:rsid w:val="007B26BF"/>
    <w:rsid w:val="007B273B"/>
    <w:rsid w:val="007B2786"/>
    <w:rsid w:val="007B27C8"/>
    <w:rsid w:val="007B29A7"/>
    <w:rsid w:val="007B2C20"/>
    <w:rsid w:val="007B2E1D"/>
    <w:rsid w:val="007B2F6E"/>
    <w:rsid w:val="007B3089"/>
    <w:rsid w:val="007B30A0"/>
    <w:rsid w:val="007B33B1"/>
    <w:rsid w:val="007B340B"/>
    <w:rsid w:val="007B3821"/>
    <w:rsid w:val="007B38E4"/>
    <w:rsid w:val="007B3915"/>
    <w:rsid w:val="007B3E76"/>
    <w:rsid w:val="007B41E1"/>
    <w:rsid w:val="007B427E"/>
    <w:rsid w:val="007B471F"/>
    <w:rsid w:val="007B4802"/>
    <w:rsid w:val="007B48D7"/>
    <w:rsid w:val="007B48DD"/>
    <w:rsid w:val="007B4963"/>
    <w:rsid w:val="007B4D96"/>
    <w:rsid w:val="007B5126"/>
    <w:rsid w:val="007B5591"/>
    <w:rsid w:val="007B57F1"/>
    <w:rsid w:val="007B58B1"/>
    <w:rsid w:val="007B5B37"/>
    <w:rsid w:val="007B5C51"/>
    <w:rsid w:val="007B5D50"/>
    <w:rsid w:val="007B5FA0"/>
    <w:rsid w:val="007B5FD5"/>
    <w:rsid w:val="007B6057"/>
    <w:rsid w:val="007B624D"/>
    <w:rsid w:val="007B6422"/>
    <w:rsid w:val="007B649E"/>
    <w:rsid w:val="007B6509"/>
    <w:rsid w:val="007B66C8"/>
    <w:rsid w:val="007B67BD"/>
    <w:rsid w:val="007B6938"/>
    <w:rsid w:val="007B6953"/>
    <w:rsid w:val="007B6962"/>
    <w:rsid w:val="007B69F9"/>
    <w:rsid w:val="007B6ADC"/>
    <w:rsid w:val="007B7068"/>
    <w:rsid w:val="007B71EE"/>
    <w:rsid w:val="007B72DF"/>
    <w:rsid w:val="007B7318"/>
    <w:rsid w:val="007B7811"/>
    <w:rsid w:val="007B7D25"/>
    <w:rsid w:val="007B7E3C"/>
    <w:rsid w:val="007C01AF"/>
    <w:rsid w:val="007C0342"/>
    <w:rsid w:val="007C0445"/>
    <w:rsid w:val="007C0617"/>
    <w:rsid w:val="007C07D3"/>
    <w:rsid w:val="007C0E37"/>
    <w:rsid w:val="007C0FE5"/>
    <w:rsid w:val="007C1063"/>
    <w:rsid w:val="007C1324"/>
    <w:rsid w:val="007C136E"/>
    <w:rsid w:val="007C13D8"/>
    <w:rsid w:val="007C145B"/>
    <w:rsid w:val="007C1526"/>
    <w:rsid w:val="007C16D0"/>
    <w:rsid w:val="007C191F"/>
    <w:rsid w:val="007C197E"/>
    <w:rsid w:val="007C1A77"/>
    <w:rsid w:val="007C1D09"/>
    <w:rsid w:val="007C1D3F"/>
    <w:rsid w:val="007C1E72"/>
    <w:rsid w:val="007C2536"/>
    <w:rsid w:val="007C25C4"/>
    <w:rsid w:val="007C25F4"/>
    <w:rsid w:val="007C2720"/>
    <w:rsid w:val="007C2904"/>
    <w:rsid w:val="007C2C49"/>
    <w:rsid w:val="007C2E34"/>
    <w:rsid w:val="007C2E46"/>
    <w:rsid w:val="007C314D"/>
    <w:rsid w:val="007C31F7"/>
    <w:rsid w:val="007C325D"/>
    <w:rsid w:val="007C32B4"/>
    <w:rsid w:val="007C358B"/>
    <w:rsid w:val="007C3753"/>
    <w:rsid w:val="007C3777"/>
    <w:rsid w:val="007C380E"/>
    <w:rsid w:val="007C386F"/>
    <w:rsid w:val="007C38C7"/>
    <w:rsid w:val="007C3973"/>
    <w:rsid w:val="007C3B96"/>
    <w:rsid w:val="007C3EC2"/>
    <w:rsid w:val="007C3F15"/>
    <w:rsid w:val="007C3F6D"/>
    <w:rsid w:val="007C4028"/>
    <w:rsid w:val="007C4255"/>
    <w:rsid w:val="007C44B4"/>
    <w:rsid w:val="007C465E"/>
    <w:rsid w:val="007C471F"/>
    <w:rsid w:val="007C4935"/>
    <w:rsid w:val="007C4B92"/>
    <w:rsid w:val="007C4CA0"/>
    <w:rsid w:val="007C4CF9"/>
    <w:rsid w:val="007C4D74"/>
    <w:rsid w:val="007C4EFA"/>
    <w:rsid w:val="007C4F37"/>
    <w:rsid w:val="007C5009"/>
    <w:rsid w:val="007C52C5"/>
    <w:rsid w:val="007C53F2"/>
    <w:rsid w:val="007C5410"/>
    <w:rsid w:val="007C5464"/>
    <w:rsid w:val="007C5490"/>
    <w:rsid w:val="007C55DF"/>
    <w:rsid w:val="007C562C"/>
    <w:rsid w:val="007C5B65"/>
    <w:rsid w:val="007C5BC8"/>
    <w:rsid w:val="007C5ECA"/>
    <w:rsid w:val="007C621C"/>
    <w:rsid w:val="007C625D"/>
    <w:rsid w:val="007C6296"/>
    <w:rsid w:val="007C6325"/>
    <w:rsid w:val="007C6422"/>
    <w:rsid w:val="007C64D1"/>
    <w:rsid w:val="007C64FB"/>
    <w:rsid w:val="007C6616"/>
    <w:rsid w:val="007C67E5"/>
    <w:rsid w:val="007C67F9"/>
    <w:rsid w:val="007C6A70"/>
    <w:rsid w:val="007C6A71"/>
    <w:rsid w:val="007C6B5D"/>
    <w:rsid w:val="007C6DFE"/>
    <w:rsid w:val="007C6E7C"/>
    <w:rsid w:val="007C6EE6"/>
    <w:rsid w:val="007C7A39"/>
    <w:rsid w:val="007C7AC1"/>
    <w:rsid w:val="007C7E79"/>
    <w:rsid w:val="007D029D"/>
    <w:rsid w:val="007D040E"/>
    <w:rsid w:val="007D05B6"/>
    <w:rsid w:val="007D05FF"/>
    <w:rsid w:val="007D064B"/>
    <w:rsid w:val="007D09F4"/>
    <w:rsid w:val="007D1157"/>
    <w:rsid w:val="007D1237"/>
    <w:rsid w:val="007D150B"/>
    <w:rsid w:val="007D1678"/>
    <w:rsid w:val="007D18D1"/>
    <w:rsid w:val="007D1983"/>
    <w:rsid w:val="007D1C03"/>
    <w:rsid w:val="007D1D52"/>
    <w:rsid w:val="007D1E23"/>
    <w:rsid w:val="007D1EDB"/>
    <w:rsid w:val="007D1F04"/>
    <w:rsid w:val="007D20C0"/>
    <w:rsid w:val="007D2151"/>
    <w:rsid w:val="007D21A5"/>
    <w:rsid w:val="007D23B3"/>
    <w:rsid w:val="007D23FF"/>
    <w:rsid w:val="007D251C"/>
    <w:rsid w:val="007D254A"/>
    <w:rsid w:val="007D2652"/>
    <w:rsid w:val="007D2761"/>
    <w:rsid w:val="007D2896"/>
    <w:rsid w:val="007D2CD9"/>
    <w:rsid w:val="007D2D89"/>
    <w:rsid w:val="007D3076"/>
    <w:rsid w:val="007D318A"/>
    <w:rsid w:val="007D31F9"/>
    <w:rsid w:val="007D33E3"/>
    <w:rsid w:val="007D34FC"/>
    <w:rsid w:val="007D3733"/>
    <w:rsid w:val="007D37B9"/>
    <w:rsid w:val="007D3B75"/>
    <w:rsid w:val="007D3C06"/>
    <w:rsid w:val="007D3C2F"/>
    <w:rsid w:val="007D3C75"/>
    <w:rsid w:val="007D3F48"/>
    <w:rsid w:val="007D446F"/>
    <w:rsid w:val="007D459D"/>
    <w:rsid w:val="007D45D3"/>
    <w:rsid w:val="007D4602"/>
    <w:rsid w:val="007D464F"/>
    <w:rsid w:val="007D4820"/>
    <w:rsid w:val="007D48D4"/>
    <w:rsid w:val="007D49B2"/>
    <w:rsid w:val="007D4A96"/>
    <w:rsid w:val="007D4B74"/>
    <w:rsid w:val="007D4D9B"/>
    <w:rsid w:val="007D4F69"/>
    <w:rsid w:val="007D4FBA"/>
    <w:rsid w:val="007D5357"/>
    <w:rsid w:val="007D537F"/>
    <w:rsid w:val="007D5442"/>
    <w:rsid w:val="007D550E"/>
    <w:rsid w:val="007D558F"/>
    <w:rsid w:val="007D55C5"/>
    <w:rsid w:val="007D55CA"/>
    <w:rsid w:val="007D58CA"/>
    <w:rsid w:val="007D59DB"/>
    <w:rsid w:val="007D5C26"/>
    <w:rsid w:val="007D5C4E"/>
    <w:rsid w:val="007D60B9"/>
    <w:rsid w:val="007D61A0"/>
    <w:rsid w:val="007D63C7"/>
    <w:rsid w:val="007D644E"/>
    <w:rsid w:val="007D65D8"/>
    <w:rsid w:val="007D680F"/>
    <w:rsid w:val="007D6BB9"/>
    <w:rsid w:val="007D6FCA"/>
    <w:rsid w:val="007D70A4"/>
    <w:rsid w:val="007D718A"/>
    <w:rsid w:val="007D72FC"/>
    <w:rsid w:val="007D74F7"/>
    <w:rsid w:val="007D766C"/>
    <w:rsid w:val="007D767D"/>
    <w:rsid w:val="007D767E"/>
    <w:rsid w:val="007D76A6"/>
    <w:rsid w:val="007D77D6"/>
    <w:rsid w:val="007D784E"/>
    <w:rsid w:val="007D787E"/>
    <w:rsid w:val="007D797C"/>
    <w:rsid w:val="007D7B9C"/>
    <w:rsid w:val="007D7C3A"/>
    <w:rsid w:val="007D7DF3"/>
    <w:rsid w:val="007D7E70"/>
    <w:rsid w:val="007D7EB2"/>
    <w:rsid w:val="007D7F19"/>
    <w:rsid w:val="007E00AA"/>
    <w:rsid w:val="007E0326"/>
    <w:rsid w:val="007E06A4"/>
    <w:rsid w:val="007E0895"/>
    <w:rsid w:val="007E0AAF"/>
    <w:rsid w:val="007E0B00"/>
    <w:rsid w:val="007E0CD9"/>
    <w:rsid w:val="007E0D76"/>
    <w:rsid w:val="007E10BA"/>
    <w:rsid w:val="007E1178"/>
    <w:rsid w:val="007E1340"/>
    <w:rsid w:val="007E15C3"/>
    <w:rsid w:val="007E175B"/>
    <w:rsid w:val="007E18CE"/>
    <w:rsid w:val="007E18D7"/>
    <w:rsid w:val="007E1A52"/>
    <w:rsid w:val="007E1C70"/>
    <w:rsid w:val="007E1DAE"/>
    <w:rsid w:val="007E1F1B"/>
    <w:rsid w:val="007E1F60"/>
    <w:rsid w:val="007E2347"/>
    <w:rsid w:val="007E24A9"/>
    <w:rsid w:val="007E24C1"/>
    <w:rsid w:val="007E25D2"/>
    <w:rsid w:val="007E2A25"/>
    <w:rsid w:val="007E2B6C"/>
    <w:rsid w:val="007E2B6E"/>
    <w:rsid w:val="007E2EAA"/>
    <w:rsid w:val="007E32EE"/>
    <w:rsid w:val="007E3330"/>
    <w:rsid w:val="007E33D6"/>
    <w:rsid w:val="007E35BC"/>
    <w:rsid w:val="007E35E2"/>
    <w:rsid w:val="007E3690"/>
    <w:rsid w:val="007E36AD"/>
    <w:rsid w:val="007E397B"/>
    <w:rsid w:val="007E3A98"/>
    <w:rsid w:val="007E3C29"/>
    <w:rsid w:val="007E3D93"/>
    <w:rsid w:val="007E4045"/>
    <w:rsid w:val="007E40B0"/>
    <w:rsid w:val="007E4291"/>
    <w:rsid w:val="007E4646"/>
    <w:rsid w:val="007E4836"/>
    <w:rsid w:val="007E48CE"/>
    <w:rsid w:val="007E4AEC"/>
    <w:rsid w:val="007E4E3B"/>
    <w:rsid w:val="007E5122"/>
    <w:rsid w:val="007E5144"/>
    <w:rsid w:val="007E55B2"/>
    <w:rsid w:val="007E5800"/>
    <w:rsid w:val="007E597E"/>
    <w:rsid w:val="007E5A27"/>
    <w:rsid w:val="007E5B0E"/>
    <w:rsid w:val="007E5DDB"/>
    <w:rsid w:val="007E632D"/>
    <w:rsid w:val="007E668B"/>
    <w:rsid w:val="007E66F2"/>
    <w:rsid w:val="007E687E"/>
    <w:rsid w:val="007E6D86"/>
    <w:rsid w:val="007E6DD2"/>
    <w:rsid w:val="007E6F2C"/>
    <w:rsid w:val="007E702C"/>
    <w:rsid w:val="007E7106"/>
    <w:rsid w:val="007E7107"/>
    <w:rsid w:val="007E7175"/>
    <w:rsid w:val="007E7233"/>
    <w:rsid w:val="007E75F3"/>
    <w:rsid w:val="007E7925"/>
    <w:rsid w:val="007E7976"/>
    <w:rsid w:val="007E7988"/>
    <w:rsid w:val="007E79EA"/>
    <w:rsid w:val="007E7CC9"/>
    <w:rsid w:val="007E7ED5"/>
    <w:rsid w:val="007E7EE4"/>
    <w:rsid w:val="007F0090"/>
    <w:rsid w:val="007F093F"/>
    <w:rsid w:val="007F0AD5"/>
    <w:rsid w:val="007F0B30"/>
    <w:rsid w:val="007F0C91"/>
    <w:rsid w:val="007F0CA2"/>
    <w:rsid w:val="007F0D8F"/>
    <w:rsid w:val="007F0DAF"/>
    <w:rsid w:val="007F0E6A"/>
    <w:rsid w:val="007F0F7F"/>
    <w:rsid w:val="007F0F8E"/>
    <w:rsid w:val="007F1094"/>
    <w:rsid w:val="007F10B0"/>
    <w:rsid w:val="007F10FD"/>
    <w:rsid w:val="007F1327"/>
    <w:rsid w:val="007F1409"/>
    <w:rsid w:val="007F1546"/>
    <w:rsid w:val="007F16AA"/>
    <w:rsid w:val="007F16BF"/>
    <w:rsid w:val="007F173C"/>
    <w:rsid w:val="007F17A8"/>
    <w:rsid w:val="007F1A0C"/>
    <w:rsid w:val="007F1A48"/>
    <w:rsid w:val="007F1AD6"/>
    <w:rsid w:val="007F1B3C"/>
    <w:rsid w:val="007F1D36"/>
    <w:rsid w:val="007F20E9"/>
    <w:rsid w:val="007F231D"/>
    <w:rsid w:val="007F232B"/>
    <w:rsid w:val="007F259E"/>
    <w:rsid w:val="007F25EB"/>
    <w:rsid w:val="007F26AF"/>
    <w:rsid w:val="007F276A"/>
    <w:rsid w:val="007F2783"/>
    <w:rsid w:val="007F2882"/>
    <w:rsid w:val="007F2A3D"/>
    <w:rsid w:val="007F2D45"/>
    <w:rsid w:val="007F2D7A"/>
    <w:rsid w:val="007F2E11"/>
    <w:rsid w:val="007F2E7B"/>
    <w:rsid w:val="007F3018"/>
    <w:rsid w:val="007F32C3"/>
    <w:rsid w:val="007F3487"/>
    <w:rsid w:val="007F3527"/>
    <w:rsid w:val="007F359D"/>
    <w:rsid w:val="007F35A5"/>
    <w:rsid w:val="007F35C2"/>
    <w:rsid w:val="007F396B"/>
    <w:rsid w:val="007F39DC"/>
    <w:rsid w:val="007F3A4E"/>
    <w:rsid w:val="007F3AB8"/>
    <w:rsid w:val="007F3B75"/>
    <w:rsid w:val="007F3B81"/>
    <w:rsid w:val="007F3DBC"/>
    <w:rsid w:val="007F3EC9"/>
    <w:rsid w:val="007F433C"/>
    <w:rsid w:val="007F4344"/>
    <w:rsid w:val="007F4376"/>
    <w:rsid w:val="007F4589"/>
    <w:rsid w:val="007F4AA8"/>
    <w:rsid w:val="007F4C23"/>
    <w:rsid w:val="007F516B"/>
    <w:rsid w:val="007F51BB"/>
    <w:rsid w:val="007F52BE"/>
    <w:rsid w:val="007F5508"/>
    <w:rsid w:val="007F5696"/>
    <w:rsid w:val="007F573D"/>
    <w:rsid w:val="007F59EC"/>
    <w:rsid w:val="007F5B60"/>
    <w:rsid w:val="007F5BF3"/>
    <w:rsid w:val="007F5C0A"/>
    <w:rsid w:val="007F5C35"/>
    <w:rsid w:val="007F5DE2"/>
    <w:rsid w:val="007F6559"/>
    <w:rsid w:val="007F678C"/>
    <w:rsid w:val="007F67EF"/>
    <w:rsid w:val="007F6962"/>
    <w:rsid w:val="007F698C"/>
    <w:rsid w:val="007F69D6"/>
    <w:rsid w:val="007F6A5B"/>
    <w:rsid w:val="007F6C58"/>
    <w:rsid w:val="007F6CDD"/>
    <w:rsid w:val="007F6D36"/>
    <w:rsid w:val="007F6E67"/>
    <w:rsid w:val="007F70D6"/>
    <w:rsid w:val="007F710D"/>
    <w:rsid w:val="007F73A1"/>
    <w:rsid w:val="007F74BF"/>
    <w:rsid w:val="007F757D"/>
    <w:rsid w:val="007F7644"/>
    <w:rsid w:val="007F768B"/>
    <w:rsid w:val="007F7824"/>
    <w:rsid w:val="007F788B"/>
    <w:rsid w:val="007F79C9"/>
    <w:rsid w:val="007F7AEF"/>
    <w:rsid w:val="007F7D99"/>
    <w:rsid w:val="00800054"/>
    <w:rsid w:val="0080050A"/>
    <w:rsid w:val="00800941"/>
    <w:rsid w:val="00800964"/>
    <w:rsid w:val="00800ABF"/>
    <w:rsid w:val="00800B24"/>
    <w:rsid w:val="00800BFF"/>
    <w:rsid w:val="00800CDC"/>
    <w:rsid w:val="00800CF3"/>
    <w:rsid w:val="00800D3B"/>
    <w:rsid w:val="00800DAB"/>
    <w:rsid w:val="00800F37"/>
    <w:rsid w:val="008012E5"/>
    <w:rsid w:val="00801319"/>
    <w:rsid w:val="008013CE"/>
    <w:rsid w:val="0080147C"/>
    <w:rsid w:val="008014E1"/>
    <w:rsid w:val="0080165A"/>
    <w:rsid w:val="008016ED"/>
    <w:rsid w:val="008017A1"/>
    <w:rsid w:val="00801B76"/>
    <w:rsid w:val="00801C46"/>
    <w:rsid w:val="00801C6E"/>
    <w:rsid w:val="00801C9B"/>
    <w:rsid w:val="00801E78"/>
    <w:rsid w:val="00801EAF"/>
    <w:rsid w:val="00802109"/>
    <w:rsid w:val="008021B4"/>
    <w:rsid w:val="008021F4"/>
    <w:rsid w:val="008022A6"/>
    <w:rsid w:val="0080242D"/>
    <w:rsid w:val="00802623"/>
    <w:rsid w:val="00802834"/>
    <w:rsid w:val="0080298B"/>
    <w:rsid w:val="00802CC0"/>
    <w:rsid w:val="00802E93"/>
    <w:rsid w:val="00802F69"/>
    <w:rsid w:val="00803164"/>
    <w:rsid w:val="008033AE"/>
    <w:rsid w:val="00803451"/>
    <w:rsid w:val="008035BA"/>
    <w:rsid w:val="008035E4"/>
    <w:rsid w:val="008036B2"/>
    <w:rsid w:val="008036CF"/>
    <w:rsid w:val="00803B95"/>
    <w:rsid w:val="00803C53"/>
    <w:rsid w:val="00803E1B"/>
    <w:rsid w:val="00803EA5"/>
    <w:rsid w:val="00804053"/>
    <w:rsid w:val="008040BF"/>
    <w:rsid w:val="00804371"/>
    <w:rsid w:val="008043FE"/>
    <w:rsid w:val="00804466"/>
    <w:rsid w:val="008046EA"/>
    <w:rsid w:val="00804729"/>
    <w:rsid w:val="008047E7"/>
    <w:rsid w:val="0080485A"/>
    <w:rsid w:val="00804C3D"/>
    <w:rsid w:val="00805046"/>
    <w:rsid w:val="00805047"/>
    <w:rsid w:val="00805165"/>
    <w:rsid w:val="008053F2"/>
    <w:rsid w:val="0080550F"/>
    <w:rsid w:val="0080565A"/>
    <w:rsid w:val="00805A50"/>
    <w:rsid w:val="00805C33"/>
    <w:rsid w:val="00805CFE"/>
    <w:rsid w:val="00805E02"/>
    <w:rsid w:val="008061D2"/>
    <w:rsid w:val="00806223"/>
    <w:rsid w:val="00806579"/>
    <w:rsid w:val="0080662C"/>
    <w:rsid w:val="008067AA"/>
    <w:rsid w:val="00806984"/>
    <w:rsid w:val="00806A53"/>
    <w:rsid w:val="00806B08"/>
    <w:rsid w:val="00806B62"/>
    <w:rsid w:val="00806C0B"/>
    <w:rsid w:val="00806CEC"/>
    <w:rsid w:val="00806D2C"/>
    <w:rsid w:val="00806D90"/>
    <w:rsid w:val="00806EC9"/>
    <w:rsid w:val="00807087"/>
    <w:rsid w:val="008073E6"/>
    <w:rsid w:val="008075D0"/>
    <w:rsid w:val="00807637"/>
    <w:rsid w:val="008078BB"/>
    <w:rsid w:val="008078DD"/>
    <w:rsid w:val="00807A93"/>
    <w:rsid w:val="00807B0B"/>
    <w:rsid w:val="00807B1F"/>
    <w:rsid w:val="00807B32"/>
    <w:rsid w:val="00807CAF"/>
    <w:rsid w:val="00807F62"/>
    <w:rsid w:val="00807FA9"/>
    <w:rsid w:val="00810070"/>
    <w:rsid w:val="0081009B"/>
    <w:rsid w:val="00810236"/>
    <w:rsid w:val="00810255"/>
    <w:rsid w:val="00810361"/>
    <w:rsid w:val="00810396"/>
    <w:rsid w:val="008107B9"/>
    <w:rsid w:val="0081095A"/>
    <w:rsid w:val="00810AC3"/>
    <w:rsid w:val="00810DFB"/>
    <w:rsid w:val="008110B2"/>
    <w:rsid w:val="0081119D"/>
    <w:rsid w:val="00811227"/>
    <w:rsid w:val="00811487"/>
    <w:rsid w:val="008114FE"/>
    <w:rsid w:val="008118C3"/>
    <w:rsid w:val="0081198D"/>
    <w:rsid w:val="00811A57"/>
    <w:rsid w:val="00811BF2"/>
    <w:rsid w:val="00811C27"/>
    <w:rsid w:val="00812049"/>
    <w:rsid w:val="0081208B"/>
    <w:rsid w:val="008120B8"/>
    <w:rsid w:val="00812187"/>
    <w:rsid w:val="00812530"/>
    <w:rsid w:val="0081260F"/>
    <w:rsid w:val="008128D4"/>
    <w:rsid w:val="00812B12"/>
    <w:rsid w:val="00812C9E"/>
    <w:rsid w:val="00812CC1"/>
    <w:rsid w:val="00812CE3"/>
    <w:rsid w:val="00812DB0"/>
    <w:rsid w:val="00812E4C"/>
    <w:rsid w:val="00812E60"/>
    <w:rsid w:val="00812E7B"/>
    <w:rsid w:val="00813082"/>
    <w:rsid w:val="008131D5"/>
    <w:rsid w:val="008131EA"/>
    <w:rsid w:val="008132C8"/>
    <w:rsid w:val="00813637"/>
    <w:rsid w:val="008138D9"/>
    <w:rsid w:val="00813A8E"/>
    <w:rsid w:val="00813BB1"/>
    <w:rsid w:val="00813BDC"/>
    <w:rsid w:val="00813F40"/>
    <w:rsid w:val="00814598"/>
    <w:rsid w:val="008147C4"/>
    <w:rsid w:val="008148E9"/>
    <w:rsid w:val="00814A60"/>
    <w:rsid w:val="00814AEC"/>
    <w:rsid w:val="00814D64"/>
    <w:rsid w:val="00814DAC"/>
    <w:rsid w:val="00815756"/>
    <w:rsid w:val="008157C7"/>
    <w:rsid w:val="00815833"/>
    <w:rsid w:val="008158BB"/>
    <w:rsid w:val="0081594B"/>
    <w:rsid w:val="00815ABE"/>
    <w:rsid w:val="00815DEC"/>
    <w:rsid w:val="00815DF5"/>
    <w:rsid w:val="00815EB9"/>
    <w:rsid w:val="008162FE"/>
    <w:rsid w:val="00816402"/>
    <w:rsid w:val="00816487"/>
    <w:rsid w:val="008165FC"/>
    <w:rsid w:val="00816796"/>
    <w:rsid w:val="008169CD"/>
    <w:rsid w:val="00816A50"/>
    <w:rsid w:val="00816B35"/>
    <w:rsid w:val="00816B6E"/>
    <w:rsid w:val="00816B9D"/>
    <w:rsid w:val="00816C28"/>
    <w:rsid w:val="00816C50"/>
    <w:rsid w:val="00816CB0"/>
    <w:rsid w:val="00816D4A"/>
    <w:rsid w:val="00816DE4"/>
    <w:rsid w:val="00816E9A"/>
    <w:rsid w:val="008173AD"/>
    <w:rsid w:val="00817405"/>
    <w:rsid w:val="00817509"/>
    <w:rsid w:val="00817584"/>
    <w:rsid w:val="008175D5"/>
    <w:rsid w:val="00817601"/>
    <w:rsid w:val="0081770F"/>
    <w:rsid w:val="008178D6"/>
    <w:rsid w:val="008179A0"/>
    <w:rsid w:val="00817B75"/>
    <w:rsid w:val="00817C82"/>
    <w:rsid w:val="00817D36"/>
    <w:rsid w:val="00817E3A"/>
    <w:rsid w:val="008200DD"/>
    <w:rsid w:val="0082012E"/>
    <w:rsid w:val="008201CB"/>
    <w:rsid w:val="00820290"/>
    <w:rsid w:val="008202FE"/>
    <w:rsid w:val="00820342"/>
    <w:rsid w:val="008203CF"/>
    <w:rsid w:val="008203E0"/>
    <w:rsid w:val="0082044F"/>
    <w:rsid w:val="00820583"/>
    <w:rsid w:val="00820612"/>
    <w:rsid w:val="00820748"/>
    <w:rsid w:val="00820931"/>
    <w:rsid w:val="00820BF4"/>
    <w:rsid w:val="00820C88"/>
    <w:rsid w:val="00820FD3"/>
    <w:rsid w:val="008210A5"/>
    <w:rsid w:val="008213B8"/>
    <w:rsid w:val="008213E5"/>
    <w:rsid w:val="0082143A"/>
    <w:rsid w:val="008216B4"/>
    <w:rsid w:val="008219F1"/>
    <w:rsid w:val="00821B3A"/>
    <w:rsid w:val="00821BCB"/>
    <w:rsid w:val="00821DD1"/>
    <w:rsid w:val="00821EE9"/>
    <w:rsid w:val="00821F85"/>
    <w:rsid w:val="00821FE3"/>
    <w:rsid w:val="0082226F"/>
    <w:rsid w:val="0082229A"/>
    <w:rsid w:val="00822352"/>
    <w:rsid w:val="00822577"/>
    <w:rsid w:val="008229AA"/>
    <w:rsid w:val="00822DBC"/>
    <w:rsid w:val="00822E11"/>
    <w:rsid w:val="00822FF8"/>
    <w:rsid w:val="008230AB"/>
    <w:rsid w:val="008231C8"/>
    <w:rsid w:val="00823356"/>
    <w:rsid w:val="00823363"/>
    <w:rsid w:val="00823526"/>
    <w:rsid w:val="00823539"/>
    <w:rsid w:val="008237A0"/>
    <w:rsid w:val="00823BE4"/>
    <w:rsid w:val="00823C8E"/>
    <w:rsid w:val="00823F04"/>
    <w:rsid w:val="00823FB0"/>
    <w:rsid w:val="0082413D"/>
    <w:rsid w:val="00824195"/>
    <w:rsid w:val="008245F5"/>
    <w:rsid w:val="00824940"/>
    <w:rsid w:val="0082497E"/>
    <w:rsid w:val="008249B0"/>
    <w:rsid w:val="00824A8C"/>
    <w:rsid w:val="00824CDC"/>
    <w:rsid w:val="00824DE5"/>
    <w:rsid w:val="00824F31"/>
    <w:rsid w:val="00825172"/>
    <w:rsid w:val="008252FE"/>
    <w:rsid w:val="0082537C"/>
    <w:rsid w:val="008254AB"/>
    <w:rsid w:val="008256DD"/>
    <w:rsid w:val="0082595D"/>
    <w:rsid w:val="00825ACD"/>
    <w:rsid w:val="00825DCD"/>
    <w:rsid w:val="00825F9D"/>
    <w:rsid w:val="00825FD9"/>
    <w:rsid w:val="00826038"/>
    <w:rsid w:val="00826257"/>
    <w:rsid w:val="0082626E"/>
    <w:rsid w:val="008262B4"/>
    <w:rsid w:val="008263E4"/>
    <w:rsid w:val="00826487"/>
    <w:rsid w:val="00826503"/>
    <w:rsid w:val="00826A04"/>
    <w:rsid w:val="00826CE3"/>
    <w:rsid w:val="00826D2D"/>
    <w:rsid w:val="00826DAD"/>
    <w:rsid w:val="0082702D"/>
    <w:rsid w:val="00827082"/>
    <w:rsid w:val="0082725C"/>
    <w:rsid w:val="00827459"/>
    <w:rsid w:val="00827783"/>
    <w:rsid w:val="008278F6"/>
    <w:rsid w:val="00827AC7"/>
    <w:rsid w:val="00827CB6"/>
    <w:rsid w:val="00827EB8"/>
    <w:rsid w:val="00827FD9"/>
    <w:rsid w:val="0083023C"/>
    <w:rsid w:val="008302C6"/>
    <w:rsid w:val="0083079E"/>
    <w:rsid w:val="00830862"/>
    <w:rsid w:val="008309FF"/>
    <w:rsid w:val="00830A58"/>
    <w:rsid w:val="00830BBF"/>
    <w:rsid w:val="00830BF2"/>
    <w:rsid w:val="00830C90"/>
    <w:rsid w:val="00830D3E"/>
    <w:rsid w:val="0083101A"/>
    <w:rsid w:val="008310C9"/>
    <w:rsid w:val="008310E9"/>
    <w:rsid w:val="008313BB"/>
    <w:rsid w:val="008315DF"/>
    <w:rsid w:val="00831654"/>
    <w:rsid w:val="008316A8"/>
    <w:rsid w:val="00831968"/>
    <w:rsid w:val="008319AF"/>
    <w:rsid w:val="00831A26"/>
    <w:rsid w:val="00831BFA"/>
    <w:rsid w:val="00831D88"/>
    <w:rsid w:val="00831E82"/>
    <w:rsid w:val="00832017"/>
    <w:rsid w:val="0083204B"/>
    <w:rsid w:val="008320CF"/>
    <w:rsid w:val="008322AD"/>
    <w:rsid w:val="0083247F"/>
    <w:rsid w:val="008325EB"/>
    <w:rsid w:val="0083264A"/>
    <w:rsid w:val="0083284B"/>
    <w:rsid w:val="008328EE"/>
    <w:rsid w:val="00832982"/>
    <w:rsid w:val="00832B95"/>
    <w:rsid w:val="00832BAD"/>
    <w:rsid w:val="00832BFC"/>
    <w:rsid w:val="008330A5"/>
    <w:rsid w:val="008332B0"/>
    <w:rsid w:val="00833357"/>
    <w:rsid w:val="00833406"/>
    <w:rsid w:val="00833494"/>
    <w:rsid w:val="008335EC"/>
    <w:rsid w:val="00833680"/>
    <w:rsid w:val="008336B3"/>
    <w:rsid w:val="0083390B"/>
    <w:rsid w:val="0083393E"/>
    <w:rsid w:val="00833945"/>
    <w:rsid w:val="00833A2E"/>
    <w:rsid w:val="00833A75"/>
    <w:rsid w:val="00833B5D"/>
    <w:rsid w:val="00833D1D"/>
    <w:rsid w:val="008343A3"/>
    <w:rsid w:val="008344C0"/>
    <w:rsid w:val="0083454A"/>
    <w:rsid w:val="008348E0"/>
    <w:rsid w:val="008349F9"/>
    <w:rsid w:val="00834B45"/>
    <w:rsid w:val="00834C91"/>
    <w:rsid w:val="00835159"/>
    <w:rsid w:val="008351DB"/>
    <w:rsid w:val="0083557F"/>
    <w:rsid w:val="008355BC"/>
    <w:rsid w:val="0083593B"/>
    <w:rsid w:val="00835A0B"/>
    <w:rsid w:val="00835A13"/>
    <w:rsid w:val="00835A6F"/>
    <w:rsid w:val="00835BFB"/>
    <w:rsid w:val="00835EBA"/>
    <w:rsid w:val="00835EBC"/>
    <w:rsid w:val="00835FA1"/>
    <w:rsid w:val="00836017"/>
    <w:rsid w:val="0083609C"/>
    <w:rsid w:val="00836105"/>
    <w:rsid w:val="00836132"/>
    <w:rsid w:val="008362A0"/>
    <w:rsid w:val="00836347"/>
    <w:rsid w:val="008363CB"/>
    <w:rsid w:val="00836485"/>
    <w:rsid w:val="008364A8"/>
    <w:rsid w:val="0083684B"/>
    <w:rsid w:val="008369A4"/>
    <w:rsid w:val="00836F49"/>
    <w:rsid w:val="008373B2"/>
    <w:rsid w:val="008373FF"/>
    <w:rsid w:val="00837445"/>
    <w:rsid w:val="00837488"/>
    <w:rsid w:val="00837519"/>
    <w:rsid w:val="0083779C"/>
    <w:rsid w:val="008379E0"/>
    <w:rsid w:val="008379EE"/>
    <w:rsid w:val="00837D61"/>
    <w:rsid w:val="00837E04"/>
    <w:rsid w:val="0084008F"/>
    <w:rsid w:val="0084011C"/>
    <w:rsid w:val="008401CC"/>
    <w:rsid w:val="0084034F"/>
    <w:rsid w:val="00840432"/>
    <w:rsid w:val="008407B3"/>
    <w:rsid w:val="008407F7"/>
    <w:rsid w:val="008409D5"/>
    <w:rsid w:val="00840D5B"/>
    <w:rsid w:val="00840DCD"/>
    <w:rsid w:val="00841223"/>
    <w:rsid w:val="0084124D"/>
    <w:rsid w:val="00841333"/>
    <w:rsid w:val="008414B7"/>
    <w:rsid w:val="00841532"/>
    <w:rsid w:val="00841832"/>
    <w:rsid w:val="00841939"/>
    <w:rsid w:val="00841C9C"/>
    <w:rsid w:val="00841E74"/>
    <w:rsid w:val="00841F17"/>
    <w:rsid w:val="00841FC6"/>
    <w:rsid w:val="00841FEA"/>
    <w:rsid w:val="00841FF0"/>
    <w:rsid w:val="00842210"/>
    <w:rsid w:val="00842336"/>
    <w:rsid w:val="008425BA"/>
    <w:rsid w:val="008425BD"/>
    <w:rsid w:val="0084273D"/>
    <w:rsid w:val="008428D0"/>
    <w:rsid w:val="00842BA7"/>
    <w:rsid w:val="00842C55"/>
    <w:rsid w:val="00842D66"/>
    <w:rsid w:val="00842E02"/>
    <w:rsid w:val="00842E6A"/>
    <w:rsid w:val="00842EE0"/>
    <w:rsid w:val="0084308B"/>
    <w:rsid w:val="00843149"/>
    <w:rsid w:val="0084322A"/>
    <w:rsid w:val="008432BB"/>
    <w:rsid w:val="00843321"/>
    <w:rsid w:val="0084335D"/>
    <w:rsid w:val="008433C5"/>
    <w:rsid w:val="008434EC"/>
    <w:rsid w:val="00843757"/>
    <w:rsid w:val="0084385D"/>
    <w:rsid w:val="00843B1F"/>
    <w:rsid w:val="00843C6D"/>
    <w:rsid w:val="00843CA6"/>
    <w:rsid w:val="00843D79"/>
    <w:rsid w:val="00844443"/>
    <w:rsid w:val="0084450A"/>
    <w:rsid w:val="0084460F"/>
    <w:rsid w:val="008446D0"/>
    <w:rsid w:val="0084490A"/>
    <w:rsid w:val="00844A0D"/>
    <w:rsid w:val="00844D9E"/>
    <w:rsid w:val="00845349"/>
    <w:rsid w:val="00845446"/>
    <w:rsid w:val="008454A4"/>
    <w:rsid w:val="00845518"/>
    <w:rsid w:val="0084562C"/>
    <w:rsid w:val="00845653"/>
    <w:rsid w:val="008456B5"/>
    <w:rsid w:val="008457CA"/>
    <w:rsid w:val="0084594E"/>
    <w:rsid w:val="00845A48"/>
    <w:rsid w:val="00845CA6"/>
    <w:rsid w:val="00845F63"/>
    <w:rsid w:val="0084609B"/>
    <w:rsid w:val="008461F1"/>
    <w:rsid w:val="00846317"/>
    <w:rsid w:val="00846744"/>
    <w:rsid w:val="0084682E"/>
    <w:rsid w:val="00846A55"/>
    <w:rsid w:val="00846B61"/>
    <w:rsid w:val="00846D1C"/>
    <w:rsid w:val="00846D37"/>
    <w:rsid w:val="00846F3E"/>
    <w:rsid w:val="00846F4C"/>
    <w:rsid w:val="00847162"/>
    <w:rsid w:val="0084728E"/>
    <w:rsid w:val="008474B5"/>
    <w:rsid w:val="0084798A"/>
    <w:rsid w:val="00847A2F"/>
    <w:rsid w:val="00847C3F"/>
    <w:rsid w:val="00847D2F"/>
    <w:rsid w:val="00847F2F"/>
    <w:rsid w:val="00850238"/>
    <w:rsid w:val="00850337"/>
    <w:rsid w:val="00850487"/>
    <w:rsid w:val="0085049D"/>
    <w:rsid w:val="0085050F"/>
    <w:rsid w:val="00850611"/>
    <w:rsid w:val="00850754"/>
    <w:rsid w:val="00850760"/>
    <w:rsid w:val="00850762"/>
    <w:rsid w:val="008508FE"/>
    <w:rsid w:val="00850AF5"/>
    <w:rsid w:val="00850CE3"/>
    <w:rsid w:val="00850F07"/>
    <w:rsid w:val="00851223"/>
    <w:rsid w:val="00851413"/>
    <w:rsid w:val="00851527"/>
    <w:rsid w:val="0085161A"/>
    <w:rsid w:val="0085189A"/>
    <w:rsid w:val="00851B14"/>
    <w:rsid w:val="00851D30"/>
    <w:rsid w:val="00851DED"/>
    <w:rsid w:val="00851E3C"/>
    <w:rsid w:val="00851F72"/>
    <w:rsid w:val="0085220C"/>
    <w:rsid w:val="00852353"/>
    <w:rsid w:val="00852563"/>
    <w:rsid w:val="0085266A"/>
    <w:rsid w:val="008529E3"/>
    <w:rsid w:val="00852A5A"/>
    <w:rsid w:val="00852A98"/>
    <w:rsid w:val="00852BD3"/>
    <w:rsid w:val="00852E06"/>
    <w:rsid w:val="00852FC1"/>
    <w:rsid w:val="008530A8"/>
    <w:rsid w:val="008530DE"/>
    <w:rsid w:val="008533E0"/>
    <w:rsid w:val="008534A8"/>
    <w:rsid w:val="008534E1"/>
    <w:rsid w:val="00853B7A"/>
    <w:rsid w:val="00853C4E"/>
    <w:rsid w:val="00853C77"/>
    <w:rsid w:val="00853CA2"/>
    <w:rsid w:val="00853CA9"/>
    <w:rsid w:val="00853EF3"/>
    <w:rsid w:val="008541FD"/>
    <w:rsid w:val="008542D9"/>
    <w:rsid w:val="0085444F"/>
    <w:rsid w:val="00854497"/>
    <w:rsid w:val="0085449D"/>
    <w:rsid w:val="0085464B"/>
    <w:rsid w:val="008546F7"/>
    <w:rsid w:val="0085488E"/>
    <w:rsid w:val="00854926"/>
    <w:rsid w:val="008549FB"/>
    <w:rsid w:val="00854B63"/>
    <w:rsid w:val="00854BED"/>
    <w:rsid w:val="00854CB1"/>
    <w:rsid w:val="00854D6E"/>
    <w:rsid w:val="00854D73"/>
    <w:rsid w:val="00854EC3"/>
    <w:rsid w:val="00855101"/>
    <w:rsid w:val="00855348"/>
    <w:rsid w:val="00855544"/>
    <w:rsid w:val="0085558C"/>
    <w:rsid w:val="008557E6"/>
    <w:rsid w:val="00855841"/>
    <w:rsid w:val="0085585D"/>
    <w:rsid w:val="008558C0"/>
    <w:rsid w:val="0085595A"/>
    <w:rsid w:val="00855B01"/>
    <w:rsid w:val="00855B47"/>
    <w:rsid w:val="00855D2C"/>
    <w:rsid w:val="00855E5B"/>
    <w:rsid w:val="008561B4"/>
    <w:rsid w:val="008561BD"/>
    <w:rsid w:val="00856338"/>
    <w:rsid w:val="0085636A"/>
    <w:rsid w:val="008564A5"/>
    <w:rsid w:val="0085655D"/>
    <w:rsid w:val="008566D0"/>
    <w:rsid w:val="0085680B"/>
    <w:rsid w:val="008568A1"/>
    <w:rsid w:val="00856C5D"/>
    <w:rsid w:val="008573A4"/>
    <w:rsid w:val="008575A5"/>
    <w:rsid w:val="0085770D"/>
    <w:rsid w:val="008577D4"/>
    <w:rsid w:val="0085785C"/>
    <w:rsid w:val="00857A88"/>
    <w:rsid w:val="00857D50"/>
    <w:rsid w:val="00857DEC"/>
    <w:rsid w:val="00857FB1"/>
    <w:rsid w:val="008603C7"/>
    <w:rsid w:val="0086045A"/>
    <w:rsid w:val="008605F7"/>
    <w:rsid w:val="00860A07"/>
    <w:rsid w:val="00860A74"/>
    <w:rsid w:val="00860B6B"/>
    <w:rsid w:val="00860EEC"/>
    <w:rsid w:val="008611C6"/>
    <w:rsid w:val="00861366"/>
    <w:rsid w:val="008613C3"/>
    <w:rsid w:val="00861431"/>
    <w:rsid w:val="008614CF"/>
    <w:rsid w:val="008615FD"/>
    <w:rsid w:val="00861856"/>
    <w:rsid w:val="008618C3"/>
    <w:rsid w:val="008618FB"/>
    <w:rsid w:val="00861BB8"/>
    <w:rsid w:val="00861BC6"/>
    <w:rsid w:val="00861BDA"/>
    <w:rsid w:val="00861C7D"/>
    <w:rsid w:val="00861D9F"/>
    <w:rsid w:val="00861F51"/>
    <w:rsid w:val="00861F93"/>
    <w:rsid w:val="00862133"/>
    <w:rsid w:val="0086261B"/>
    <w:rsid w:val="0086269D"/>
    <w:rsid w:val="00862B50"/>
    <w:rsid w:val="00862B87"/>
    <w:rsid w:val="00862DE7"/>
    <w:rsid w:val="00862E6F"/>
    <w:rsid w:val="00862F39"/>
    <w:rsid w:val="008630DA"/>
    <w:rsid w:val="0086368F"/>
    <w:rsid w:val="008637F1"/>
    <w:rsid w:val="0086380B"/>
    <w:rsid w:val="00863B40"/>
    <w:rsid w:val="00863B5D"/>
    <w:rsid w:val="00863C23"/>
    <w:rsid w:val="00863DAB"/>
    <w:rsid w:val="008641BA"/>
    <w:rsid w:val="008641BF"/>
    <w:rsid w:val="00864329"/>
    <w:rsid w:val="008646C5"/>
    <w:rsid w:val="0086474A"/>
    <w:rsid w:val="008647FA"/>
    <w:rsid w:val="008647FE"/>
    <w:rsid w:val="00864825"/>
    <w:rsid w:val="008649F5"/>
    <w:rsid w:val="00864AA0"/>
    <w:rsid w:val="00864ABE"/>
    <w:rsid w:val="00864BC9"/>
    <w:rsid w:val="00864C22"/>
    <w:rsid w:val="00864E23"/>
    <w:rsid w:val="00864FAA"/>
    <w:rsid w:val="00865235"/>
    <w:rsid w:val="008653A2"/>
    <w:rsid w:val="00865406"/>
    <w:rsid w:val="008654E7"/>
    <w:rsid w:val="0086563C"/>
    <w:rsid w:val="008656AF"/>
    <w:rsid w:val="0086585C"/>
    <w:rsid w:val="00865B9B"/>
    <w:rsid w:val="008661E4"/>
    <w:rsid w:val="008661F6"/>
    <w:rsid w:val="00866329"/>
    <w:rsid w:val="008665EA"/>
    <w:rsid w:val="008669F6"/>
    <w:rsid w:val="00866AE1"/>
    <w:rsid w:val="00866DA9"/>
    <w:rsid w:val="00866DB5"/>
    <w:rsid w:val="00866FE2"/>
    <w:rsid w:val="00867198"/>
    <w:rsid w:val="00867511"/>
    <w:rsid w:val="0086761E"/>
    <w:rsid w:val="008676DE"/>
    <w:rsid w:val="008678DD"/>
    <w:rsid w:val="00867C44"/>
    <w:rsid w:val="00867CA2"/>
    <w:rsid w:val="00867D4E"/>
    <w:rsid w:val="00867E8C"/>
    <w:rsid w:val="00867F02"/>
    <w:rsid w:val="00867FF4"/>
    <w:rsid w:val="0087013A"/>
    <w:rsid w:val="00870193"/>
    <w:rsid w:val="00870360"/>
    <w:rsid w:val="008703FB"/>
    <w:rsid w:val="0087056D"/>
    <w:rsid w:val="00870661"/>
    <w:rsid w:val="0087072E"/>
    <w:rsid w:val="008708C7"/>
    <w:rsid w:val="008708F5"/>
    <w:rsid w:val="00870914"/>
    <w:rsid w:val="008709E0"/>
    <w:rsid w:val="00870CC1"/>
    <w:rsid w:val="00870D27"/>
    <w:rsid w:val="00870D8C"/>
    <w:rsid w:val="00870DC5"/>
    <w:rsid w:val="00870F56"/>
    <w:rsid w:val="00870FE4"/>
    <w:rsid w:val="008711B7"/>
    <w:rsid w:val="008713BD"/>
    <w:rsid w:val="008714D3"/>
    <w:rsid w:val="008714DB"/>
    <w:rsid w:val="00871554"/>
    <w:rsid w:val="0087163F"/>
    <w:rsid w:val="0087173D"/>
    <w:rsid w:val="00871811"/>
    <w:rsid w:val="00871814"/>
    <w:rsid w:val="0087191A"/>
    <w:rsid w:val="0087199C"/>
    <w:rsid w:val="00871C32"/>
    <w:rsid w:val="00871CA9"/>
    <w:rsid w:val="00871DDA"/>
    <w:rsid w:val="00871E17"/>
    <w:rsid w:val="00871F93"/>
    <w:rsid w:val="00871FEA"/>
    <w:rsid w:val="008722D8"/>
    <w:rsid w:val="00872383"/>
    <w:rsid w:val="008723C8"/>
    <w:rsid w:val="008723D4"/>
    <w:rsid w:val="0087246C"/>
    <w:rsid w:val="0087261E"/>
    <w:rsid w:val="00872719"/>
    <w:rsid w:val="00872809"/>
    <w:rsid w:val="00872847"/>
    <w:rsid w:val="00872872"/>
    <w:rsid w:val="00872BD7"/>
    <w:rsid w:val="00872BEC"/>
    <w:rsid w:val="00872E73"/>
    <w:rsid w:val="00872FD8"/>
    <w:rsid w:val="008731A7"/>
    <w:rsid w:val="00873399"/>
    <w:rsid w:val="008734EA"/>
    <w:rsid w:val="00873677"/>
    <w:rsid w:val="0087388F"/>
    <w:rsid w:val="00873A25"/>
    <w:rsid w:val="00873D5B"/>
    <w:rsid w:val="00873E40"/>
    <w:rsid w:val="00873ECD"/>
    <w:rsid w:val="0087401D"/>
    <w:rsid w:val="00874069"/>
    <w:rsid w:val="008740AA"/>
    <w:rsid w:val="0087430E"/>
    <w:rsid w:val="008745AB"/>
    <w:rsid w:val="00874792"/>
    <w:rsid w:val="00874979"/>
    <w:rsid w:val="00874AE6"/>
    <w:rsid w:val="00874C54"/>
    <w:rsid w:val="00875043"/>
    <w:rsid w:val="008750BC"/>
    <w:rsid w:val="0087515E"/>
    <w:rsid w:val="00875297"/>
    <w:rsid w:val="008756C3"/>
    <w:rsid w:val="008757D6"/>
    <w:rsid w:val="00875994"/>
    <w:rsid w:val="008759B9"/>
    <w:rsid w:val="00875B7E"/>
    <w:rsid w:val="00875BCF"/>
    <w:rsid w:val="008760A3"/>
    <w:rsid w:val="008764E3"/>
    <w:rsid w:val="00876696"/>
    <w:rsid w:val="008769FD"/>
    <w:rsid w:val="00876CF0"/>
    <w:rsid w:val="00876CFC"/>
    <w:rsid w:val="00876D76"/>
    <w:rsid w:val="00876F0D"/>
    <w:rsid w:val="0087708B"/>
    <w:rsid w:val="00877210"/>
    <w:rsid w:val="00877261"/>
    <w:rsid w:val="008773E2"/>
    <w:rsid w:val="0087756A"/>
    <w:rsid w:val="008776B5"/>
    <w:rsid w:val="008777FE"/>
    <w:rsid w:val="008778A9"/>
    <w:rsid w:val="008779CE"/>
    <w:rsid w:val="00877BDB"/>
    <w:rsid w:val="00877D93"/>
    <w:rsid w:val="00877F12"/>
    <w:rsid w:val="00877F51"/>
    <w:rsid w:val="00877FC4"/>
    <w:rsid w:val="00880565"/>
    <w:rsid w:val="008806F5"/>
    <w:rsid w:val="00880761"/>
    <w:rsid w:val="00880D3A"/>
    <w:rsid w:val="00880E87"/>
    <w:rsid w:val="00880FE4"/>
    <w:rsid w:val="00881150"/>
    <w:rsid w:val="00881173"/>
    <w:rsid w:val="008814A6"/>
    <w:rsid w:val="008815EE"/>
    <w:rsid w:val="00881610"/>
    <w:rsid w:val="0088174E"/>
    <w:rsid w:val="0088186B"/>
    <w:rsid w:val="00881A5C"/>
    <w:rsid w:val="00881BB0"/>
    <w:rsid w:val="00881CB8"/>
    <w:rsid w:val="00881E91"/>
    <w:rsid w:val="00881EC3"/>
    <w:rsid w:val="0088200B"/>
    <w:rsid w:val="00882081"/>
    <w:rsid w:val="00882138"/>
    <w:rsid w:val="0088235D"/>
    <w:rsid w:val="00882443"/>
    <w:rsid w:val="0088244E"/>
    <w:rsid w:val="008825E8"/>
    <w:rsid w:val="00882692"/>
    <w:rsid w:val="00882845"/>
    <w:rsid w:val="0088288A"/>
    <w:rsid w:val="00882969"/>
    <w:rsid w:val="00882B54"/>
    <w:rsid w:val="00882C4D"/>
    <w:rsid w:val="00882C65"/>
    <w:rsid w:val="00882F4A"/>
    <w:rsid w:val="00883213"/>
    <w:rsid w:val="008832E5"/>
    <w:rsid w:val="008834F0"/>
    <w:rsid w:val="0088376D"/>
    <w:rsid w:val="008838A2"/>
    <w:rsid w:val="00883993"/>
    <w:rsid w:val="00883B7A"/>
    <w:rsid w:val="00883C4D"/>
    <w:rsid w:val="00883D79"/>
    <w:rsid w:val="0088401C"/>
    <w:rsid w:val="00884064"/>
    <w:rsid w:val="008840C2"/>
    <w:rsid w:val="008843B7"/>
    <w:rsid w:val="00884556"/>
    <w:rsid w:val="008848EC"/>
    <w:rsid w:val="00884CAD"/>
    <w:rsid w:val="00884CF5"/>
    <w:rsid w:val="00884FEF"/>
    <w:rsid w:val="008851B5"/>
    <w:rsid w:val="008852F0"/>
    <w:rsid w:val="008854F4"/>
    <w:rsid w:val="008856DA"/>
    <w:rsid w:val="00885750"/>
    <w:rsid w:val="008857FD"/>
    <w:rsid w:val="00885926"/>
    <w:rsid w:val="00885A20"/>
    <w:rsid w:val="00885C24"/>
    <w:rsid w:val="00885F15"/>
    <w:rsid w:val="00885F8C"/>
    <w:rsid w:val="008862E8"/>
    <w:rsid w:val="0088644C"/>
    <w:rsid w:val="008865B5"/>
    <w:rsid w:val="008865DF"/>
    <w:rsid w:val="008866B8"/>
    <w:rsid w:val="00886A83"/>
    <w:rsid w:val="00886A98"/>
    <w:rsid w:val="00886EAE"/>
    <w:rsid w:val="0088708D"/>
    <w:rsid w:val="0088734D"/>
    <w:rsid w:val="008873F9"/>
    <w:rsid w:val="008875CB"/>
    <w:rsid w:val="008875EB"/>
    <w:rsid w:val="008876ED"/>
    <w:rsid w:val="00887917"/>
    <w:rsid w:val="00887991"/>
    <w:rsid w:val="00887A2D"/>
    <w:rsid w:val="00887D69"/>
    <w:rsid w:val="00887D7C"/>
    <w:rsid w:val="00887FE8"/>
    <w:rsid w:val="008902CE"/>
    <w:rsid w:val="008903CC"/>
    <w:rsid w:val="00890711"/>
    <w:rsid w:val="00890775"/>
    <w:rsid w:val="0089082B"/>
    <w:rsid w:val="00890874"/>
    <w:rsid w:val="00890888"/>
    <w:rsid w:val="00890BBF"/>
    <w:rsid w:val="00890C09"/>
    <w:rsid w:val="00890DA0"/>
    <w:rsid w:val="00890E00"/>
    <w:rsid w:val="00890F4A"/>
    <w:rsid w:val="00890F8A"/>
    <w:rsid w:val="008911F2"/>
    <w:rsid w:val="008917CA"/>
    <w:rsid w:val="00891804"/>
    <w:rsid w:val="00891924"/>
    <w:rsid w:val="0089236E"/>
    <w:rsid w:val="00892422"/>
    <w:rsid w:val="00892559"/>
    <w:rsid w:val="008928BB"/>
    <w:rsid w:val="008929FD"/>
    <w:rsid w:val="00892A2C"/>
    <w:rsid w:val="00892B64"/>
    <w:rsid w:val="00892BEA"/>
    <w:rsid w:val="00892E3C"/>
    <w:rsid w:val="0089311E"/>
    <w:rsid w:val="0089330F"/>
    <w:rsid w:val="0089346E"/>
    <w:rsid w:val="008934E7"/>
    <w:rsid w:val="00893725"/>
    <w:rsid w:val="00894104"/>
    <w:rsid w:val="00894177"/>
    <w:rsid w:val="008942BD"/>
    <w:rsid w:val="00894471"/>
    <w:rsid w:val="008947B5"/>
    <w:rsid w:val="0089484A"/>
    <w:rsid w:val="008949AC"/>
    <w:rsid w:val="00894ADB"/>
    <w:rsid w:val="00894EA9"/>
    <w:rsid w:val="00894EE2"/>
    <w:rsid w:val="008950A8"/>
    <w:rsid w:val="00895136"/>
    <w:rsid w:val="00895299"/>
    <w:rsid w:val="008958D2"/>
    <w:rsid w:val="0089594C"/>
    <w:rsid w:val="00895D43"/>
    <w:rsid w:val="00895F30"/>
    <w:rsid w:val="00895F94"/>
    <w:rsid w:val="00896136"/>
    <w:rsid w:val="0089644C"/>
    <w:rsid w:val="0089646D"/>
    <w:rsid w:val="008964A3"/>
    <w:rsid w:val="0089652D"/>
    <w:rsid w:val="008965E6"/>
    <w:rsid w:val="00896A5C"/>
    <w:rsid w:val="00896C50"/>
    <w:rsid w:val="00896DB2"/>
    <w:rsid w:val="00896DB7"/>
    <w:rsid w:val="00896F23"/>
    <w:rsid w:val="00896F5C"/>
    <w:rsid w:val="00896F65"/>
    <w:rsid w:val="00897207"/>
    <w:rsid w:val="008975F6"/>
    <w:rsid w:val="0089763F"/>
    <w:rsid w:val="008978EF"/>
    <w:rsid w:val="008979B0"/>
    <w:rsid w:val="008979E4"/>
    <w:rsid w:val="00897A96"/>
    <w:rsid w:val="00897AE8"/>
    <w:rsid w:val="00897C58"/>
    <w:rsid w:val="00897F05"/>
    <w:rsid w:val="00897F8B"/>
    <w:rsid w:val="008A030A"/>
    <w:rsid w:val="008A0314"/>
    <w:rsid w:val="008A06CE"/>
    <w:rsid w:val="008A0A33"/>
    <w:rsid w:val="008A0B2B"/>
    <w:rsid w:val="008A0B9D"/>
    <w:rsid w:val="008A0B9E"/>
    <w:rsid w:val="008A0D74"/>
    <w:rsid w:val="008A1133"/>
    <w:rsid w:val="008A1336"/>
    <w:rsid w:val="008A14D6"/>
    <w:rsid w:val="008A1701"/>
    <w:rsid w:val="008A1791"/>
    <w:rsid w:val="008A18BE"/>
    <w:rsid w:val="008A1C9E"/>
    <w:rsid w:val="008A1CD4"/>
    <w:rsid w:val="008A1CE0"/>
    <w:rsid w:val="008A1F47"/>
    <w:rsid w:val="008A21A1"/>
    <w:rsid w:val="008A2295"/>
    <w:rsid w:val="008A2577"/>
    <w:rsid w:val="008A2670"/>
    <w:rsid w:val="008A2992"/>
    <w:rsid w:val="008A2B3E"/>
    <w:rsid w:val="008A2C03"/>
    <w:rsid w:val="008A2CA1"/>
    <w:rsid w:val="008A2DB8"/>
    <w:rsid w:val="008A2F78"/>
    <w:rsid w:val="008A2FA8"/>
    <w:rsid w:val="008A316A"/>
    <w:rsid w:val="008A3196"/>
    <w:rsid w:val="008A3558"/>
    <w:rsid w:val="008A3968"/>
    <w:rsid w:val="008A39C0"/>
    <w:rsid w:val="008A39CB"/>
    <w:rsid w:val="008A39CC"/>
    <w:rsid w:val="008A3A73"/>
    <w:rsid w:val="008A3C29"/>
    <w:rsid w:val="008A3EE3"/>
    <w:rsid w:val="008A406C"/>
    <w:rsid w:val="008A4133"/>
    <w:rsid w:val="008A4952"/>
    <w:rsid w:val="008A4CB9"/>
    <w:rsid w:val="008A4D18"/>
    <w:rsid w:val="008A4EDC"/>
    <w:rsid w:val="008A4F24"/>
    <w:rsid w:val="008A4F8A"/>
    <w:rsid w:val="008A5084"/>
    <w:rsid w:val="008A50AB"/>
    <w:rsid w:val="008A5136"/>
    <w:rsid w:val="008A569F"/>
    <w:rsid w:val="008A5734"/>
    <w:rsid w:val="008A586F"/>
    <w:rsid w:val="008A58DF"/>
    <w:rsid w:val="008A5943"/>
    <w:rsid w:val="008A59D8"/>
    <w:rsid w:val="008A5B59"/>
    <w:rsid w:val="008A5BB0"/>
    <w:rsid w:val="008A5E54"/>
    <w:rsid w:val="008A5E6D"/>
    <w:rsid w:val="008A6074"/>
    <w:rsid w:val="008A635C"/>
    <w:rsid w:val="008A6364"/>
    <w:rsid w:val="008A63F1"/>
    <w:rsid w:val="008A689F"/>
    <w:rsid w:val="008A68A2"/>
    <w:rsid w:val="008A6F6B"/>
    <w:rsid w:val="008A7049"/>
    <w:rsid w:val="008A70D3"/>
    <w:rsid w:val="008A73E6"/>
    <w:rsid w:val="008A7621"/>
    <w:rsid w:val="008A7739"/>
    <w:rsid w:val="008A77F4"/>
    <w:rsid w:val="008A77FF"/>
    <w:rsid w:val="008A7A3D"/>
    <w:rsid w:val="008A7A4C"/>
    <w:rsid w:val="008A7C16"/>
    <w:rsid w:val="008A7DA3"/>
    <w:rsid w:val="008A7E56"/>
    <w:rsid w:val="008A7E98"/>
    <w:rsid w:val="008AF1CD"/>
    <w:rsid w:val="008B007C"/>
    <w:rsid w:val="008B0446"/>
    <w:rsid w:val="008B0692"/>
    <w:rsid w:val="008B09BF"/>
    <w:rsid w:val="008B0A40"/>
    <w:rsid w:val="008B0E74"/>
    <w:rsid w:val="008B0E75"/>
    <w:rsid w:val="008B10D8"/>
    <w:rsid w:val="008B1208"/>
    <w:rsid w:val="008B1285"/>
    <w:rsid w:val="008B137E"/>
    <w:rsid w:val="008B1578"/>
    <w:rsid w:val="008B1646"/>
    <w:rsid w:val="008B1790"/>
    <w:rsid w:val="008B182D"/>
    <w:rsid w:val="008B18DD"/>
    <w:rsid w:val="008B191C"/>
    <w:rsid w:val="008B1A73"/>
    <w:rsid w:val="008B1B8B"/>
    <w:rsid w:val="008B2215"/>
    <w:rsid w:val="008B222E"/>
    <w:rsid w:val="008B25FC"/>
    <w:rsid w:val="008B2CFE"/>
    <w:rsid w:val="008B316F"/>
    <w:rsid w:val="008B334E"/>
    <w:rsid w:val="008B3425"/>
    <w:rsid w:val="008B36B2"/>
    <w:rsid w:val="008B3923"/>
    <w:rsid w:val="008B3977"/>
    <w:rsid w:val="008B3B5C"/>
    <w:rsid w:val="008B3CD4"/>
    <w:rsid w:val="008B4744"/>
    <w:rsid w:val="008B47C4"/>
    <w:rsid w:val="008B47C5"/>
    <w:rsid w:val="008B4819"/>
    <w:rsid w:val="008B4893"/>
    <w:rsid w:val="008B492B"/>
    <w:rsid w:val="008B4989"/>
    <w:rsid w:val="008B4AC2"/>
    <w:rsid w:val="008B4E08"/>
    <w:rsid w:val="008B4F8E"/>
    <w:rsid w:val="008B4FC2"/>
    <w:rsid w:val="008B5775"/>
    <w:rsid w:val="008B57AF"/>
    <w:rsid w:val="008B59D3"/>
    <w:rsid w:val="008B5E60"/>
    <w:rsid w:val="008B5FB5"/>
    <w:rsid w:val="008B6026"/>
    <w:rsid w:val="008B620F"/>
    <w:rsid w:val="008B63BF"/>
    <w:rsid w:val="008B6495"/>
    <w:rsid w:val="008B64F6"/>
    <w:rsid w:val="008B657E"/>
    <w:rsid w:val="008B6727"/>
    <w:rsid w:val="008B682C"/>
    <w:rsid w:val="008B69F1"/>
    <w:rsid w:val="008B6AF2"/>
    <w:rsid w:val="008B6BE1"/>
    <w:rsid w:val="008B6C57"/>
    <w:rsid w:val="008B6D8E"/>
    <w:rsid w:val="008B6DD0"/>
    <w:rsid w:val="008B6ED9"/>
    <w:rsid w:val="008B722C"/>
    <w:rsid w:val="008B74A9"/>
    <w:rsid w:val="008B783B"/>
    <w:rsid w:val="008B78E1"/>
    <w:rsid w:val="008B7907"/>
    <w:rsid w:val="008B7CB1"/>
    <w:rsid w:val="008B7D13"/>
    <w:rsid w:val="008C0298"/>
    <w:rsid w:val="008C0324"/>
    <w:rsid w:val="008C0463"/>
    <w:rsid w:val="008C0ABE"/>
    <w:rsid w:val="008C0D30"/>
    <w:rsid w:val="008C0DCF"/>
    <w:rsid w:val="008C0EA7"/>
    <w:rsid w:val="008C0F9D"/>
    <w:rsid w:val="008C1036"/>
    <w:rsid w:val="008C1037"/>
    <w:rsid w:val="008C10E7"/>
    <w:rsid w:val="008C1271"/>
    <w:rsid w:val="008C1346"/>
    <w:rsid w:val="008C150C"/>
    <w:rsid w:val="008C15D5"/>
    <w:rsid w:val="008C1739"/>
    <w:rsid w:val="008C19D2"/>
    <w:rsid w:val="008C1AE3"/>
    <w:rsid w:val="008C1E46"/>
    <w:rsid w:val="008C2085"/>
    <w:rsid w:val="008C20EE"/>
    <w:rsid w:val="008C2109"/>
    <w:rsid w:val="008C2245"/>
    <w:rsid w:val="008C2257"/>
    <w:rsid w:val="008C2274"/>
    <w:rsid w:val="008C22E2"/>
    <w:rsid w:val="008C2342"/>
    <w:rsid w:val="008C2376"/>
    <w:rsid w:val="008C2460"/>
    <w:rsid w:val="008C2C48"/>
    <w:rsid w:val="008C30F9"/>
    <w:rsid w:val="008C34E7"/>
    <w:rsid w:val="008C3569"/>
    <w:rsid w:val="008C38F0"/>
    <w:rsid w:val="008C3AE8"/>
    <w:rsid w:val="008C3B3C"/>
    <w:rsid w:val="008C3B5D"/>
    <w:rsid w:val="008C3D54"/>
    <w:rsid w:val="008C3D56"/>
    <w:rsid w:val="008C3D95"/>
    <w:rsid w:val="008C408D"/>
    <w:rsid w:val="008C414B"/>
    <w:rsid w:val="008C41CD"/>
    <w:rsid w:val="008C44E2"/>
    <w:rsid w:val="008C4592"/>
    <w:rsid w:val="008C4696"/>
    <w:rsid w:val="008C4732"/>
    <w:rsid w:val="008C4A32"/>
    <w:rsid w:val="008C4CD7"/>
    <w:rsid w:val="008C4DCE"/>
    <w:rsid w:val="008C4E9B"/>
    <w:rsid w:val="008C4FF6"/>
    <w:rsid w:val="008C500B"/>
    <w:rsid w:val="008C533C"/>
    <w:rsid w:val="008C574F"/>
    <w:rsid w:val="008C5776"/>
    <w:rsid w:val="008C598D"/>
    <w:rsid w:val="008C5A4E"/>
    <w:rsid w:val="008C5A89"/>
    <w:rsid w:val="008C5ECC"/>
    <w:rsid w:val="008C6153"/>
    <w:rsid w:val="008C6183"/>
    <w:rsid w:val="008C63FE"/>
    <w:rsid w:val="008C657D"/>
    <w:rsid w:val="008C682D"/>
    <w:rsid w:val="008C686A"/>
    <w:rsid w:val="008C68AF"/>
    <w:rsid w:val="008C69C9"/>
    <w:rsid w:val="008C6A0D"/>
    <w:rsid w:val="008C6A46"/>
    <w:rsid w:val="008C6C06"/>
    <w:rsid w:val="008C6DB7"/>
    <w:rsid w:val="008C6E69"/>
    <w:rsid w:val="008C705C"/>
    <w:rsid w:val="008C73ED"/>
    <w:rsid w:val="008C7417"/>
    <w:rsid w:val="008C75EC"/>
    <w:rsid w:val="008C78AE"/>
    <w:rsid w:val="008C7BEF"/>
    <w:rsid w:val="008C7C15"/>
    <w:rsid w:val="008C7C86"/>
    <w:rsid w:val="008C7FC6"/>
    <w:rsid w:val="008D0107"/>
    <w:rsid w:val="008D0158"/>
    <w:rsid w:val="008D0331"/>
    <w:rsid w:val="008D0470"/>
    <w:rsid w:val="008D05C9"/>
    <w:rsid w:val="008D05D1"/>
    <w:rsid w:val="008D0F42"/>
    <w:rsid w:val="008D1009"/>
    <w:rsid w:val="008D1103"/>
    <w:rsid w:val="008D115D"/>
    <w:rsid w:val="008D1276"/>
    <w:rsid w:val="008D1AFC"/>
    <w:rsid w:val="008D1C87"/>
    <w:rsid w:val="008D1E8D"/>
    <w:rsid w:val="008D1F31"/>
    <w:rsid w:val="008D2008"/>
    <w:rsid w:val="008D2198"/>
    <w:rsid w:val="008D244D"/>
    <w:rsid w:val="008D2548"/>
    <w:rsid w:val="008D25C7"/>
    <w:rsid w:val="008D2B00"/>
    <w:rsid w:val="008D2CA6"/>
    <w:rsid w:val="008D2CF4"/>
    <w:rsid w:val="008D2D0D"/>
    <w:rsid w:val="008D2E72"/>
    <w:rsid w:val="008D2E90"/>
    <w:rsid w:val="008D2F16"/>
    <w:rsid w:val="008D307D"/>
    <w:rsid w:val="008D30A9"/>
    <w:rsid w:val="008D31C9"/>
    <w:rsid w:val="008D31F9"/>
    <w:rsid w:val="008D3549"/>
    <w:rsid w:val="008D38A2"/>
    <w:rsid w:val="008D38FE"/>
    <w:rsid w:val="008D3A02"/>
    <w:rsid w:val="008D3D26"/>
    <w:rsid w:val="008D3D4B"/>
    <w:rsid w:val="008D3D7B"/>
    <w:rsid w:val="008D3DAD"/>
    <w:rsid w:val="008D3E62"/>
    <w:rsid w:val="008D403B"/>
    <w:rsid w:val="008D41AA"/>
    <w:rsid w:val="008D431F"/>
    <w:rsid w:val="008D4340"/>
    <w:rsid w:val="008D4370"/>
    <w:rsid w:val="008D47A7"/>
    <w:rsid w:val="008D492A"/>
    <w:rsid w:val="008D4AE8"/>
    <w:rsid w:val="008D4D95"/>
    <w:rsid w:val="008D4EB5"/>
    <w:rsid w:val="008D53DB"/>
    <w:rsid w:val="008D5491"/>
    <w:rsid w:val="008D5822"/>
    <w:rsid w:val="008D5883"/>
    <w:rsid w:val="008D59D2"/>
    <w:rsid w:val="008D5CC3"/>
    <w:rsid w:val="008D5D43"/>
    <w:rsid w:val="008D6037"/>
    <w:rsid w:val="008D61E4"/>
    <w:rsid w:val="008D6497"/>
    <w:rsid w:val="008D673D"/>
    <w:rsid w:val="008D6799"/>
    <w:rsid w:val="008D67C5"/>
    <w:rsid w:val="008D6855"/>
    <w:rsid w:val="008D68AD"/>
    <w:rsid w:val="008D6D2D"/>
    <w:rsid w:val="008D6DA8"/>
    <w:rsid w:val="008D6FE1"/>
    <w:rsid w:val="008D709D"/>
    <w:rsid w:val="008D71FB"/>
    <w:rsid w:val="008D730B"/>
    <w:rsid w:val="008D783B"/>
    <w:rsid w:val="008D789E"/>
    <w:rsid w:val="008D7B60"/>
    <w:rsid w:val="008D7C7D"/>
    <w:rsid w:val="008DF393"/>
    <w:rsid w:val="008E0017"/>
    <w:rsid w:val="008E01B9"/>
    <w:rsid w:val="008E01F9"/>
    <w:rsid w:val="008E0278"/>
    <w:rsid w:val="008E036C"/>
    <w:rsid w:val="008E044E"/>
    <w:rsid w:val="008E06B4"/>
    <w:rsid w:val="008E07D5"/>
    <w:rsid w:val="008E0A8F"/>
    <w:rsid w:val="008E0AD4"/>
    <w:rsid w:val="008E0B49"/>
    <w:rsid w:val="008E0D1B"/>
    <w:rsid w:val="008E0DD6"/>
    <w:rsid w:val="008E0EF3"/>
    <w:rsid w:val="008E0FEC"/>
    <w:rsid w:val="008E12E4"/>
    <w:rsid w:val="008E18CB"/>
    <w:rsid w:val="008E19F8"/>
    <w:rsid w:val="008E1DE9"/>
    <w:rsid w:val="008E22E8"/>
    <w:rsid w:val="008E2411"/>
    <w:rsid w:val="008E2594"/>
    <w:rsid w:val="008E28C9"/>
    <w:rsid w:val="008E28E9"/>
    <w:rsid w:val="008E2CC6"/>
    <w:rsid w:val="008E30F7"/>
    <w:rsid w:val="008E3304"/>
    <w:rsid w:val="008E3455"/>
    <w:rsid w:val="008E347D"/>
    <w:rsid w:val="008E37F5"/>
    <w:rsid w:val="008E38F2"/>
    <w:rsid w:val="008E395D"/>
    <w:rsid w:val="008E39CB"/>
    <w:rsid w:val="008E39CC"/>
    <w:rsid w:val="008E3C85"/>
    <w:rsid w:val="008E3CC7"/>
    <w:rsid w:val="008E404F"/>
    <w:rsid w:val="008E4086"/>
    <w:rsid w:val="008E40FB"/>
    <w:rsid w:val="008E40FD"/>
    <w:rsid w:val="008E410D"/>
    <w:rsid w:val="008E4253"/>
    <w:rsid w:val="008E439B"/>
    <w:rsid w:val="008E4727"/>
    <w:rsid w:val="008E4781"/>
    <w:rsid w:val="008E4A8F"/>
    <w:rsid w:val="008E4C43"/>
    <w:rsid w:val="008E4D26"/>
    <w:rsid w:val="008E4FCC"/>
    <w:rsid w:val="008E5303"/>
    <w:rsid w:val="008E533E"/>
    <w:rsid w:val="008E59A1"/>
    <w:rsid w:val="008E5BA4"/>
    <w:rsid w:val="008E5D6C"/>
    <w:rsid w:val="008E6381"/>
    <w:rsid w:val="008E66A0"/>
    <w:rsid w:val="008E6855"/>
    <w:rsid w:val="008E692E"/>
    <w:rsid w:val="008E6A41"/>
    <w:rsid w:val="008E6C4F"/>
    <w:rsid w:val="008E6C71"/>
    <w:rsid w:val="008E6EA0"/>
    <w:rsid w:val="008E6F23"/>
    <w:rsid w:val="008E7201"/>
    <w:rsid w:val="008E72C7"/>
    <w:rsid w:val="008E72CF"/>
    <w:rsid w:val="008E739E"/>
    <w:rsid w:val="008E741C"/>
    <w:rsid w:val="008E75E8"/>
    <w:rsid w:val="008E769D"/>
    <w:rsid w:val="008E79E0"/>
    <w:rsid w:val="008E7D31"/>
    <w:rsid w:val="008EE892"/>
    <w:rsid w:val="008F0170"/>
    <w:rsid w:val="008F0241"/>
    <w:rsid w:val="008F02E1"/>
    <w:rsid w:val="008F050D"/>
    <w:rsid w:val="008F05CF"/>
    <w:rsid w:val="008F06C5"/>
    <w:rsid w:val="008F0858"/>
    <w:rsid w:val="008F08AC"/>
    <w:rsid w:val="008F099E"/>
    <w:rsid w:val="008F0D7A"/>
    <w:rsid w:val="008F0F5E"/>
    <w:rsid w:val="008F10DE"/>
    <w:rsid w:val="008F118C"/>
    <w:rsid w:val="008F1288"/>
    <w:rsid w:val="008F13AC"/>
    <w:rsid w:val="008F1567"/>
    <w:rsid w:val="008F15B4"/>
    <w:rsid w:val="008F1752"/>
    <w:rsid w:val="008F17F5"/>
    <w:rsid w:val="008F1812"/>
    <w:rsid w:val="008F18A4"/>
    <w:rsid w:val="008F1902"/>
    <w:rsid w:val="008F1AAB"/>
    <w:rsid w:val="008F1BAB"/>
    <w:rsid w:val="008F1CE6"/>
    <w:rsid w:val="008F1ECE"/>
    <w:rsid w:val="008F21C2"/>
    <w:rsid w:val="008F234D"/>
    <w:rsid w:val="008F23D5"/>
    <w:rsid w:val="008F2676"/>
    <w:rsid w:val="008F27F0"/>
    <w:rsid w:val="008F28B2"/>
    <w:rsid w:val="008F2A56"/>
    <w:rsid w:val="008F2D00"/>
    <w:rsid w:val="008F2D89"/>
    <w:rsid w:val="008F2F2B"/>
    <w:rsid w:val="008F31EE"/>
    <w:rsid w:val="008F31F8"/>
    <w:rsid w:val="008F3316"/>
    <w:rsid w:val="008F393C"/>
    <w:rsid w:val="008F3D39"/>
    <w:rsid w:val="008F4265"/>
    <w:rsid w:val="008F42A5"/>
    <w:rsid w:val="008F4364"/>
    <w:rsid w:val="008F482B"/>
    <w:rsid w:val="008F48C6"/>
    <w:rsid w:val="008F48DB"/>
    <w:rsid w:val="008F49B3"/>
    <w:rsid w:val="008F4AE4"/>
    <w:rsid w:val="008F4AE9"/>
    <w:rsid w:val="008F4FC2"/>
    <w:rsid w:val="008F5276"/>
    <w:rsid w:val="008F5430"/>
    <w:rsid w:val="008F57CE"/>
    <w:rsid w:val="008F59B7"/>
    <w:rsid w:val="008F5AD4"/>
    <w:rsid w:val="008F5C4D"/>
    <w:rsid w:val="008F5C61"/>
    <w:rsid w:val="008F5D98"/>
    <w:rsid w:val="008F5DBC"/>
    <w:rsid w:val="008F5E35"/>
    <w:rsid w:val="008F6120"/>
    <w:rsid w:val="008F631C"/>
    <w:rsid w:val="008F6424"/>
    <w:rsid w:val="008F6548"/>
    <w:rsid w:val="008F6561"/>
    <w:rsid w:val="008F68D1"/>
    <w:rsid w:val="008F6BF3"/>
    <w:rsid w:val="008F7094"/>
    <w:rsid w:val="008F727D"/>
    <w:rsid w:val="008F72FC"/>
    <w:rsid w:val="008F7410"/>
    <w:rsid w:val="008F75AF"/>
    <w:rsid w:val="008F75BC"/>
    <w:rsid w:val="008F7941"/>
    <w:rsid w:val="008F7A71"/>
    <w:rsid w:val="008F7AD3"/>
    <w:rsid w:val="008F7EF6"/>
    <w:rsid w:val="008F7EFE"/>
    <w:rsid w:val="0090060C"/>
    <w:rsid w:val="00900636"/>
    <w:rsid w:val="0090070A"/>
    <w:rsid w:val="00900867"/>
    <w:rsid w:val="00900AC7"/>
    <w:rsid w:val="00900BD4"/>
    <w:rsid w:val="00900C94"/>
    <w:rsid w:val="00900CD6"/>
    <w:rsid w:val="00900D7A"/>
    <w:rsid w:val="00901004"/>
    <w:rsid w:val="009010BA"/>
    <w:rsid w:val="009010E5"/>
    <w:rsid w:val="009011D6"/>
    <w:rsid w:val="009017DA"/>
    <w:rsid w:val="00901909"/>
    <w:rsid w:val="0090198D"/>
    <w:rsid w:val="00901A05"/>
    <w:rsid w:val="00901A9E"/>
    <w:rsid w:val="00901BD6"/>
    <w:rsid w:val="00901D62"/>
    <w:rsid w:val="00901F2E"/>
    <w:rsid w:val="00902306"/>
    <w:rsid w:val="00902660"/>
    <w:rsid w:val="009027C9"/>
    <w:rsid w:val="009029DC"/>
    <w:rsid w:val="00902CB3"/>
    <w:rsid w:val="00902DD6"/>
    <w:rsid w:val="0090301C"/>
    <w:rsid w:val="0090335C"/>
    <w:rsid w:val="00903369"/>
    <w:rsid w:val="009033B7"/>
    <w:rsid w:val="0090380B"/>
    <w:rsid w:val="0090390E"/>
    <w:rsid w:val="00903A35"/>
    <w:rsid w:val="00903ADE"/>
    <w:rsid w:val="00903B67"/>
    <w:rsid w:val="00903C65"/>
    <w:rsid w:val="0090416C"/>
    <w:rsid w:val="009042B2"/>
    <w:rsid w:val="00904390"/>
    <w:rsid w:val="009043BF"/>
    <w:rsid w:val="009043E4"/>
    <w:rsid w:val="0090475A"/>
    <w:rsid w:val="00904765"/>
    <w:rsid w:val="00904817"/>
    <w:rsid w:val="00904A07"/>
    <w:rsid w:val="00904BAF"/>
    <w:rsid w:val="00904E45"/>
    <w:rsid w:val="00905056"/>
    <w:rsid w:val="00905084"/>
    <w:rsid w:val="0090509D"/>
    <w:rsid w:val="009051B2"/>
    <w:rsid w:val="00905591"/>
    <w:rsid w:val="00905780"/>
    <w:rsid w:val="0090587E"/>
    <w:rsid w:val="009058E2"/>
    <w:rsid w:val="0090599F"/>
    <w:rsid w:val="009059CB"/>
    <w:rsid w:val="00905C39"/>
    <w:rsid w:val="00905E57"/>
    <w:rsid w:val="009060C3"/>
    <w:rsid w:val="00906129"/>
    <w:rsid w:val="00906193"/>
    <w:rsid w:val="00906208"/>
    <w:rsid w:val="009066E8"/>
    <w:rsid w:val="00906762"/>
    <w:rsid w:val="0090682A"/>
    <w:rsid w:val="00906C00"/>
    <w:rsid w:val="00906C78"/>
    <w:rsid w:val="00907150"/>
    <w:rsid w:val="00907246"/>
    <w:rsid w:val="00907291"/>
    <w:rsid w:val="00907370"/>
    <w:rsid w:val="00907551"/>
    <w:rsid w:val="00907A64"/>
    <w:rsid w:val="00907B5F"/>
    <w:rsid w:val="00907CAB"/>
    <w:rsid w:val="00907E7B"/>
    <w:rsid w:val="009101DC"/>
    <w:rsid w:val="0091062E"/>
    <w:rsid w:val="00910710"/>
    <w:rsid w:val="0091071A"/>
    <w:rsid w:val="009107F8"/>
    <w:rsid w:val="00910809"/>
    <w:rsid w:val="00910B3D"/>
    <w:rsid w:val="00910C87"/>
    <w:rsid w:val="00910DE3"/>
    <w:rsid w:val="00910EC9"/>
    <w:rsid w:val="00910F7B"/>
    <w:rsid w:val="00910F81"/>
    <w:rsid w:val="009110F5"/>
    <w:rsid w:val="009115C5"/>
    <w:rsid w:val="009115C8"/>
    <w:rsid w:val="0091171C"/>
    <w:rsid w:val="00911AD4"/>
    <w:rsid w:val="00911C73"/>
    <w:rsid w:val="00911C86"/>
    <w:rsid w:val="00911D07"/>
    <w:rsid w:val="00911EFB"/>
    <w:rsid w:val="0091203D"/>
    <w:rsid w:val="00912104"/>
    <w:rsid w:val="00912244"/>
    <w:rsid w:val="0091226A"/>
    <w:rsid w:val="0091236B"/>
    <w:rsid w:val="009124BA"/>
    <w:rsid w:val="0091259E"/>
    <w:rsid w:val="009125D8"/>
    <w:rsid w:val="009125E7"/>
    <w:rsid w:val="00912753"/>
    <w:rsid w:val="0091276E"/>
    <w:rsid w:val="00912B65"/>
    <w:rsid w:val="00912C62"/>
    <w:rsid w:val="00912F2C"/>
    <w:rsid w:val="00912F89"/>
    <w:rsid w:val="00912F9D"/>
    <w:rsid w:val="00912FF2"/>
    <w:rsid w:val="00913026"/>
    <w:rsid w:val="00913647"/>
    <w:rsid w:val="0091373C"/>
    <w:rsid w:val="009137C7"/>
    <w:rsid w:val="00913D4D"/>
    <w:rsid w:val="00913D99"/>
    <w:rsid w:val="00913E45"/>
    <w:rsid w:val="00913E7B"/>
    <w:rsid w:val="009140EC"/>
    <w:rsid w:val="0091422C"/>
    <w:rsid w:val="00914339"/>
    <w:rsid w:val="0091451B"/>
    <w:rsid w:val="0091453C"/>
    <w:rsid w:val="0091466A"/>
    <w:rsid w:val="009146A0"/>
    <w:rsid w:val="009146DF"/>
    <w:rsid w:val="00914771"/>
    <w:rsid w:val="00914A60"/>
    <w:rsid w:val="00914BB7"/>
    <w:rsid w:val="00914C47"/>
    <w:rsid w:val="00914C7F"/>
    <w:rsid w:val="00914D17"/>
    <w:rsid w:val="00914ED4"/>
    <w:rsid w:val="009150CB"/>
    <w:rsid w:val="00915294"/>
    <w:rsid w:val="0091547C"/>
    <w:rsid w:val="009155D0"/>
    <w:rsid w:val="009156F4"/>
    <w:rsid w:val="00915A9C"/>
    <w:rsid w:val="00915C26"/>
    <w:rsid w:val="00915D38"/>
    <w:rsid w:val="00915E10"/>
    <w:rsid w:val="00915F6B"/>
    <w:rsid w:val="0091612F"/>
    <w:rsid w:val="009162ED"/>
    <w:rsid w:val="009163BD"/>
    <w:rsid w:val="00916472"/>
    <w:rsid w:val="00916488"/>
    <w:rsid w:val="009164F0"/>
    <w:rsid w:val="0091652A"/>
    <w:rsid w:val="00916542"/>
    <w:rsid w:val="00916734"/>
    <w:rsid w:val="00916788"/>
    <w:rsid w:val="009167B5"/>
    <w:rsid w:val="009167ED"/>
    <w:rsid w:val="009169D9"/>
    <w:rsid w:val="00916EAF"/>
    <w:rsid w:val="00917306"/>
    <w:rsid w:val="0091740F"/>
    <w:rsid w:val="009174AF"/>
    <w:rsid w:val="00917972"/>
    <w:rsid w:val="00917A20"/>
    <w:rsid w:val="00917B01"/>
    <w:rsid w:val="00917C4B"/>
    <w:rsid w:val="00917CBB"/>
    <w:rsid w:val="0092007A"/>
    <w:rsid w:val="009200C6"/>
    <w:rsid w:val="00920492"/>
    <w:rsid w:val="009208AC"/>
    <w:rsid w:val="00920974"/>
    <w:rsid w:val="00920A97"/>
    <w:rsid w:val="00920B27"/>
    <w:rsid w:val="00920B83"/>
    <w:rsid w:val="00920B91"/>
    <w:rsid w:val="00920BB1"/>
    <w:rsid w:val="00920C06"/>
    <w:rsid w:val="00920D2A"/>
    <w:rsid w:val="00920E39"/>
    <w:rsid w:val="00920F94"/>
    <w:rsid w:val="00920FB7"/>
    <w:rsid w:val="00921136"/>
    <w:rsid w:val="00921158"/>
    <w:rsid w:val="0092124B"/>
    <w:rsid w:val="00921259"/>
    <w:rsid w:val="00921413"/>
    <w:rsid w:val="0092142C"/>
    <w:rsid w:val="00921507"/>
    <w:rsid w:val="0092152F"/>
    <w:rsid w:val="00921550"/>
    <w:rsid w:val="009216A3"/>
    <w:rsid w:val="009217E1"/>
    <w:rsid w:val="00921824"/>
    <w:rsid w:val="00921883"/>
    <w:rsid w:val="00921DE6"/>
    <w:rsid w:val="00921E2E"/>
    <w:rsid w:val="009222B1"/>
    <w:rsid w:val="009223DA"/>
    <w:rsid w:val="0092266D"/>
    <w:rsid w:val="00922699"/>
    <w:rsid w:val="009226AD"/>
    <w:rsid w:val="009227C0"/>
    <w:rsid w:val="00922830"/>
    <w:rsid w:val="0092285D"/>
    <w:rsid w:val="0092287F"/>
    <w:rsid w:val="00922917"/>
    <w:rsid w:val="00922CD0"/>
    <w:rsid w:val="00922D98"/>
    <w:rsid w:val="00922E4C"/>
    <w:rsid w:val="00923319"/>
    <w:rsid w:val="0092332F"/>
    <w:rsid w:val="0092358D"/>
    <w:rsid w:val="009236A2"/>
    <w:rsid w:val="0092376C"/>
    <w:rsid w:val="009239D1"/>
    <w:rsid w:val="00923A13"/>
    <w:rsid w:val="00923A25"/>
    <w:rsid w:val="00923B33"/>
    <w:rsid w:val="00923D07"/>
    <w:rsid w:val="00923D2E"/>
    <w:rsid w:val="009241E4"/>
    <w:rsid w:val="009243D7"/>
    <w:rsid w:val="00924518"/>
    <w:rsid w:val="0092478E"/>
    <w:rsid w:val="009247A9"/>
    <w:rsid w:val="00924945"/>
    <w:rsid w:val="00924B64"/>
    <w:rsid w:val="00924EF7"/>
    <w:rsid w:val="00925032"/>
    <w:rsid w:val="00925047"/>
    <w:rsid w:val="0092505D"/>
    <w:rsid w:val="009251FD"/>
    <w:rsid w:val="009252A7"/>
    <w:rsid w:val="009252E6"/>
    <w:rsid w:val="009252F9"/>
    <w:rsid w:val="00925369"/>
    <w:rsid w:val="009254C6"/>
    <w:rsid w:val="009254F9"/>
    <w:rsid w:val="009256F7"/>
    <w:rsid w:val="0092586B"/>
    <w:rsid w:val="00925A63"/>
    <w:rsid w:val="00925A7D"/>
    <w:rsid w:val="00925BBD"/>
    <w:rsid w:val="00925C24"/>
    <w:rsid w:val="00925DB4"/>
    <w:rsid w:val="0092627A"/>
    <w:rsid w:val="00926374"/>
    <w:rsid w:val="0092659D"/>
    <w:rsid w:val="009265E3"/>
    <w:rsid w:val="0092663D"/>
    <w:rsid w:val="009267BD"/>
    <w:rsid w:val="009267D7"/>
    <w:rsid w:val="009268DB"/>
    <w:rsid w:val="009269D1"/>
    <w:rsid w:val="00926A1C"/>
    <w:rsid w:val="00926C4E"/>
    <w:rsid w:val="00926DAA"/>
    <w:rsid w:val="00927006"/>
    <w:rsid w:val="00927142"/>
    <w:rsid w:val="009273C5"/>
    <w:rsid w:val="00927719"/>
    <w:rsid w:val="0092778D"/>
    <w:rsid w:val="00927B44"/>
    <w:rsid w:val="00927CB4"/>
    <w:rsid w:val="00930368"/>
    <w:rsid w:val="0093050E"/>
    <w:rsid w:val="009305E8"/>
    <w:rsid w:val="00930C0B"/>
    <w:rsid w:val="00930CA3"/>
    <w:rsid w:val="00930D82"/>
    <w:rsid w:val="00930E55"/>
    <w:rsid w:val="00930EB5"/>
    <w:rsid w:val="009310A9"/>
    <w:rsid w:val="009311A4"/>
    <w:rsid w:val="00931505"/>
    <w:rsid w:val="009315B2"/>
    <w:rsid w:val="00931682"/>
    <w:rsid w:val="009316E3"/>
    <w:rsid w:val="0093174B"/>
    <w:rsid w:val="00931955"/>
    <w:rsid w:val="009319FD"/>
    <w:rsid w:val="00931D27"/>
    <w:rsid w:val="00931E8E"/>
    <w:rsid w:val="00931EA5"/>
    <w:rsid w:val="009321C2"/>
    <w:rsid w:val="009324EA"/>
    <w:rsid w:val="0093258D"/>
    <w:rsid w:val="00932A37"/>
    <w:rsid w:val="00932C61"/>
    <w:rsid w:val="00932D55"/>
    <w:rsid w:val="00932DF2"/>
    <w:rsid w:val="00932F22"/>
    <w:rsid w:val="00932FE3"/>
    <w:rsid w:val="009331C7"/>
    <w:rsid w:val="00933238"/>
    <w:rsid w:val="009332D8"/>
    <w:rsid w:val="00933AF0"/>
    <w:rsid w:val="00933B70"/>
    <w:rsid w:val="009340DD"/>
    <w:rsid w:val="0093415A"/>
    <w:rsid w:val="0093446A"/>
    <w:rsid w:val="00934595"/>
    <w:rsid w:val="009346D7"/>
    <w:rsid w:val="009349E7"/>
    <w:rsid w:val="00934A97"/>
    <w:rsid w:val="00934DFE"/>
    <w:rsid w:val="00934E78"/>
    <w:rsid w:val="009351EC"/>
    <w:rsid w:val="0093526B"/>
    <w:rsid w:val="009352C6"/>
    <w:rsid w:val="009353BC"/>
    <w:rsid w:val="00935638"/>
    <w:rsid w:val="00935955"/>
    <w:rsid w:val="00935B15"/>
    <w:rsid w:val="00935CB4"/>
    <w:rsid w:val="00935CBD"/>
    <w:rsid w:val="00935F7E"/>
    <w:rsid w:val="009361E4"/>
    <w:rsid w:val="00936292"/>
    <w:rsid w:val="009362B8"/>
    <w:rsid w:val="009363B0"/>
    <w:rsid w:val="009364D6"/>
    <w:rsid w:val="00936558"/>
    <w:rsid w:val="0093681B"/>
    <w:rsid w:val="00936866"/>
    <w:rsid w:val="009369B8"/>
    <w:rsid w:val="00936ABB"/>
    <w:rsid w:val="00936B5B"/>
    <w:rsid w:val="00936E5F"/>
    <w:rsid w:val="00936E61"/>
    <w:rsid w:val="0093722A"/>
    <w:rsid w:val="00937766"/>
    <w:rsid w:val="0093784C"/>
    <w:rsid w:val="009379C0"/>
    <w:rsid w:val="00937C2D"/>
    <w:rsid w:val="00937C9E"/>
    <w:rsid w:val="00937D30"/>
    <w:rsid w:val="00940509"/>
    <w:rsid w:val="009405AE"/>
    <w:rsid w:val="00940898"/>
    <w:rsid w:val="00940B1D"/>
    <w:rsid w:val="00940EEA"/>
    <w:rsid w:val="0094120A"/>
    <w:rsid w:val="00941524"/>
    <w:rsid w:val="00941546"/>
    <w:rsid w:val="009418C5"/>
    <w:rsid w:val="00941F24"/>
    <w:rsid w:val="00941F56"/>
    <w:rsid w:val="00942406"/>
    <w:rsid w:val="0094277D"/>
    <w:rsid w:val="00942A89"/>
    <w:rsid w:val="00942B0F"/>
    <w:rsid w:val="00942DC5"/>
    <w:rsid w:val="00942FEB"/>
    <w:rsid w:val="009430C4"/>
    <w:rsid w:val="0094327D"/>
    <w:rsid w:val="009434C4"/>
    <w:rsid w:val="00943602"/>
    <w:rsid w:val="00943719"/>
    <w:rsid w:val="00943A78"/>
    <w:rsid w:val="00943C70"/>
    <w:rsid w:val="00943E2A"/>
    <w:rsid w:val="00943F21"/>
    <w:rsid w:val="00944068"/>
    <w:rsid w:val="009442DA"/>
    <w:rsid w:val="009443CC"/>
    <w:rsid w:val="009443D6"/>
    <w:rsid w:val="0094456E"/>
    <w:rsid w:val="0094467D"/>
    <w:rsid w:val="009446EB"/>
    <w:rsid w:val="00944870"/>
    <w:rsid w:val="00944B57"/>
    <w:rsid w:val="00944BAA"/>
    <w:rsid w:val="00944C7F"/>
    <w:rsid w:val="00944E93"/>
    <w:rsid w:val="00945115"/>
    <w:rsid w:val="0094511F"/>
    <w:rsid w:val="00945282"/>
    <w:rsid w:val="00945301"/>
    <w:rsid w:val="00945D87"/>
    <w:rsid w:val="0094601A"/>
    <w:rsid w:val="00946078"/>
    <w:rsid w:val="00946172"/>
    <w:rsid w:val="00946175"/>
    <w:rsid w:val="009465E2"/>
    <w:rsid w:val="00946ED4"/>
    <w:rsid w:val="00946F0E"/>
    <w:rsid w:val="009473BB"/>
    <w:rsid w:val="009474E6"/>
    <w:rsid w:val="009476E5"/>
    <w:rsid w:val="00947877"/>
    <w:rsid w:val="009479BC"/>
    <w:rsid w:val="009479CD"/>
    <w:rsid w:val="00947C1F"/>
    <w:rsid w:val="00947E64"/>
    <w:rsid w:val="00947F19"/>
    <w:rsid w:val="00947FC8"/>
    <w:rsid w:val="00950265"/>
    <w:rsid w:val="0095033D"/>
    <w:rsid w:val="009503A9"/>
    <w:rsid w:val="009509F1"/>
    <w:rsid w:val="00950E59"/>
    <w:rsid w:val="00950EA6"/>
    <w:rsid w:val="00950F6D"/>
    <w:rsid w:val="009510EA"/>
    <w:rsid w:val="00951323"/>
    <w:rsid w:val="009518F3"/>
    <w:rsid w:val="00951E4F"/>
    <w:rsid w:val="0095218B"/>
    <w:rsid w:val="00952364"/>
    <w:rsid w:val="00952455"/>
    <w:rsid w:val="00952529"/>
    <w:rsid w:val="0095268A"/>
    <w:rsid w:val="00952714"/>
    <w:rsid w:val="00952A33"/>
    <w:rsid w:val="00952B98"/>
    <w:rsid w:val="00952DBA"/>
    <w:rsid w:val="00952F9A"/>
    <w:rsid w:val="009531DE"/>
    <w:rsid w:val="009531F9"/>
    <w:rsid w:val="009533EA"/>
    <w:rsid w:val="00953465"/>
    <w:rsid w:val="00953472"/>
    <w:rsid w:val="0095349C"/>
    <w:rsid w:val="0095351F"/>
    <w:rsid w:val="0095359C"/>
    <w:rsid w:val="00953758"/>
    <w:rsid w:val="00953973"/>
    <w:rsid w:val="00953C70"/>
    <w:rsid w:val="00953D37"/>
    <w:rsid w:val="0095447B"/>
    <w:rsid w:val="0095455A"/>
    <w:rsid w:val="0095465A"/>
    <w:rsid w:val="009546A8"/>
    <w:rsid w:val="009547FF"/>
    <w:rsid w:val="00954A01"/>
    <w:rsid w:val="00954F0B"/>
    <w:rsid w:val="00954F35"/>
    <w:rsid w:val="00955034"/>
    <w:rsid w:val="00955239"/>
    <w:rsid w:val="009553B5"/>
    <w:rsid w:val="0095570D"/>
    <w:rsid w:val="00955762"/>
    <w:rsid w:val="00955809"/>
    <w:rsid w:val="00955891"/>
    <w:rsid w:val="00955899"/>
    <w:rsid w:val="00955C50"/>
    <w:rsid w:val="00955C51"/>
    <w:rsid w:val="00955D6C"/>
    <w:rsid w:val="00955E41"/>
    <w:rsid w:val="00955EFE"/>
    <w:rsid w:val="00955F4C"/>
    <w:rsid w:val="00955F96"/>
    <w:rsid w:val="00956103"/>
    <w:rsid w:val="0095629B"/>
    <w:rsid w:val="009563AB"/>
    <w:rsid w:val="009566D6"/>
    <w:rsid w:val="00956A26"/>
    <w:rsid w:val="00956D26"/>
    <w:rsid w:val="00956EA5"/>
    <w:rsid w:val="00956F5A"/>
    <w:rsid w:val="009573D5"/>
    <w:rsid w:val="009575EC"/>
    <w:rsid w:val="00957632"/>
    <w:rsid w:val="00957807"/>
    <w:rsid w:val="00957820"/>
    <w:rsid w:val="00957AB7"/>
    <w:rsid w:val="00957B0B"/>
    <w:rsid w:val="0096008A"/>
    <w:rsid w:val="0096024F"/>
    <w:rsid w:val="009602CC"/>
    <w:rsid w:val="009604D9"/>
    <w:rsid w:val="0096075C"/>
    <w:rsid w:val="00960AAC"/>
    <w:rsid w:val="00960C3A"/>
    <w:rsid w:val="00960CF9"/>
    <w:rsid w:val="00960E4C"/>
    <w:rsid w:val="00960E91"/>
    <w:rsid w:val="00961062"/>
    <w:rsid w:val="009610B2"/>
    <w:rsid w:val="009611DB"/>
    <w:rsid w:val="009617E5"/>
    <w:rsid w:val="0096188C"/>
    <w:rsid w:val="0096195C"/>
    <w:rsid w:val="00961BFD"/>
    <w:rsid w:val="00961FC9"/>
    <w:rsid w:val="00962092"/>
    <w:rsid w:val="009620A7"/>
    <w:rsid w:val="009622C8"/>
    <w:rsid w:val="0096242D"/>
    <w:rsid w:val="0096242E"/>
    <w:rsid w:val="00962AC6"/>
    <w:rsid w:val="00962CF7"/>
    <w:rsid w:val="00962E2C"/>
    <w:rsid w:val="00963126"/>
    <w:rsid w:val="0096334B"/>
    <w:rsid w:val="00963373"/>
    <w:rsid w:val="0096340B"/>
    <w:rsid w:val="0096346B"/>
    <w:rsid w:val="009635BD"/>
    <w:rsid w:val="009636F5"/>
    <w:rsid w:val="009637FF"/>
    <w:rsid w:val="00963A09"/>
    <w:rsid w:val="00963A71"/>
    <w:rsid w:val="00963FF8"/>
    <w:rsid w:val="00964264"/>
    <w:rsid w:val="0096431F"/>
    <w:rsid w:val="009643E2"/>
    <w:rsid w:val="009644FD"/>
    <w:rsid w:val="00964579"/>
    <w:rsid w:val="009645F8"/>
    <w:rsid w:val="0096481C"/>
    <w:rsid w:val="009648E9"/>
    <w:rsid w:val="00964A4E"/>
    <w:rsid w:val="00964B12"/>
    <w:rsid w:val="00964C23"/>
    <w:rsid w:val="00964D14"/>
    <w:rsid w:val="00964D6D"/>
    <w:rsid w:val="00964DB0"/>
    <w:rsid w:val="0096547F"/>
    <w:rsid w:val="0096568B"/>
    <w:rsid w:val="009656E5"/>
    <w:rsid w:val="0096591D"/>
    <w:rsid w:val="00965CAB"/>
    <w:rsid w:val="00965D54"/>
    <w:rsid w:val="00965E95"/>
    <w:rsid w:val="00966216"/>
    <w:rsid w:val="00966233"/>
    <w:rsid w:val="00966249"/>
    <w:rsid w:val="00966274"/>
    <w:rsid w:val="009662CE"/>
    <w:rsid w:val="009666F3"/>
    <w:rsid w:val="0096683C"/>
    <w:rsid w:val="00966889"/>
    <w:rsid w:val="009669BC"/>
    <w:rsid w:val="00966A49"/>
    <w:rsid w:val="00966B7B"/>
    <w:rsid w:val="00966E0A"/>
    <w:rsid w:val="009671B7"/>
    <w:rsid w:val="0096721F"/>
    <w:rsid w:val="0096730C"/>
    <w:rsid w:val="00967358"/>
    <w:rsid w:val="009675DE"/>
    <w:rsid w:val="009675FA"/>
    <w:rsid w:val="00967F64"/>
    <w:rsid w:val="00970083"/>
    <w:rsid w:val="0097046D"/>
    <w:rsid w:val="009704EC"/>
    <w:rsid w:val="0097099F"/>
    <w:rsid w:val="009709A7"/>
    <w:rsid w:val="00970B8D"/>
    <w:rsid w:val="00970C6D"/>
    <w:rsid w:val="00970F73"/>
    <w:rsid w:val="00971109"/>
    <w:rsid w:val="009711F3"/>
    <w:rsid w:val="009715B5"/>
    <w:rsid w:val="009715E8"/>
    <w:rsid w:val="00971945"/>
    <w:rsid w:val="009719DF"/>
    <w:rsid w:val="00972283"/>
    <w:rsid w:val="00972501"/>
    <w:rsid w:val="00972541"/>
    <w:rsid w:val="009725CD"/>
    <w:rsid w:val="00972616"/>
    <w:rsid w:val="00972689"/>
    <w:rsid w:val="0097275E"/>
    <w:rsid w:val="009728AC"/>
    <w:rsid w:val="009728B1"/>
    <w:rsid w:val="00972A24"/>
    <w:rsid w:val="00972EF1"/>
    <w:rsid w:val="00972F4F"/>
    <w:rsid w:val="00973097"/>
    <w:rsid w:val="009734AC"/>
    <w:rsid w:val="009736DB"/>
    <w:rsid w:val="009738C4"/>
    <w:rsid w:val="00973BE1"/>
    <w:rsid w:val="00973CAE"/>
    <w:rsid w:val="00973DFB"/>
    <w:rsid w:val="0097402E"/>
    <w:rsid w:val="00974149"/>
    <w:rsid w:val="0097437D"/>
    <w:rsid w:val="00974584"/>
    <w:rsid w:val="009745C8"/>
    <w:rsid w:val="00974824"/>
    <w:rsid w:val="00974A95"/>
    <w:rsid w:val="00974AA9"/>
    <w:rsid w:val="00974F4B"/>
    <w:rsid w:val="00974FF1"/>
    <w:rsid w:val="00975082"/>
    <w:rsid w:val="00975175"/>
    <w:rsid w:val="0097534C"/>
    <w:rsid w:val="0097545A"/>
    <w:rsid w:val="009755DE"/>
    <w:rsid w:val="00975758"/>
    <w:rsid w:val="00975A0A"/>
    <w:rsid w:val="00975AE7"/>
    <w:rsid w:val="00975B78"/>
    <w:rsid w:val="00975C75"/>
    <w:rsid w:val="00975CFF"/>
    <w:rsid w:val="00975DC8"/>
    <w:rsid w:val="00976070"/>
    <w:rsid w:val="00976640"/>
    <w:rsid w:val="009766AF"/>
    <w:rsid w:val="00976707"/>
    <w:rsid w:val="009768CE"/>
    <w:rsid w:val="009769AA"/>
    <w:rsid w:val="009769EB"/>
    <w:rsid w:val="00976A19"/>
    <w:rsid w:val="00976A64"/>
    <w:rsid w:val="00976EFF"/>
    <w:rsid w:val="00976F04"/>
    <w:rsid w:val="00977074"/>
    <w:rsid w:val="009770D8"/>
    <w:rsid w:val="00977123"/>
    <w:rsid w:val="009771B5"/>
    <w:rsid w:val="00977274"/>
    <w:rsid w:val="0097731D"/>
    <w:rsid w:val="00977711"/>
    <w:rsid w:val="00977828"/>
    <w:rsid w:val="009778D2"/>
    <w:rsid w:val="00977918"/>
    <w:rsid w:val="009779C0"/>
    <w:rsid w:val="00977D84"/>
    <w:rsid w:val="00977FED"/>
    <w:rsid w:val="0098025F"/>
    <w:rsid w:val="009802A4"/>
    <w:rsid w:val="009802D9"/>
    <w:rsid w:val="00980697"/>
    <w:rsid w:val="009806EC"/>
    <w:rsid w:val="00980734"/>
    <w:rsid w:val="009808B9"/>
    <w:rsid w:val="00980FF9"/>
    <w:rsid w:val="009812DC"/>
    <w:rsid w:val="0098131D"/>
    <w:rsid w:val="00981498"/>
    <w:rsid w:val="00981556"/>
    <w:rsid w:val="00981691"/>
    <w:rsid w:val="00981C44"/>
    <w:rsid w:val="009822D4"/>
    <w:rsid w:val="00982515"/>
    <w:rsid w:val="00982564"/>
    <w:rsid w:val="009828CB"/>
    <w:rsid w:val="00982956"/>
    <w:rsid w:val="00982AC1"/>
    <w:rsid w:val="00982B44"/>
    <w:rsid w:val="00982BE2"/>
    <w:rsid w:val="00982CDD"/>
    <w:rsid w:val="00982F04"/>
    <w:rsid w:val="00983027"/>
    <w:rsid w:val="009830D5"/>
    <w:rsid w:val="00983211"/>
    <w:rsid w:val="0098335C"/>
    <w:rsid w:val="0098343E"/>
    <w:rsid w:val="0098361A"/>
    <w:rsid w:val="0098364E"/>
    <w:rsid w:val="009839B0"/>
    <w:rsid w:val="00983AA7"/>
    <w:rsid w:val="00983BEC"/>
    <w:rsid w:val="00983DCC"/>
    <w:rsid w:val="00983E16"/>
    <w:rsid w:val="00983F84"/>
    <w:rsid w:val="00984122"/>
    <w:rsid w:val="00984479"/>
    <w:rsid w:val="009845B0"/>
    <w:rsid w:val="00984772"/>
    <w:rsid w:val="009848B9"/>
    <w:rsid w:val="00984D19"/>
    <w:rsid w:val="00984DFF"/>
    <w:rsid w:val="00985093"/>
    <w:rsid w:val="00985140"/>
    <w:rsid w:val="009851B2"/>
    <w:rsid w:val="0098538F"/>
    <w:rsid w:val="009853FA"/>
    <w:rsid w:val="00985483"/>
    <w:rsid w:val="00985DAE"/>
    <w:rsid w:val="00985E20"/>
    <w:rsid w:val="00985E21"/>
    <w:rsid w:val="0098609F"/>
    <w:rsid w:val="0098611A"/>
    <w:rsid w:val="00986184"/>
    <w:rsid w:val="009861A5"/>
    <w:rsid w:val="0098627F"/>
    <w:rsid w:val="00986356"/>
    <w:rsid w:val="009865C4"/>
    <w:rsid w:val="00986652"/>
    <w:rsid w:val="00986662"/>
    <w:rsid w:val="009868E9"/>
    <w:rsid w:val="0098693B"/>
    <w:rsid w:val="009869FC"/>
    <w:rsid w:val="00986B31"/>
    <w:rsid w:val="00986B34"/>
    <w:rsid w:val="00986CD7"/>
    <w:rsid w:val="0098722D"/>
    <w:rsid w:val="0098729C"/>
    <w:rsid w:val="009872F1"/>
    <w:rsid w:val="00987765"/>
    <w:rsid w:val="00987C4B"/>
    <w:rsid w:val="00987C80"/>
    <w:rsid w:val="00987DC6"/>
    <w:rsid w:val="00990089"/>
    <w:rsid w:val="0099020F"/>
    <w:rsid w:val="0099033C"/>
    <w:rsid w:val="009905BC"/>
    <w:rsid w:val="009905D5"/>
    <w:rsid w:val="009905E2"/>
    <w:rsid w:val="00990659"/>
    <w:rsid w:val="009907B6"/>
    <w:rsid w:val="00990A56"/>
    <w:rsid w:val="00990B60"/>
    <w:rsid w:val="00990C54"/>
    <w:rsid w:val="00990C7D"/>
    <w:rsid w:val="00990CEB"/>
    <w:rsid w:val="00990DBB"/>
    <w:rsid w:val="00990E88"/>
    <w:rsid w:val="00991011"/>
    <w:rsid w:val="00991140"/>
    <w:rsid w:val="009911F8"/>
    <w:rsid w:val="00991349"/>
    <w:rsid w:val="00991870"/>
    <w:rsid w:val="0099188D"/>
    <w:rsid w:val="00991919"/>
    <w:rsid w:val="00991930"/>
    <w:rsid w:val="00991B1F"/>
    <w:rsid w:val="00991CAE"/>
    <w:rsid w:val="00991EE5"/>
    <w:rsid w:val="00991F07"/>
    <w:rsid w:val="00992259"/>
    <w:rsid w:val="009923AF"/>
    <w:rsid w:val="00992469"/>
    <w:rsid w:val="009929F2"/>
    <w:rsid w:val="00992CE3"/>
    <w:rsid w:val="00992FD8"/>
    <w:rsid w:val="00992FFD"/>
    <w:rsid w:val="00993127"/>
    <w:rsid w:val="00993168"/>
    <w:rsid w:val="00993618"/>
    <w:rsid w:val="0099393F"/>
    <w:rsid w:val="009939B5"/>
    <w:rsid w:val="00993A74"/>
    <w:rsid w:val="00993B40"/>
    <w:rsid w:val="00993C03"/>
    <w:rsid w:val="00993DE2"/>
    <w:rsid w:val="00993F45"/>
    <w:rsid w:val="00993FC5"/>
    <w:rsid w:val="00994045"/>
    <w:rsid w:val="009940C9"/>
    <w:rsid w:val="00994364"/>
    <w:rsid w:val="00994548"/>
    <w:rsid w:val="009946DF"/>
    <w:rsid w:val="0099474C"/>
    <w:rsid w:val="00994C67"/>
    <w:rsid w:val="00994C8D"/>
    <w:rsid w:val="00994DCB"/>
    <w:rsid w:val="00994ECF"/>
    <w:rsid w:val="009950DE"/>
    <w:rsid w:val="009953C4"/>
    <w:rsid w:val="00995611"/>
    <w:rsid w:val="00995636"/>
    <w:rsid w:val="0099577C"/>
    <w:rsid w:val="0099591B"/>
    <w:rsid w:val="00995B3B"/>
    <w:rsid w:val="00995B63"/>
    <w:rsid w:val="00995B85"/>
    <w:rsid w:val="00995EAC"/>
    <w:rsid w:val="00995F6B"/>
    <w:rsid w:val="00995FBA"/>
    <w:rsid w:val="00996052"/>
    <w:rsid w:val="00996167"/>
    <w:rsid w:val="009962D3"/>
    <w:rsid w:val="0099631E"/>
    <w:rsid w:val="00996410"/>
    <w:rsid w:val="009964E8"/>
    <w:rsid w:val="0099654A"/>
    <w:rsid w:val="0099663E"/>
    <w:rsid w:val="00996666"/>
    <w:rsid w:val="009966FC"/>
    <w:rsid w:val="009967D9"/>
    <w:rsid w:val="00996B26"/>
    <w:rsid w:val="00996BE2"/>
    <w:rsid w:val="00996E86"/>
    <w:rsid w:val="009970AB"/>
    <w:rsid w:val="0099713E"/>
    <w:rsid w:val="00997399"/>
    <w:rsid w:val="0099752D"/>
    <w:rsid w:val="00997617"/>
    <w:rsid w:val="0099769F"/>
    <w:rsid w:val="009978EE"/>
    <w:rsid w:val="00997900"/>
    <w:rsid w:val="00997C2D"/>
    <w:rsid w:val="00997C32"/>
    <w:rsid w:val="00997D76"/>
    <w:rsid w:val="00997E32"/>
    <w:rsid w:val="00997F38"/>
    <w:rsid w:val="009A0427"/>
    <w:rsid w:val="009A0431"/>
    <w:rsid w:val="009A049F"/>
    <w:rsid w:val="009A060A"/>
    <w:rsid w:val="009A082A"/>
    <w:rsid w:val="009A0B4C"/>
    <w:rsid w:val="009A109B"/>
    <w:rsid w:val="009A111A"/>
    <w:rsid w:val="009A1364"/>
    <w:rsid w:val="009A1459"/>
    <w:rsid w:val="009A1599"/>
    <w:rsid w:val="009A1818"/>
    <w:rsid w:val="009A1A84"/>
    <w:rsid w:val="009A1B25"/>
    <w:rsid w:val="009A1B94"/>
    <w:rsid w:val="009A1C54"/>
    <w:rsid w:val="009A1CA3"/>
    <w:rsid w:val="009A1D84"/>
    <w:rsid w:val="009A1F87"/>
    <w:rsid w:val="009A2179"/>
    <w:rsid w:val="009A226D"/>
    <w:rsid w:val="009A2278"/>
    <w:rsid w:val="009A248A"/>
    <w:rsid w:val="009A2B08"/>
    <w:rsid w:val="009A2B40"/>
    <w:rsid w:val="009A2B87"/>
    <w:rsid w:val="009A2CAB"/>
    <w:rsid w:val="009A2E17"/>
    <w:rsid w:val="009A2E43"/>
    <w:rsid w:val="009A2FAC"/>
    <w:rsid w:val="009A302F"/>
    <w:rsid w:val="009A3117"/>
    <w:rsid w:val="009A3174"/>
    <w:rsid w:val="009A3279"/>
    <w:rsid w:val="009A3646"/>
    <w:rsid w:val="009A3683"/>
    <w:rsid w:val="009A3720"/>
    <w:rsid w:val="009A380C"/>
    <w:rsid w:val="009A397F"/>
    <w:rsid w:val="009A39C5"/>
    <w:rsid w:val="009A39E0"/>
    <w:rsid w:val="009A3F63"/>
    <w:rsid w:val="009A40D1"/>
    <w:rsid w:val="009A40F9"/>
    <w:rsid w:val="009A42A9"/>
    <w:rsid w:val="009A447E"/>
    <w:rsid w:val="009A46C1"/>
    <w:rsid w:val="009A486B"/>
    <w:rsid w:val="009A48BB"/>
    <w:rsid w:val="009A4992"/>
    <w:rsid w:val="009A4DE2"/>
    <w:rsid w:val="009A4DEA"/>
    <w:rsid w:val="009A4FFA"/>
    <w:rsid w:val="009A51A9"/>
    <w:rsid w:val="009A52A0"/>
    <w:rsid w:val="009A5319"/>
    <w:rsid w:val="009A53BD"/>
    <w:rsid w:val="009A5564"/>
    <w:rsid w:val="009A5650"/>
    <w:rsid w:val="009A5984"/>
    <w:rsid w:val="009A5A16"/>
    <w:rsid w:val="009A5A32"/>
    <w:rsid w:val="009A5C63"/>
    <w:rsid w:val="009A5D0F"/>
    <w:rsid w:val="009A5DC7"/>
    <w:rsid w:val="009A5F2A"/>
    <w:rsid w:val="009A5FD2"/>
    <w:rsid w:val="009A5FD5"/>
    <w:rsid w:val="009A64BF"/>
    <w:rsid w:val="009A68EB"/>
    <w:rsid w:val="009A68FD"/>
    <w:rsid w:val="009A6BA2"/>
    <w:rsid w:val="009A6BCC"/>
    <w:rsid w:val="009A6F6C"/>
    <w:rsid w:val="009A70F7"/>
    <w:rsid w:val="009A727B"/>
    <w:rsid w:val="009A74CC"/>
    <w:rsid w:val="009A750A"/>
    <w:rsid w:val="009A76E4"/>
    <w:rsid w:val="009A789F"/>
    <w:rsid w:val="009A79E2"/>
    <w:rsid w:val="009A7BA8"/>
    <w:rsid w:val="009A7C8F"/>
    <w:rsid w:val="009A8A0E"/>
    <w:rsid w:val="009B0475"/>
    <w:rsid w:val="009B0547"/>
    <w:rsid w:val="009B096E"/>
    <w:rsid w:val="009B0AD4"/>
    <w:rsid w:val="009B0BA1"/>
    <w:rsid w:val="009B0C6C"/>
    <w:rsid w:val="009B0EA1"/>
    <w:rsid w:val="009B10E1"/>
    <w:rsid w:val="009B1173"/>
    <w:rsid w:val="009B1278"/>
    <w:rsid w:val="009B13A4"/>
    <w:rsid w:val="009B16F4"/>
    <w:rsid w:val="009B1999"/>
    <w:rsid w:val="009B1EF9"/>
    <w:rsid w:val="009B1F1E"/>
    <w:rsid w:val="009B20D6"/>
    <w:rsid w:val="009B233B"/>
    <w:rsid w:val="009B2684"/>
    <w:rsid w:val="009B2698"/>
    <w:rsid w:val="009B26E3"/>
    <w:rsid w:val="009B28C6"/>
    <w:rsid w:val="009B294A"/>
    <w:rsid w:val="009B2ABB"/>
    <w:rsid w:val="009B2ABE"/>
    <w:rsid w:val="009B2C27"/>
    <w:rsid w:val="009B2EB5"/>
    <w:rsid w:val="009B2EF0"/>
    <w:rsid w:val="009B3081"/>
    <w:rsid w:val="009B321E"/>
    <w:rsid w:val="009B341C"/>
    <w:rsid w:val="009B3540"/>
    <w:rsid w:val="009B36D3"/>
    <w:rsid w:val="009B38B2"/>
    <w:rsid w:val="009B3B77"/>
    <w:rsid w:val="009B3C9B"/>
    <w:rsid w:val="009B3CFC"/>
    <w:rsid w:val="009B3CFE"/>
    <w:rsid w:val="009B3DEA"/>
    <w:rsid w:val="009B3FEC"/>
    <w:rsid w:val="009B4126"/>
    <w:rsid w:val="009B4556"/>
    <w:rsid w:val="009B4AC4"/>
    <w:rsid w:val="009B4BFB"/>
    <w:rsid w:val="009B4D3A"/>
    <w:rsid w:val="009B5285"/>
    <w:rsid w:val="009B5361"/>
    <w:rsid w:val="009B5488"/>
    <w:rsid w:val="009B5678"/>
    <w:rsid w:val="009B5BA1"/>
    <w:rsid w:val="009B5CE4"/>
    <w:rsid w:val="009B5D4C"/>
    <w:rsid w:val="009B60B5"/>
    <w:rsid w:val="009B612D"/>
    <w:rsid w:val="009B62FA"/>
    <w:rsid w:val="009B6424"/>
    <w:rsid w:val="009B68A2"/>
    <w:rsid w:val="009B6B4F"/>
    <w:rsid w:val="009B6CD8"/>
    <w:rsid w:val="009B6F1D"/>
    <w:rsid w:val="009B6F61"/>
    <w:rsid w:val="009B7129"/>
    <w:rsid w:val="009B752B"/>
    <w:rsid w:val="009B7534"/>
    <w:rsid w:val="009B7ACF"/>
    <w:rsid w:val="009B7CC4"/>
    <w:rsid w:val="009B7D9B"/>
    <w:rsid w:val="009B7EBA"/>
    <w:rsid w:val="009B7F10"/>
    <w:rsid w:val="009B7FF2"/>
    <w:rsid w:val="009C00B3"/>
    <w:rsid w:val="009C0186"/>
    <w:rsid w:val="009C0394"/>
    <w:rsid w:val="009C0401"/>
    <w:rsid w:val="009C0543"/>
    <w:rsid w:val="009C0777"/>
    <w:rsid w:val="009C0924"/>
    <w:rsid w:val="009C09A1"/>
    <w:rsid w:val="009C0A7F"/>
    <w:rsid w:val="009C0D0D"/>
    <w:rsid w:val="009C0EFA"/>
    <w:rsid w:val="009C11D3"/>
    <w:rsid w:val="009C135A"/>
    <w:rsid w:val="009C189A"/>
    <w:rsid w:val="009C193A"/>
    <w:rsid w:val="009C1B32"/>
    <w:rsid w:val="009C1C93"/>
    <w:rsid w:val="009C1D26"/>
    <w:rsid w:val="009C1D76"/>
    <w:rsid w:val="009C1F63"/>
    <w:rsid w:val="009C22FB"/>
    <w:rsid w:val="009C2458"/>
    <w:rsid w:val="009C2479"/>
    <w:rsid w:val="009C26E1"/>
    <w:rsid w:val="009C2D69"/>
    <w:rsid w:val="009C2E57"/>
    <w:rsid w:val="009C300B"/>
    <w:rsid w:val="009C329D"/>
    <w:rsid w:val="009C33B1"/>
    <w:rsid w:val="009C342B"/>
    <w:rsid w:val="009C3A25"/>
    <w:rsid w:val="009C3A87"/>
    <w:rsid w:val="009C3E41"/>
    <w:rsid w:val="009C3FC9"/>
    <w:rsid w:val="009C41D0"/>
    <w:rsid w:val="009C41D5"/>
    <w:rsid w:val="009C44A6"/>
    <w:rsid w:val="009C4644"/>
    <w:rsid w:val="009C474D"/>
    <w:rsid w:val="009C491D"/>
    <w:rsid w:val="009C4C27"/>
    <w:rsid w:val="009C4D43"/>
    <w:rsid w:val="009C4DDF"/>
    <w:rsid w:val="009C4F30"/>
    <w:rsid w:val="009C5146"/>
    <w:rsid w:val="009C54BB"/>
    <w:rsid w:val="009C553F"/>
    <w:rsid w:val="009C5555"/>
    <w:rsid w:val="009C5661"/>
    <w:rsid w:val="009C5A25"/>
    <w:rsid w:val="009C5A42"/>
    <w:rsid w:val="009C5B1D"/>
    <w:rsid w:val="009C5FE9"/>
    <w:rsid w:val="009C6274"/>
    <w:rsid w:val="009C6276"/>
    <w:rsid w:val="009C6342"/>
    <w:rsid w:val="009C6371"/>
    <w:rsid w:val="009C665F"/>
    <w:rsid w:val="009C66C3"/>
    <w:rsid w:val="009C6FB0"/>
    <w:rsid w:val="009C71FC"/>
    <w:rsid w:val="009C7241"/>
    <w:rsid w:val="009C7459"/>
    <w:rsid w:val="009C750A"/>
    <w:rsid w:val="009C75F5"/>
    <w:rsid w:val="009C7714"/>
    <w:rsid w:val="009C775C"/>
    <w:rsid w:val="009C77E6"/>
    <w:rsid w:val="009C78AD"/>
    <w:rsid w:val="009C7A76"/>
    <w:rsid w:val="009C7B2D"/>
    <w:rsid w:val="009C7BB3"/>
    <w:rsid w:val="009C7CA9"/>
    <w:rsid w:val="009C7E70"/>
    <w:rsid w:val="009D0053"/>
    <w:rsid w:val="009D02F4"/>
    <w:rsid w:val="009D0328"/>
    <w:rsid w:val="009D04D4"/>
    <w:rsid w:val="009D0526"/>
    <w:rsid w:val="009D06B6"/>
    <w:rsid w:val="009D0784"/>
    <w:rsid w:val="009D07DB"/>
    <w:rsid w:val="009D0947"/>
    <w:rsid w:val="009D0997"/>
    <w:rsid w:val="009D0EB2"/>
    <w:rsid w:val="009D0FF6"/>
    <w:rsid w:val="009D1040"/>
    <w:rsid w:val="009D1049"/>
    <w:rsid w:val="009D115A"/>
    <w:rsid w:val="009D16D3"/>
    <w:rsid w:val="009D1716"/>
    <w:rsid w:val="009D19D8"/>
    <w:rsid w:val="009D1A49"/>
    <w:rsid w:val="009D1AB5"/>
    <w:rsid w:val="009D1B48"/>
    <w:rsid w:val="009D1C96"/>
    <w:rsid w:val="009D1D84"/>
    <w:rsid w:val="009D1F28"/>
    <w:rsid w:val="009D203C"/>
    <w:rsid w:val="009D2051"/>
    <w:rsid w:val="009D2123"/>
    <w:rsid w:val="009D21D1"/>
    <w:rsid w:val="009D2227"/>
    <w:rsid w:val="009D2426"/>
    <w:rsid w:val="009D25B6"/>
    <w:rsid w:val="009D272B"/>
    <w:rsid w:val="009D28A3"/>
    <w:rsid w:val="009D2BF8"/>
    <w:rsid w:val="009D2E5C"/>
    <w:rsid w:val="009D300A"/>
    <w:rsid w:val="009D30C0"/>
    <w:rsid w:val="009D3155"/>
    <w:rsid w:val="009D31D6"/>
    <w:rsid w:val="009D3442"/>
    <w:rsid w:val="009D357B"/>
    <w:rsid w:val="009D35A9"/>
    <w:rsid w:val="009D399B"/>
    <w:rsid w:val="009D3A3C"/>
    <w:rsid w:val="009D3BAB"/>
    <w:rsid w:val="009D3C95"/>
    <w:rsid w:val="009D3CE9"/>
    <w:rsid w:val="009D3E8E"/>
    <w:rsid w:val="009D424C"/>
    <w:rsid w:val="009D4557"/>
    <w:rsid w:val="009D4B16"/>
    <w:rsid w:val="009D4FA8"/>
    <w:rsid w:val="009D5153"/>
    <w:rsid w:val="009D5269"/>
    <w:rsid w:val="009D5388"/>
    <w:rsid w:val="009D553B"/>
    <w:rsid w:val="009D561D"/>
    <w:rsid w:val="009D57DF"/>
    <w:rsid w:val="009D59DB"/>
    <w:rsid w:val="009D5D71"/>
    <w:rsid w:val="009D604F"/>
    <w:rsid w:val="009D60CB"/>
    <w:rsid w:val="009D6316"/>
    <w:rsid w:val="009D64BD"/>
    <w:rsid w:val="009D6538"/>
    <w:rsid w:val="009D67AF"/>
    <w:rsid w:val="009D6C79"/>
    <w:rsid w:val="009D6CB7"/>
    <w:rsid w:val="009D6D9B"/>
    <w:rsid w:val="009D6EC2"/>
    <w:rsid w:val="009D6F27"/>
    <w:rsid w:val="009D6F2C"/>
    <w:rsid w:val="009D6FCA"/>
    <w:rsid w:val="009D72E3"/>
    <w:rsid w:val="009D74E9"/>
    <w:rsid w:val="009D7651"/>
    <w:rsid w:val="009D7B5C"/>
    <w:rsid w:val="009D7CCC"/>
    <w:rsid w:val="009D7F90"/>
    <w:rsid w:val="009D7FE8"/>
    <w:rsid w:val="009E00AB"/>
    <w:rsid w:val="009E00D0"/>
    <w:rsid w:val="009E0304"/>
    <w:rsid w:val="009E03A2"/>
    <w:rsid w:val="009E075A"/>
    <w:rsid w:val="009E077A"/>
    <w:rsid w:val="009E0B0D"/>
    <w:rsid w:val="009E0D7B"/>
    <w:rsid w:val="009E0EBC"/>
    <w:rsid w:val="009E0F2B"/>
    <w:rsid w:val="009E0FAD"/>
    <w:rsid w:val="009E1265"/>
    <w:rsid w:val="009E1507"/>
    <w:rsid w:val="009E1674"/>
    <w:rsid w:val="009E17D3"/>
    <w:rsid w:val="009E181E"/>
    <w:rsid w:val="009E1945"/>
    <w:rsid w:val="009E198C"/>
    <w:rsid w:val="009E1BB6"/>
    <w:rsid w:val="009E1E12"/>
    <w:rsid w:val="009E1FA9"/>
    <w:rsid w:val="009E224F"/>
    <w:rsid w:val="009E237A"/>
    <w:rsid w:val="009E23FA"/>
    <w:rsid w:val="009E2622"/>
    <w:rsid w:val="009E28E8"/>
    <w:rsid w:val="009E290E"/>
    <w:rsid w:val="009E2C8B"/>
    <w:rsid w:val="009E2F11"/>
    <w:rsid w:val="009E2FAF"/>
    <w:rsid w:val="009E32DF"/>
    <w:rsid w:val="009E3604"/>
    <w:rsid w:val="009E37B7"/>
    <w:rsid w:val="009E3AB0"/>
    <w:rsid w:val="009E3C6A"/>
    <w:rsid w:val="009E3D4D"/>
    <w:rsid w:val="009E3DA8"/>
    <w:rsid w:val="009E3E38"/>
    <w:rsid w:val="009E3E42"/>
    <w:rsid w:val="009E4A7A"/>
    <w:rsid w:val="009E4B93"/>
    <w:rsid w:val="009E4D1B"/>
    <w:rsid w:val="009E4F6A"/>
    <w:rsid w:val="009E5120"/>
    <w:rsid w:val="009E51CA"/>
    <w:rsid w:val="009E591B"/>
    <w:rsid w:val="009E595D"/>
    <w:rsid w:val="009E5DA4"/>
    <w:rsid w:val="009E5E06"/>
    <w:rsid w:val="009E5EC5"/>
    <w:rsid w:val="009E5F01"/>
    <w:rsid w:val="009E6015"/>
    <w:rsid w:val="009E61DB"/>
    <w:rsid w:val="009E62D1"/>
    <w:rsid w:val="009E6358"/>
    <w:rsid w:val="009E63CF"/>
    <w:rsid w:val="009E64A6"/>
    <w:rsid w:val="009E6524"/>
    <w:rsid w:val="009E65EA"/>
    <w:rsid w:val="009E6795"/>
    <w:rsid w:val="009E6823"/>
    <w:rsid w:val="009E6A0E"/>
    <w:rsid w:val="009E6D38"/>
    <w:rsid w:val="009E6F1D"/>
    <w:rsid w:val="009E6F85"/>
    <w:rsid w:val="009E709E"/>
    <w:rsid w:val="009E70EE"/>
    <w:rsid w:val="009E7257"/>
    <w:rsid w:val="009E72F5"/>
    <w:rsid w:val="009E747D"/>
    <w:rsid w:val="009E75C2"/>
    <w:rsid w:val="009E7807"/>
    <w:rsid w:val="009E792B"/>
    <w:rsid w:val="009E7A89"/>
    <w:rsid w:val="009E7DF7"/>
    <w:rsid w:val="009E7FC6"/>
    <w:rsid w:val="009F0037"/>
    <w:rsid w:val="009F02B3"/>
    <w:rsid w:val="009F02D8"/>
    <w:rsid w:val="009F03A4"/>
    <w:rsid w:val="009F05D0"/>
    <w:rsid w:val="009F09A0"/>
    <w:rsid w:val="009F09F8"/>
    <w:rsid w:val="009F0A04"/>
    <w:rsid w:val="009F0A2F"/>
    <w:rsid w:val="009F0F2B"/>
    <w:rsid w:val="009F1214"/>
    <w:rsid w:val="009F17E3"/>
    <w:rsid w:val="009F19DA"/>
    <w:rsid w:val="009F1B85"/>
    <w:rsid w:val="009F1DE2"/>
    <w:rsid w:val="009F2020"/>
    <w:rsid w:val="009F2038"/>
    <w:rsid w:val="009F20A4"/>
    <w:rsid w:val="009F20D6"/>
    <w:rsid w:val="009F214F"/>
    <w:rsid w:val="009F217A"/>
    <w:rsid w:val="009F264A"/>
    <w:rsid w:val="009F2662"/>
    <w:rsid w:val="009F27F1"/>
    <w:rsid w:val="009F28CD"/>
    <w:rsid w:val="009F2BA6"/>
    <w:rsid w:val="009F2C14"/>
    <w:rsid w:val="009F2D9A"/>
    <w:rsid w:val="009F2F80"/>
    <w:rsid w:val="009F2FE2"/>
    <w:rsid w:val="009F315D"/>
    <w:rsid w:val="009F32E5"/>
    <w:rsid w:val="009F335B"/>
    <w:rsid w:val="009F34EB"/>
    <w:rsid w:val="009F3C16"/>
    <w:rsid w:val="009F3C4F"/>
    <w:rsid w:val="009F400B"/>
    <w:rsid w:val="009F40F8"/>
    <w:rsid w:val="009F4228"/>
    <w:rsid w:val="009F4492"/>
    <w:rsid w:val="009F45A8"/>
    <w:rsid w:val="009F46A0"/>
    <w:rsid w:val="009F47CA"/>
    <w:rsid w:val="009F486E"/>
    <w:rsid w:val="009F50C6"/>
    <w:rsid w:val="009F517C"/>
    <w:rsid w:val="009F51DB"/>
    <w:rsid w:val="009F5262"/>
    <w:rsid w:val="009F5292"/>
    <w:rsid w:val="009F542F"/>
    <w:rsid w:val="009F559D"/>
    <w:rsid w:val="009F560A"/>
    <w:rsid w:val="009F5645"/>
    <w:rsid w:val="009F5651"/>
    <w:rsid w:val="009F5A85"/>
    <w:rsid w:val="009F5B50"/>
    <w:rsid w:val="009F5F73"/>
    <w:rsid w:val="009F5F8A"/>
    <w:rsid w:val="009F619B"/>
    <w:rsid w:val="009F62DD"/>
    <w:rsid w:val="009F670F"/>
    <w:rsid w:val="009F6710"/>
    <w:rsid w:val="009F68D8"/>
    <w:rsid w:val="009F6A44"/>
    <w:rsid w:val="009F6AC4"/>
    <w:rsid w:val="009F6C03"/>
    <w:rsid w:val="009F6C17"/>
    <w:rsid w:val="009F6CFC"/>
    <w:rsid w:val="009F6CFE"/>
    <w:rsid w:val="009F6E3E"/>
    <w:rsid w:val="009F716F"/>
    <w:rsid w:val="009F7326"/>
    <w:rsid w:val="009F7655"/>
    <w:rsid w:val="009F7781"/>
    <w:rsid w:val="009F7858"/>
    <w:rsid w:val="009F78B6"/>
    <w:rsid w:val="009F78E6"/>
    <w:rsid w:val="009F7970"/>
    <w:rsid w:val="009F7B05"/>
    <w:rsid w:val="009F7B19"/>
    <w:rsid w:val="009F7B49"/>
    <w:rsid w:val="009F7C0C"/>
    <w:rsid w:val="009F7EC9"/>
    <w:rsid w:val="00A001EF"/>
    <w:rsid w:val="00A00372"/>
    <w:rsid w:val="00A0051F"/>
    <w:rsid w:val="00A00715"/>
    <w:rsid w:val="00A008C7"/>
    <w:rsid w:val="00A0091F"/>
    <w:rsid w:val="00A0099D"/>
    <w:rsid w:val="00A00AC4"/>
    <w:rsid w:val="00A00BCB"/>
    <w:rsid w:val="00A01236"/>
    <w:rsid w:val="00A01257"/>
    <w:rsid w:val="00A01338"/>
    <w:rsid w:val="00A0135A"/>
    <w:rsid w:val="00A017D0"/>
    <w:rsid w:val="00A01856"/>
    <w:rsid w:val="00A0191C"/>
    <w:rsid w:val="00A01C66"/>
    <w:rsid w:val="00A01F19"/>
    <w:rsid w:val="00A01FE4"/>
    <w:rsid w:val="00A02353"/>
    <w:rsid w:val="00A023E5"/>
    <w:rsid w:val="00A02538"/>
    <w:rsid w:val="00A025E7"/>
    <w:rsid w:val="00A029D5"/>
    <w:rsid w:val="00A02A2B"/>
    <w:rsid w:val="00A02A81"/>
    <w:rsid w:val="00A02B69"/>
    <w:rsid w:val="00A02DB0"/>
    <w:rsid w:val="00A02E07"/>
    <w:rsid w:val="00A02F46"/>
    <w:rsid w:val="00A02F60"/>
    <w:rsid w:val="00A03016"/>
    <w:rsid w:val="00A0306E"/>
    <w:rsid w:val="00A03505"/>
    <w:rsid w:val="00A03ACF"/>
    <w:rsid w:val="00A03B9A"/>
    <w:rsid w:val="00A03C06"/>
    <w:rsid w:val="00A03F1A"/>
    <w:rsid w:val="00A04094"/>
    <w:rsid w:val="00A044FA"/>
    <w:rsid w:val="00A045BB"/>
    <w:rsid w:val="00A047EB"/>
    <w:rsid w:val="00A0498A"/>
    <w:rsid w:val="00A049C6"/>
    <w:rsid w:val="00A04B06"/>
    <w:rsid w:val="00A04DE0"/>
    <w:rsid w:val="00A04E08"/>
    <w:rsid w:val="00A0506D"/>
    <w:rsid w:val="00A0508C"/>
    <w:rsid w:val="00A05225"/>
    <w:rsid w:val="00A05372"/>
    <w:rsid w:val="00A05769"/>
    <w:rsid w:val="00A058B4"/>
    <w:rsid w:val="00A05AD7"/>
    <w:rsid w:val="00A05AF9"/>
    <w:rsid w:val="00A05B78"/>
    <w:rsid w:val="00A05D4A"/>
    <w:rsid w:val="00A05F87"/>
    <w:rsid w:val="00A06277"/>
    <w:rsid w:val="00A062AD"/>
    <w:rsid w:val="00A062B8"/>
    <w:rsid w:val="00A0638B"/>
    <w:rsid w:val="00A068C6"/>
    <w:rsid w:val="00A06946"/>
    <w:rsid w:val="00A06B11"/>
    <w:rsid w:val="00A06CAD"/>
    <w:rsid w:val="00A06E20"/>
    <w:rsid w:val="00A0712A"/>
    <w:rsid w:val="00A0718C"/>
    <w:rsid w:val="00A07459"/>
    <w:rsid w:val="00A074D2"/>
    <w:rsid w:val="00A076CD"/>
    <w:rsid w:val="00A07755"/>
    <w:rsid w:val="00A0794F"/>
    <w:rsid w:val="00A0796B"/>
    <w:rsid w:val="00A07BF0"/>
    <w:rsid w:val="00A07C9E"/>
    <w:rsid w:val="00A07CF0"/>
    <w:rsid w:val="00A07DEC"/>
    <w:rsid w:val="00A07E93"/>
    <w:rsid w:val="00A07EFC"/>
    <w:rsid w:val="00A07F02"/>
    <w:rsid w:val="00A07F66"/>
    <w:rsid w:val="00A101A8"/>
    <w:rsid w:val="00A103DB"/>
    <w:rsid w:val="00A10578"/>
    <w:rsid w:val="00A10593"/>
    <w:rsid w:val="00A109CB"/>
    <w:rsid w:val="00A10BD3"/>
    <w:rsid w:val="00A10CCC"/>
    <w:rsid w:val="00A10D48"/>
    <w:rsid w:val="00A10E71"/>
    <w:rsid w:val="00A10ECA"/>
    <w:rsid w:val="00A1102C"/>
    <w:rsid w:val="00A110A2"/>
    <w:rsid w:val="00A11260"/>
    <w:rsid w:val="00A1128A"/>
    <w:rsid w:val="00A1129A"/>
    <w:rsid w:val="00A1134D"/>
    <w:rsid w:val="00A113F2"/>
    <w:rsid w:val="00A114A9"/>
    <w:rsid w:val="00A1153B"/>
    <w:rsid w:val="00A11901"/>
    <w:rsid w:val="00A11A1B"/>
    <w:rsid w:val="00A11BB2"/>
    <w:rsid w:val="00A11DD6"/>
    <w:rsid w:val="00A120E4"/>
    <w:rsid w:val="00A1224B"/>
    <w:rsid w:val="00A123C9"/>
    <w:rsid w:val="00A124F0"/>
    <w:rsid w:val="00A12530"/>
    <w:rsid w:val="00A127E6"/>
    <w:rsid w:val="00A12A2E"/>
    <w:rsid w:val="00A12A91"/>
    <w:rsid w:val="00A12C8C"/>
    <w:rsid w:val="00A12CA5"/>
    <w:rsid w:val="00A12EF9"/>
    <w:rsid w:val="00A1305E"/>
    <w:rsid w:val="00A133ED"/>
    <w:rsid w:val="00A133FD"/>
    <w:rsid w:val="00A134A3"/>
    <w:rsid w:val="00A13521"/>
    <w:rsid w:val="00A13547"/>
    <w:rsid w:val="00A13653"/>
    <w:rsid w:val="00A138EE"/>
    <w:rsid w:val="00A138FF"/>
    <w:rsid w:val="00A13B1C"/>
    <w:rsid w:val="00A13B9D"/>
    <w:rsid w:val="00A13C8D"/>
    <w:rsid w:val="00A13D88"/>
    <w:rsid w:val="00A14112"/>
    <w:rsid w:val="00A141E4"/>
    <w:rsid w:val="00A14253"/>
    <w:rsid w:val="00A14604"/>
    <w:rsid w:val="00A1470C"/>
    <w:rsid w:val="00A14735"/>
    <w:rsid w:val="00A148AC"/>
    <w:rsid w:val="00A148EC"/>
    <w:rsid w:val="00A149F2"/>
    <w:rsid w:val="00A14A6E"/>
    <w:rsid w:val="00A14A91"/>
    <w:rsid w:val="00A14B79"/>
    <w:rsid w:val="00A14CAE"/>
    <w:rsid w:val="00A14E03"/>
    <w:rsid w:val="00A14F6D"/>
    <w:rsid w:val="00A14FB5"/>
    <w:rsid w:val="00A150FE"/>
    <w:rsid w:val="00A15B18"/>
    <w:rsid w:val="00A15B9E"/>
    <w:rsid w:val="00A15BC7"/>
    <w:rsid w:val="00A15CA5"/>
    <w:rsid w:val="00A15DB3"/>
    <w:rsid w:val="00A15DB7"/>
    <w:rsid w:val="00A15E34"/>
    <w:rsid w:val="00A15E85"/>
    <w:rsid w:val="00A15EAD"/>
    <w:rsid w:val="00A15FA8"/>
    <w:rsid w:val="00A1607C"/>
    <w:rsid w:val="00A16081"/>
    <w:rsid w:val="00A16098"/>
    <w:rsid w:val="00A161B3"/>
    <w:rsid w:val="00A16616"/>
    <w:rsid w:val="00A1669C"/>
    <w:rsid w:val="00A167DC"/>
    <w:rsid w:val="00A16956"/>
    <w:rsid w:val="00A16B87"/>
    <w:rsid w:val="00A16F07"/>
    <w:rsid w:val="00A17263"/>
    <w:rsid w:val="00A17305"/>
    <w:rsid w:val="00A17709"/>
    <w:rsid w:val="00A17ABB"/>
    <w:rsid w:val="00A17BC1"/>
    <w:rsid w:val="00A17BC4"/>
    <w:rsid w:val="00A17D11"/>
    <w:rsid w:val="00A17D4C"/>
    <w:rsid w:val="00A20012"/>
    <w:rsid w:val="00A201A5"/>
    <w:rsid w:val="00A201CD"/>
    <w:rsid w:val="00A20506"/>
    <w:rsid w:val="00A20648"/>
    <w:rsid w:val="00A2097D"/>
    <w:rsid w:val="00A20E11"/>
    <w:rsid w:val="00A20E25"/>
    <w:rsid w:val="00A20E73"/>
    <w:rsid w:val="00A20F06"/>
    <w:rsid w:val="00A2100D"/>
    <w:rsid w:val="00A21105"/>
    <w:rsid w:val="00A215F0"/>
    <w:rsid w:val="00A21817"/>
    <w:rsid w:val="00A2197C"/>
    <w:rsid w:val="00A219B2"/>
    <w:rsid w:val="00A21A3E"/>
    <w:rsid w:val="00A21A8A"/>
    <w:rsid w:val="00A21B31"/>
    <w:rsid w:val="00A21C4A"/>
    <w:rsid w:val="00A21CEC"/>
    <w:rsid w:val="00A22216"/>
    <w:rsid w:val="00A222B8"/>
    <w:rsid w:val="00A225DA"/>
    <w:rsid w:val="00A2278A"/>
    <w:rsid w:val="00A228E2"/>
    <w:rsid w:val="00A22941"/>
    <w:rsid w:val="00A22994"/>
    <w:rsid w:val="00A22A28"/>
    <w:rsid w:val="00A22B8C"/>
    <w:rsid w:val="00A22C66"/>
    <w:rsid w:val="00A22C79"/>
    <w:rsid w:val="00A22C82"/>
    <w:rsid w:val="00A22D98"/>
    <w:rsid w:val="00A22DAA"/>
    <w:rsid w:val="00A232CA"/>
    <w:rsid w:val="00A23571"/>
    <w:rsid w:val="00A237A2"/>
    <w:rsid w:val="00A238BE"/>
    <w:rsid w:val="00A239A6"/>
    <w:rsid w:val="00A23A47"/>
    <w:rsid w:val="00A23B43"/>
    <w:rsid w:val="00A23E95"/>
    <w:rsid w:val="00A242FD"/>
    <w:rsid w:val="00A24304"/>
    <w:rsid w:val="00A248DA"/>
    <w:rsid w:val="00A24BC4"/>
    <w:rsid w:val="00A24C7F"/>
    <w:rsid w:val="00A24EBB"/>
    <w:rsid w:val="00A24EE7"/>
    <w:rsid w:val="00A24FC2"/>
    <w:rsid w:val="00A25325"/>
    <w:rsid w:val="00A2537C"/>
    <w:rsid w:val="00A25438"/>
    <w:rsid w:val="00A254C5"/>
    <w:rsid w:val="00A254DB"/>
    <w:rsid w:val="00A25551"/>
    <w:rsid w:val="00A25659"/>
    <w:rsid w:val="00A257CB"/>
    <w:rsid w:val="00A25895"/>
    <w:rsid w:val="00A25B6F"/>
    <w:rsid w:val="00A25C8E"/>
    <w:rsid w:val="00A260B5"/>
    <w:rsid w:val="00A261D6"/>
    <w:rsid w:val="00A26373"/>
    <w:rsid w:val="00A264DA"/>
    <w:rsid w:val="00A2653F"/>
    <w:rsid w:val="00A26591"/>
    <w:rsid w:val="00A266B3"/>
    <w:rsid w:val="00A26E17"/>
    <w:rsid w:val="00A2724E"/>
    <w:rsid w:val="00A2740C"/>
    <w:rsid w:val="00A276DF"/>
    <w:rsid w:val="00A2793E"/>
    <w:rsid w:val="00A27C92"/>
    <w:rsid w:val="00A27E8C"/>
    <w:rsid w:val="00A300C6"/>
    <w:rsid w:val="00A30167"/>
    <w:rsid w:val="00A30312"/>
    <w:rsid w:val="00A30377"/>
    <w:rsid w:val="00A30466"/>
    <w:rsid w:val="00A3068C"/>
    <w:rsid w:val="00A306C3"/>
    <w:rsid w:val="00A306F2"/>
    <w:rsid w:val="00A3070B"/>
    <w:rsid w:val="00A30778"/>
    <w:rsid w:val="00A309D8"/>
    <w:rsid w:val="00A30AD8"/>
    <w:rsid w:val="00A30C3A"/>
    <w:rsid w:val="00A30C3F"/>
    <w:rsid w:val="00A30DAD"/>
    <w:rsid w:val="00A311BE"/>
    <w:rsid w:val="00A3120D"/>
    <w:rsid w:val="00A315AA"/>
    <w:rsid w:val="00A31715"/>
    <w:rsid w:val="00A31724"/>
    <w:rsid w:val="00A317C1"/>
    <w:rsid w:val="00A31B5A"/>
    <w:rsid w:val="00A31D18"/>
    <w:rsid w:val="00A31FA2"/>
    <w:rsid w:val="00A32044"/>
    <w:rsid w:val="00A32255"/>
    <w:rsid w:val="00A3226D"/>
    <w:rsid w:val="00A327AB"/>
    <w:rsid w:val="00A32951"/>
    <w:rsid w:val="00A329E6"/>
    <w:rsid w:val="00A32A24"/>
    <w:rsid w:val="00A32A78"/>
    <w:rsid w:val="00A32B3B"/>
    <w:rsid w:val="00A32B9F"/>
    <w:rsid w:val="00A3317B"/>
    <w:rsid w:val="00A33333"/>
    <w:rsid w:val="00A3350B"/>
    <w:rsid w:val="00A335C8"/>
    <w:rsid w:val="00A337CF"/>
    <w:rsid w:val="00A33A5F"/>
    <w:rsid w:val="00A33C9B"/>
    <w:rsid w:val="00A33DAD"/>
    <w:rsid w:val="00A340A5"/>
    <w:rsid w:val="00A3423C"/>
    <w:rsid w:val="00A34245"/>
    <w:rsid w:val="00A343B1"/>
    <w:rsid w:val="00A3452C"/>
    <w:rsid w:val="00A34539"/>
    <w:rsid w:val="00A34639"/>
    <w:rsid w:val="00A347F8"/>
    <w:rsid w:val="00A34C30"/>
    <w:rsid w:val="00A35063"/>
    <w:rsid w:val="00A350D1"/>
    <w:rsid w:val="00A35448"/>
    <w:rsid w:val="00A35516"/>
    <w:rsid w:val="00A35644"/>
    <w:rsid w:val="00A35744"/>
    <w:rsid w:val="00A357B1"/>
    <w:rsid w:val="00A3580B"/>
    <w:rsid w:val="00A35BD0"/>
    <w:rsid w:val="00A35D48"/>
    <w:rsid w:val="00A36093"/>
    <w:rsid w:val="00A360E7"/>
    <w:rsid w:val="00A36126"/>
    <w:rsid w:val="00A365F4"/>
    <w:rsid w:val="00A3661D"/>
    <w:rsid w:val="00A3674B"/>
    <w:rsid w:val="00A367ED"/>
    <w:rsid w:val="00A3699E"/>
    <w:rsid w:val="00A36BDB"/>
    <w:rsid w:val="00A36C14"/>
    <w:rsid w:val="00A36DC7"/>
    <w:rsid w:val="00A37116"/>
    <w:rsid w:val="00A374E2"/>
    <w:rsid w:val="00A3750E"/>
    <w:rsid w:val="00A3755B"/>
    <w:rsid w:val="00A3761B"/>
    <w:rsid w:val="00A37689"/>
    <w:rsid w:val="00A376FF"/>
    <w:rsid w:val="00A3789A"/>
    <w:rsid w:val="00A37907"/>
    <w:rsid w:val="00A37A75"/>
    <w:rsid w:val="00A37BFB"/>
    <w:rsid w:val="00A37EE6"/>
    <w:rsid w:val="00A37F09"/>
    <w:rsid w:val="00A40017"/>
    <w:rsid w:val="00A40098"/>
    <w:rsid w:val="00A401E8"/>
    <w:rsid w:val="00A4038D"/>
    <w:rsid w:val="00A4049C"/>
    <w:rsid w:val="00A40777"/>
    <w:rsid w:val="00A40938"/>
    <w:rsid w:val="00A40972"/>
    <w:rsid w:val="00A40A3B"/>
    <w:rsid w:val="00A40A58"/>
    <w:rsid w:val="00A40AE1"/>
    <w:rsid w:val="00A40BB0"/>
    <w:rsid w:val="00A41097"/>
    <w:rsid w:val="00A4116E"/>
    <w:rsid w:val="00A411C9"/>
    <w:rsid w:val="00A413E2"/>
    <w:rsid w:val="00A415FA"/>
    <w:rsid w:val="00A41793"/>
    <w:rsid w:val="00A41909"/>
    <w:rsid w:val="00A4199C"/>
    <w:rsid w:val="00A41AAC"/>
    <w:rsid w:val="00A41B9F"/>
    <w:rsid w:val="00A41D1F"/>
    <w:rsid w:val="00A41F60"/>
    <w:rsid w:val="00A4216E"/>
    <w:rsid w:val="00A42241"/>
    <w:rsid w:val="00A42537"/>
    <w:rsid w:val="00A4266D"/>
    <w:rsid w:val="00A426B2"/>
    <w:rsid w:val="00A427CC"/>
    <w:rsid w:val="00A42C25"/>
    <w:rsid w:val="00A42DCF"/>
    <w:rsid w:val="00A42ED3"/>
    <w:rsid w:val="00A42FD7"/>
    <w:rsid w:val="00A430F5"/>
    <w:rsid w:val="00A43103"/>
    <w:rsid w:val="00A431CD"/>
    <w:rsid w:val="00A432FE"/>
    <w:rsid w:val="00A43662"/>
    <w:rsid w:val="00A437A2"/>
    <w:rsid w:val="00A43863"/>
    <w:rsid w:val="00A43B9F"/>
    <w:rsid w:val="00A43DAD"/>
    <w:rsid w:val="00A43DF5"/>
    <w:rsid w:val="00A4428A"/>
    <w:rsid w:val="00A442F3"/>
    <w:rsid w:val="00A44327"/>
    <w:rsid w:val="00A444B4"/>
    <w:rsid w:val="00A44506"/>
    <w:rsid w:val="00A445CA"/>
    <w:rsid w:val="00A4467D"/>
    <w:rsid w:val="00A44AF6"/>
    <w:rsid w:val="00A44F92"/>
    <w:rsid w:val="00A45089"/>
    <w:rsid w:val="00A452EA"/>
    <w:rsid w:val="00A45324"/>
    <w:rsid w:val="00A4536F"/>
    <w:rsid w:val="00A4548C"/>
    <w:rsid w:val="00A456FD"/>
    <w:rsid w:val="00A45A5C"/>
    <w:rsid w:val="00A45E33"/>
    <w:rsid w:val="00A45EBC"/>
    <w:rsid w:val="00A45F30"/>
    <w:rsid w:val="00A45F39"/>
    <w:rsid w:val="00A45FE9"/>
    <w:rsid w:val="00A460B7"/>
    <w:rsid w:val="00A46328"/>
    <w:rsid w:val="00A4632C"/>
    <w:rsid w:val="00A464D6"/>
    <w:rsid w:val="00A4656E"/>
    <w:rsid w:val="00A465EF"/>
    <w:rsid w:val="00A46602"/>
    <w:rsid w:val="00A46633"/>
    <w:rsid w:val="00A4664C"/>
    <w:rsid w:val="00A46681"/>
    <w:rsid w:val="00A4675E"/>
    <w:rsid w:val="00A468C7"/>
    <w:rsid w:val="00A46A0F"/>
    <w:rsid w:val="00A46B7E"/>
    <w:rsid w:val="00A46C38"/>
    <w:rsid w:val="00A47076"/>
    <w:rsid w:val="00A4750B"/>
    <w:rsid w:val="00A47C17"/>
    <w:rsid w:val="00A47FF4"/>
    <w:rsid w:val="00A5000B"/>
    <w:rsid w:val="00A50027"/>
    <w:rsid w:val="00A50318"/>
    <w:rsid w:val="00A503A1"/>
    <w:rsid w:val="00A5050B"/>
    <w:rsid w:val="00A5070A"/>
    <w:rsid w:val="00A508E9"/>
    <w:rsid w:val="00A5099F"/>
    <w:rsid w:val="00A50DEE"/>
    <w:rsid w:val="00A50E4B"/>
    <w:rsid w:val="00A51243"/>
    <w:rsid w:val="00A51250"/>
    <w:rsid w:val="00A5130C"/>
    <w:rsid w:val="00A5152E"/>
    <w:rsid w:val="00A51A22"/>
    <w:rsid w:val="00A51A2D"/>
    <w:rsid w:val="00A51A58"/>
    <w:rsid w:val="00A51A8C"/>
    <w:rsid w:val="00A51AAC"/>
    <w:rsid w:val="00A51C39"/>
    <w:rsid w:val="00A51D4C"/>
    <w:rsid w:val="00A51D7F"/>
    <w:rsid w:val="00A51E2B"/>
    <w:rsid w:val="00A5219E"/>
    <w:rsid w:val="00A521A3"/>
    <w:rsid w:val="00A521F1"/>
    <w:rsid w:val="00A52242"/>
    <w:rsid w:val="00A524AA"/>
    <w:rsid w:val="00A52697"/>
    <w:rsid w:val="00A526BC"/>
    <w:rsid w:val="00A526E6"/>
    <w:rsid w:val="00A52815"/>
    <w:rsid w:val="00A529CD"/>
    <w:rsid w:val="00A529F1"/>
    <w:rsid w:val="00A52AD3"/>
    <w:rsid w:val="00A52D1F"/>
    <w:rsid w:val="00A52D3A"/>
    <w:rsid w:val="00A52D43"/>
    <w:rsid w:val="00A52E27"/>
    <w:rsid w:val="00A531D1"/>
    <w:rsid w:val="00A535AB"/>
    <w:rsid w:val="00A535D3"/>
    <w:rsid w:val="00A53A27"/>
    <w:rsid w:val="00A53ACA"/>
    <w:rsid w:val="00A53B11"/>
    <w:rsid w:val="00A53B2B"/>
    <w:rsid w:val="00A53EAE"/>
    <w:rsid w:val="00A540FB"/>
    <w:rsid w:val="00A541D5"/>
    <w:rsid w:val="00A54339"/>
    <w:rsid w:val="00A54612"/>
    <w:rsid w:val="00A54A47"/>
    <w:rsid w:val="00A54B4F"/>
    <w:rsid w:val="00A54C0E"/>
    <w:rsid w:val="00A54EAB"/>
    <w:rsid w:val="00A54EE7"/>
    <w:rsid w:val="00A55370"/>
    <w:rsid w:val="00A553A4"/>
    <w:rsid w:val="00A55586"/>
    <w:rsid w:val="00A5589F"/>
    <w:rsid w:val="00A55A11"/>
    <w:rsid w:val="00A55D49"/>
    <w:rsid w:val="00A55EBF"/>
    <w:rsid w:val="00A56035"/>
    <w:rsid w:val="00A56106"/>
    <w:rsid w:val="00A5614D"/>
    <w:rsid w:val="00A56287"/>
    <w:rsid w:val="00A563FE"/>
    <w:rsid w:val="00A56483"/>
    <w:rsid w:val="00A56A4D"/>
    <w:rsid w:val="00A56B5E"/>
    <w:rsid w:val="00A56BBC"/>
    <w:rsid w:val="00A56E0B"/>
    <w:rsid w:val="00A56E60"/>
    <w:rsid w:val="00A56EF8"/>
    <w:rsid w:val="00A5710E"/>
    <w:rsid w:val="00A5734B"/>
    <w:rsid w:val="00A573BB"/>
    <w:rsid w:val="00A576B9"/>
    <w:rsid w:val="00A57776"/>
    <w:rsid w:val="00A577E2"/>
    <w:rsid w:val="00A5794F"/>
    <w:rsid w:val="00A57A7E"/>
    <w:rsid w:val="00A57BFA"/>
    <w:rsid w:val="00A57C2B"/>
    <w:rsid w:val="00A57FB4"/>
    <w:rsid w:val="00A59098"/>
    <w:rsid w:val="00A60045"/>
    <w:rsid w:val="00A601C4"/>
    <w:rsid w:val="00A60231"/>
    <w:rsid w:val="00A602F8"/>
    <w:rsid w:val="00A604AC"/>
    <w:rsid w:val="00A6067F"/>
    <w:rsid w:val="00A60873"/>
    <w:rsid w:val="00A60AB1"/>
    <w:rsid w:val="00A60D1B"/>
    <w:rsid w:val="00A60E2D"/>
    <w:rsid w:val="00A60F4B"/>
    <w:rsid w:val="00A61219"/>
    <w:rsid w:val="00A612C6"/>
    <w:rsid w:val="00A61310"/>
    <w:rsid w:val="00A61597"/>
    <w:rsid w:val="00A61645"/>
    <w:rsid w:val="00A6172B"/>
    <w:rsid w:val="00A617A8"/>
    <w:rsid w:val="00A61806"/>
    <w:rsid w:val="00A61CD1"/>
    <w:rsid w:val="00A61CD8"/>
    <w:rsid w:val="00A61E94"/>
    <w:rsid w:val="00A61EC5"/>
    <w:rsid w:val="00A61F4F"/>
    <w:rsid w:val="00A62085"/>
    <w:rsid w:val="00A62157"/>
    <w:rsid w:val="00A6248B"/>
    <w:rsid w:val="00A624E0"/>
    <w:rsid w:val="00A625A8"/>
    <w:rsid w:val="00A62696"/>
    <w:rsid w:val="00A62712"/>
    <w:rsid w:val="00A634C2"/>
    <w:rsid w:val="00A63572"/>
    <w:rsid w:val="00A638D4"/>
    <w:rsid w:val="00A63CAA"/>
    <w:rsid w:val="00A63EB1"/>
    <w:rsid w:val="00A63ECB"/>
    <w:rsid w:val="00A643E9"/>
    <w:rsid w:val="00A644CD"/>
    <w:rsid w:val="00A645EE"/>
    <w:rsid w:val="00A646A8"/>
    <w:rsid w:val="00A64854"/>
    <w:rsid w:val="00A64963"/>
    <w:rsid w:val="00A64D0A"/>
    <w:rsid w:val="00A64E92"/>
    <w:rsid w:val="00A651B7"/>
    <w:rsid w:val="00A65256"/>
    <w:rsid w:val="00A653BE"/>
    <w:rsid w:val="00A6541F"/>
    <w:rsid w:val="00A65457"/>
    <w:rsid w:val="00A65634"/>
    <w:rsid w:val="00A65AD3"/>
    <w:rsid w:val="00A65BB4"/>
    <w:rsid w:val="00A65BBB"/>
    <w:rsid w:val="00A65C95"/>
    <w:rsid w:val="00A65D1B"/>
    <w:rsid w:val="00A65DB1"/>
    <w:rsid w:val="00A65E15"/>
    <w:rsid w:val="00A66013"/>
    <w:rsid w:val="00A6635B"/>
    <w:rsid w:val="00A667A0"/>
    <w:rsid w:val="00A668B8"/>
    <w:rsid w:val="00A66980"/>
    <w:rsid w:val="00A66A5A"/>
    <w:rsid w:val="00A66B0F"/>
    <w:rsid w:val="00A66BA5"/>
    <w:rsid w:val="00A66C24"/>
    <w:rsid w:val="00A66C2F"/>
    <w:rsid w:val="00A66C6D"/>
    <w:rsid w:val="00A66CBA"/>
    <w:rsid w:val="00A66CDE"/>
    <w:rsid w:val="00A66E05"/>
    <w:rsid w:val="00A66EFB"/>
    <w:rsid w:val="00A66F6E"/>
    <w:rsid w:val="00A67027"/>
    <w:rsid w:val="00A67312"/>
    <w:rsid w:val="00A67875"/>
    <w:rsid w:val="00A67B3C"/>
    <w:rsid w:val="00A67B8A"/>
    <w:rsid w:val="00A67E50"/>
    <w:rsid w:val="00A67F57"/>
    <w:rsid w:val="00A70196"/>
    <w:rsid w:val="00A701BB"/>
    <w:rsid w:val="00A70223"/>
    <w:rsid w:val="00A704F7"/>
    <w:rsid w:val="00A707C1"/>
    <w:rsid w:val="00A7085B"/>
    <w:rsid w:val="00A70964"/>
    <w:rsid w:val="00A70CAC"/>
    <w:rsid w:val="00A71091"/>
    <w:rsid w:val="00A713BB"/>
    <w:rsid w:val="00A7150D"/>
    <w:rsid w:val="00A7157F"/>
    <w:rsid w:val="00A716D1"/>
    <w:rsid w:val="00A7187B"/>
    <w:rsid w:val="00A718E9"/>
    <w:rsid w:val="00A71C18"/>
    <w:rsid w:val="00A71EEC"/>
    <w:rsid w:val="00A7227D"/>
    <w:rsid w:val="00A722E6"/>
    <w:rsid w:val="00A72377"/>
    <w:rsid w:val="00A7238C"/>
    <w:rsid w:val="00A7266D"/>
    <w:rsid w:val="00A7288D"/>
    <w:rsid w:val="00A728CF"/>
    <w:rsid w:val="00A72940"/>
    <w:rsid w:val="00A72CB3"/>
    <w:rsid w:val="00A72CE7"/>
    <w:rsid w:val="00A72D7B"/>
    <w:rsid w:val="00A72D80"/>
    <w:rsid w:val="00A72E6C"/>
    <w:rsid w:val="00A72E95"/>
    <w:rsid w:val="00A72EA0"/>
    <w:rsid w:val="00A7327E"/>
    <w:rsid w:val="00A73288"/>
    <w:rsid w:val="00A73494"/>
    <w:rsid w:val="00A738ED"/>
    <w:rsid w:val="00A7399C"/>
    <w:rsid w:val="00A739F3"/>
    <w:rsid w:val="00A73B75"/>
    <w:rsid w:val="00A73BDA"/>
    <w:rsid w:val="00A7427D"/>
    <w:rsid w:val="00A747A5"/>
    <w:rsid w:val="00A748AE"/>
    <w:rsid w:val="00A749F7"/>
    <w:rsid w:val="00A74A2B"/>
    <w:rsid w:val="00A74B11"/>
    <w:rsid w:val="00A74B3E"/>
    <w:rsid w:val="00A74E60"/>
    <w:rsid w:val="00A74EC0"/>
    <w:rsid w:val="00A74F42"/>
    <w:rsid w:val="00A74F53"/>
    <w:rsid w:val="00A75349"/>
    <w:rsid w:val="00A7545D"/>
    <w:rsid w:val="00A755CE"/>
    <w:rsid w:val="00A755D5"/>
    <w:rsid w:val="00A7576D"/>
    <w:rsid w:val="00A757D6"/>
    <w:rsid w:val="00A759A0"/>
    <w:rsid w:val="00A76007"/>
    <w:rsid w:val="00A76244"/>
    <w:rsid w:val="00A76277"/>
    <w:rsid w:val="00A762E4"/>
    <w:rsid w:val="00A76579"/>
    <w:rsid w:val="00A76953"/>
    <w:rsid w:val="00A76977"/>
    <w:rsid w:val="00A76BC0"/>
    <w:rsid w:val="00A76BCC"/>
    <w:rsid w:val="00A76F0D"/>
    <w:rsid w:val="00A76F9E"/>
    <w:rsid w:val="00A77197"/>
    <w:rsid w:val="00A77263"/>
    <w:rsid w:val="00A77391"/>
    <w:rsid w:val="00A775A7"/>
    <w:rsid w:val="00A7770B"/>
    <w:rsid w:val="00A7781E"/>
    <w:rsid w:val="00A77948"/>
    <w:rsid w:val="00A77ADE"/>
    <w:rsid w:val="00A77BE5"/>
    <w:rsid w:val="00A77E76"/>
    <w:rsid w:val="00A77FF8"/>
    <w:rsid w:val="00A8000E"/>
    <w:rsid w:val="00A800EF"/>
    <w:rsid w:val="00A80175"/>
    <w:rsid w:val="00A80285"/>
    <w:rsid w:val="00A80521"/>
    <w:rsid w:val="00A8091E"/>
    <w:rsid w:val="00A80974"/>
    <w:rsid w:val="00A80ABC"/>
    <w:rsid w:val="00A80B5C"/>
    <w:rsid w:val="00A80C84"/>
    <w:rsid w:val="00A80CBC"/>
    <w:rsid w:val="00A80EBD"/>
    <w:rsid w:val="00A80F76"/>
    <w:rsid w:val="00A81021"/>
    <w:rsid w:val="00A810EA"/>
    <w:rsid w:val="00A811A9"/>
    <w:rsid w:val="00A811B9"/>
    <w:rsid w:val="00A819A9"/>
    <w:rsid w:val="00A81A66"/>
    <w:rsid w:val="00A81AAA"/>
    <w:rsid w:val="00A81AC6"/>
    <w:rsid w:val="00A81B22"/>
    <w:rsid w:val="00A81BBC"/>
    <w:rsid w:val="00A81C1C"/>
    <w:rsid w:val="00A81C7D"/>
    <w:rsid w:val="00A81C80"/>
    <w:rsid w:val="00A81F8F"/>
    <w:rsid w:val="00A8227E"/>
    <w:rsid w:val="00A822CA"/>
    <w:rsid w:val="00A82349"/>
    <w:rsid w:val="00A823C8"/>
    <w:rsid w:val="00A82453"/>
    <w:rsid w:val="00A8248A"/>
    <w:rsid w:val="00A82720"/>
    <w:rsid w:val="00A82A4C"/>
    <w:rsid w:val="00A82A82"/>
    <w:rsid w:val="00A82C2D"/>
    <w:rsid w:val="00A82D4C"/>
    <w:rsid w:val="00A82E1F"/>
    <w:rsid w:val="00A82EC4"/>
    <w:rsid w:val="00A83093"/>
    <w:rsid w:val="00A830F0"/>
    <w:rsid w:val="00A83251"/>
    <w:rsid w:val="00A835B8"/>
    <w:rsid w:val="00A83613"/>
    <w:rsid w:val="00A838E0"/>
    <w:rsid w:val="00A83AEF"/>
    <w:rsid w:val="00A83D3A"/>
    <w:rsid w:val="00A84056"/>
    <w:rsid w:val="00A84067"/>
    <w:rsid w:val="00A840A4"/>
    <w:rsid w:val="00A844B4"/>
    <w:rsid w:val="00A8469F"/>
    <w:rsid w:val="00A8481B"/>
    <w:rsid w:val="00A8487D"/>
    <w:rsid w:val="00A84CB4"/>
    <w:rsid w:val="00A84D29"/>
    <w:rsid w:val="00A84D3A"/>
    <w:rsid w:val="00A84D65"/>
    <w:rsid w:val="00A85178"/>
    <w:rsid w:val="00A85354"/>
    <w:rsid w:val="00A85611"/>
    <w:rsid w:val="00A8568D"/>
    <w:rsid w:val="00A8572F"/>
    <w:rsid w:val="00A85872"/>
    <w:rsid w:val="00A858A1"/>
    <w:rsid w:val="00A859C6"/>
    <w:rsid w:val="00A85A52"/>
    <w:rsid w:val="00A85B80"/>
    <w:rsid w:val="00A85CF6"/>
    <w:rsid w:val="00A85E48"/>
    <w:rsid w:val="00A85E6C"/>
    <w:rsid w:val="00A85EAD"/>
    <w:rsid w:val="00A86158"/>
    <w:rsid w:val="00A862DE"/>
    <w:rsid w:val="00A864FA"/>
    <w:rsid w:val="00A86675"/>
    <w:rsid w:val="00A867F3"/>
    <w:rsid w:val="00A86A61"/>
    <w:rsid w:val="00A86B0B"/>
    <w:rsid w:val="00A86C11"/>
    <w:rsid w:val="00A86C7D"/>
    <w:rsid w:val="00A86D74"/>
    <w:rsid w:val="00A86FEA"/>
    <w:rsid w:val="00A870EE"/>
    <w:rsid w:val="00A87376"/>
    <w:rsid w:val="00A873E8"/>
    <w:rsid w:val="00A8752F"/>
    <w:rsid w:val="00A876F0"/>
    <w:rsid w:val="00A878D5"/>
    <w:rsid w:val="00A87A07"/>
    <w:rsid w:val="00A87C40"/>
    <w:rsid w:val="00A87F1C"/>
    <w:rsid w:val="00A87F4D"/>
    <w:rsid w:val="00A87FF1"/>
    <w:rsid w:val="00A9039A"/>
    <w:rsid w:val="00A904F0"/>
    <w:rsid w:val="00A908CE"/>
    <w:rsid w:val="00A90904"/>
    <w:rsid w:val="00A90A4A"/>
    <w:rsid w:val="00A90A91"/>
    <w:rsid w:val="00A90ADE"/>
    <w:rsid w:val="00A90B3A"/>
    <w:rsid w:val="00A90E24"/>
    <w:rsid w:val="00A90F1B"/>
    <w:rsid w:val="00A90FD9"/>
    <w:rsid w:val="00A91135"/>
    <w:rsid w:val="00A91207"/>
    <w:rsid w:val="00A91362"/>
    <w:rsid w:val="00A915ED"/>
    <w:rsid w:val="00A91604"/>
    <w:rsid w:val="00A916E0"/>
    <w:rsid w:val="00A9175F"/>
    <w:rsid w:val="00A91890"/>
    <w:rsid w:val="00A918C8"/>
    <w:rsid w:val="00A91943"/>
    <w:rsid w:val="00A91AA6"/>
    <w:rsid w:val="00A91C05"/>
    <w:rsid w:val="00A91D05"/>
    <w:rsid w:val="00A91F51"/>
    <w:rsid w:val="00A9205C"/>
    <w:rsid w:val="00A922B0"/>
    <w:rsid w:val="00A92639"/>
    <w:rsid w:val="00A928D9"/>
    <w:rsid w:val="00A929EA"/>
    <w:rsid w:val="00A92BF2"/>
    <w:rsid w:val="00A92CDB"/>
    <w:rsid w:val="00A92EF7"/>
    <w:rsid w:val="00A9305C"/>
    <w:rsid w:val="00A930A8"/>
    <w:rsid w:val="00A9329A"/>
    <w:rsid w:val="00A932BA"/>
    <w:rsid w:val="00A934B7"/>
    <w:rsid w:val="00A936AB"/>
    <w:rsid w:val="00A93881"/>
    <w:rsid w:val="00A93B78"/>
    <w:rsid w:val="00A93BF9"/>
    <w:rsid w:val="00A93E40"/>
    <w:rsid w:val="00A93E79"/>
    <w:rsid w:val="00A94058"/>
    <w:rsid w:val="00A9406C"/>
    <w:rsid w:val="00A9436C"/>
    <w:rsid w:val="00A9438A"/>
    <w:rsid w:val="00A94888"/>
    <w:rsid w:val="00A94902"/>
    <w:rsid w:val="00A94C1D"/>
    <w:rsid w:val="00A94E19"/>
    <w:rsid w:val="00A94EBC"/>
    <w:rsid w:val="00A9524F"/>
    <w:rsid w:val="00A95362"/>
    <w:rsid w:val="00A95444"/>
    <w:rsid w:val="00A9544B"/>
    <w:rsid w:val="00A955B1"/>
    <w:rsid w:val="00A955C4"/>
    <w:rsid w:val="00A9563C"/>
    <w:rsid w:val="00A957C1"/>
    <w:rsid w:val="00A959E8"/>
    <w:rsid w:val="00A95AEA"/>
    <w:rsid w:val="00A95B0C"/>
    <w:rsid w:val="00A95BFF"/>
    <w:rsid w:val="00A95F3A"/>
    <w:rsid w:val="00A95F81"/>
    <w:rsid w:val="00A9602D"/>
    <w:rsid w:val="00A964C8"/>
    <w:rsid w:val="00A964FE"/>
    <w:rsid w:val="00A966CF"/>
    <w:rsid w:val="00A9679E"/>
    <w:rsid w:val="00A968DF"/>
    <w:rsid w:val="00A96ACE"/>
    <w:rsid w:val="00A96B0E"/>
    <w:rsid w:val="00A96BD4"/>
    <w:rsid w:val="00A96D13"/>
    <w:rsid w:val="00A9708F"/>
    <w:rsid w:val="00A970A1"/>
    <w:rsid w:val="00A971D6"/>
    <w:rsid w:val="00A97392"/>
    <w:rsid w:val="00A974EC"/>
    <w:rsid w:val="00A97619"/>
    <w:rsid w:val="00A978E8"/>
    <w:rsid w:val="00A979AF"/>
    <w:rsid w:val="00A97B96"/>
    <w:rsid w:val="00A97C66"/>
    <w:rsid w:val="00A97CD1"/>
    <w:rsid w:val="00A97E59"/>
    <w:rsid w:val="00A97E6B"/>
    <w:rsid w:val="00A9DF00"/>
    <w:rsid w:val="00AA0170"/>
    <w:rsid w:val="00AA0240"/>
    <w:rsid w:val="00AA0754"/>
    <w:rsid w:val="00AA0868"/>
    <w:rsid w:val="00AA0A52"/>
    <w:rsid w:val="00AA0B2B"/>
    <w:rsid w:val="00AA0BB7"/>
    <w:rsid w:val="00AA0BF9"/>
    <w:rsid w:val="00AA0C49"/>
    <w:rsid w:val="00AA0F0B"/>
    <w:rsid w:val="00AA1070"/>
    <w:rsid w:val="00AA1089"/>
    <w:rsid w:val="00AA11D0"/>
    <w:rsid w:val="00AA1255"/>
    <w:rsid w:val="00AA14DF"/>
    <w:rsid w:val="00AA15A8"/>
    <w:rsid w:val="00AA1783"/>
    <w:rsid w:val="00AA1941"/>
    <w:rsid w:val="00AA1A8A"/>
    <w:rsid w:val="00AA1A99"/>
    <w:rsid w:val="00AA1CEC"/>
    <w:rsid w:val="00AA28D8"/>
    <w:rsid w:val="00AA295A"/>
    <w:rsid w:val="00AA2A8D"/>
    <w:rsid w:val="00AA2AC0"/>
    <w:rsid w:val="00AA2B1E"/>
    <w:rsid w:val="00AA2B91"/>
    <w:rsid w:val="00AA2BFE"/>
    <w:rsid w:val="00AA2E96"/>
    <w:rsid w:val="00AA2F35"/>
    <w:rsid w:val="00AA2FF0"/>
    <w:rsid w:val="00AA3086"/>
    <w:rsid w:val="00AA3342"/>
    <w:rsid w:val="00AA3386"/>
    <w:rsid w:val="00AA3846"/>
    <w:rsid w:val="00AA3863"/>
    <w:rsid w:val="00AA3988"/>
    <w:rsid w:val="00AA3B56"/>
    <w:rsid w:val="00AA3D96"/>
    <w:rsid w:val="00AA3EB0"/>
    <w:rsid w:val="00AA3EFD"/>
    <w:rsid w:val="00AA4140"/>
    <w:rsid w:val="00AA4346"/>
    <w:rsid w:val="00AA437F"/>
    <w:rsid w:val="00AA449C"/>
    <w:rsid w:val="00AA4896"/>
    <w:rsid w:val="00AA4F05"/>
    <w:rsid w:val="00AA5181"/>
    <w:rsid w:val="00AA529B"/>
    <w:rsid w:val="00AA52C5"/>
    <w:rsid w:val="00AA56C7"/>
    <w:rsid w:val="00AA5889"/>
    <w:rsid w:val="00AA5B4B"/>
    <w:rsid w:val="00AA5C99"/>
    <w:rsid w:val="00AA6432"/>
    <w:rsid w:val="00AA64F5"/>
    <w:rsid w:val="00AA693B"/>
    <w:rsid w:val="00AA6A0D"/>
    <w:rsid w:val="00AA6C02"/>
    <w:rsid w:val="00AA6C2F"/>
    <w:rsid w:val="00AA6C99"/>
    <w:rsid w:val="00AA6ECD"/>
    <w:rsid w:val="00AA6F35"/>
    <w:rsid w:val="00AA7278"/>
    <w:rsid w:val="00AA72E7"/>
    <w:rsid w:val="00AA7360"/>
    <w:rsid w:val="00AA73FD"/>
    <w:rsid w:val="00AA74E8"/>
    <w:rsid w:val="00AA766B"/>
    <w:rsid w:val="00AA76D0"/>
    <w:rsid w:val="00AA7804"/>
    <w:rsid w:val="00AA7806"/>
    <w:rsid w:val="00AA7C24"/>
    <w:rsid w:val="00AA7F5F"/>
    <w:rsid w:val="00AB0038"/>
    <w:rsid w:val="00AB0168"/>
    <w:rsid w:val="00AB01D3"/>
    <w:rsid w:val="00AB07F1"/>
    <w:rsid w:val="00AB08D5"/>
    <w:rsid w:val="00AB09BA"/>
    <w:rsid w:val="00AB0B1B"/>
    <w:rsid w:val="00AB0C47"/>
    <w:rsid w:val="00AB0D5C"/>
    <w:rsid w:val="00AB0DA7"/>
    <w:rsid w:val="00AB0E74"/>
    <w:rsid w:val="00AB0EA2"/>
    <w:rsid w:val="00AB0F84"/>
    <w:rsid w:val="00AB13D3"/>
    <w:rsid w:val="00AB144D"/>
    <w:rsid w:val="00AB1542"/>
    <w:rsid w:val="00AB1790"/>
    <w:rsid w:val="00AB1815"/>
    <w:rsid w:val="00AB1866"/>
    <w:rsid w:val="00AB1905"/>
    <w:rsid w:val="00AB1AAA"/>
    <w:rsid w:val="00AB1BC1"/>
    <w:rsid w:val="00AB1D02"/>
    <w:rsid w:val="00AB1D55"/>
    <w:rsid w:val="00AB1D66"/>
    <w:rsid w:val="00AB1DD6"/>
    <w:rsid w:val="00AB1E27"/>
    <w:rsid w:val="00AB1E64"/>
    <w:rsid w:val="00AB1E7B"/>
    <w:rsid w:val="00AB20CD"/>
    <w:rsid w:val="00AB2137"/>
    <w:rsid w:val="00AB2358"/>
    <w:rsid w:val="00AB24DE"/>
    <w:rsid w:val="00AB24E6"/>
    <w:rsid w:val="00AB2929"/>
    <w:rsid w:val="00AB2941"/>
    <w:rsid w:val="00AB29E2"/>
    <w:rsid w:val="00AB2A32"/>
    <w:rsid w:val="00AB2AA3"/>
    <w:rsid w:val="00AB2B51"/>
    <w:rsid w:val="00AB2C98"/>
    <w:rsid w:val="00AB309C"/>
    <w:rsid w:val="00AB309E"/>
    <w:rsid w:val="00AB3166"/>
    <w:rsid w:val="00AB3648"/>
    <w:rsid w:val="00AB3938"/>
    <w:rsid w:val="00AB3A72"/>
    <w:rsid w:val="00AB3CDE"/>
    <w:rsid w:val="00AB3EF6"/>
    <w:rsid w:val="00AB3F2E"/>
    <w:rsid w:val="00AB40E4"/>
    <w:rsid w:val="00AB425F"/>
    <w:rsid w:val="00AB42F2"/>
    <w:rsid w:val="00AB449D"/>
    <w:rsid w:val="00AB455C"/>
    <w:rsid w:val="00AB474F"/>
    <w:rsid w:val="00AB47CE"/>
    <w:rsid w:val="00AB4BB4"/>
    <w:rsid w:val="00AB4BDF"/>
    <w:rsid w:val="00AB4D69"/>
    <w:rsid w:val="00AB5040"/>
    <w:rsid w:val="00AB517A"/>
    <w:rsid w:val="00AB5597"/>
    <w:rsid w:val="00AB58A5"/>
    <w:rsid w:val="00AB5A33"/>
    <w:rsid w:val="00AB5B0F"/>
    <w:rsid w:val="00AB5C3C"/>
    <w:rsid w:val="00AB5D95"/>
    <w:rsid w:val="00AB5F81"/>
    <w:rsid w:val="00AB6061"/>
    <w:rsid w:val="00AB607D"/>
    <w:rsid w:val="00AB609D"/>
    <w:rsid w:val="00AB6182"/>
    <w:rsid w:val="00AB62E7"/>
    <w:rsid w:val="00AB66AE"/>
    <w:rsid w:val="00AB6AC0"/>
    <w:rsid w:val="00AB6E0D"/>
    <w:rsid w:val="00AB6E99"/>
    <w:rsid w:val="00AB6F45"/>
    <w:rsid w:val="00AB73E0"/>
    <w:rsid w:val="00AB75C2"/>
    <w:rsid w:val="00AB78A2"/>
    <w:rsid w:val="00AB7CF1"/>
    <w:rsid w:val="00AC024E"/>
    <w:rsid w:val="00AC0386"/>
    <w:rsid w:val="00AC04EC"/>
    <w:rsid w:val="00AC05BA"/>
    <w:rsid w:val="00AC068D"/>
    <w:rsid w:val="00AC0843"/>
    <w:rsid w:val="00AC0B19"/>
    <w:rsid w:val="00AC0B2F"/>
    <w:rsid w:val="00AC0BCC"/>
    <w:rsid w:val="00AC1145"/>
    <w:rsid w:val="00AC127F"/>
    <w:rsid w:val="00AC14A0"/>
    <w:rsid w:val="00AC15A1"/>
    <w:rsid w:val="00AC15DA"/>
    <w:rsid w:val="00AC19B8"/>
    <w:rsid w:val="00AC1A6F"/>
    <w:rsid w:val="00AC1E27"/>
    <w:rsid w:val="00AC1F13"/>
    <w:rsid w:val="00AC20E6"/>
    <w:rsid w:val="00AC215D"/>
    <w:rsid w:val="00AC21F2"/>
    <w:rsid w:val="00AC22CA"/>
    <w:rsid w:val="00AC23BD"/>
    <w:rsid w:val="00AC2664"/>
    <w:rsid w:val="00AC2763"/>
    <w:rsid w:val="00AC27A4"/>
    <w:rsid w:val="00AC2B4D"/>
    <w:rsid w:val="00AC2B96"/>
    <w:rsid w:val="00AC2BA5"/>
    <w:rsid w:val="00AC329B"/>
    <w:rsid w:val="00AC32B7"/>
    <w:rsid w:val="00AC354A"/>
    <w:rsid w:val="00AC3565"/>
    <w:rsid w:val="00AC3E94"/>
    <w:rsid w:val="00AC3ECB"/>
    <w:rsid w:val="00AC4064"/>
    <w:rsid w:val="00AC42E4"/>
    <w:rsid w:val="00AC465D"/>
    <w:rsid w:val="00AC4765"/>
    <w:rsid w:val="00AC479C"/>
    <w:rsid w:val="00AC4CB6"/>
    <w:rsid w:val="00AC4DD1"/>
    <w:rsid w:val="00AC5004"/>
    <w:rsid w:val="00AC500A"/>
    <w:rsid w:val="00AC525F"/>
    <w:rsid w:val="00AC544F"/>
    <w:rsid w:val="00AC5710"/>
    <w:rsid w:val="00AC5819"/>
    <w:rsid w:val="00AC59C7"/>
    <w:rsid w:val="00AC5EBC"/>
    <w:rsid w:val="00AC617B"/>
    <w:rsid w:val="00AC6469"/>
    <w:rsid w:val="00AC66E2"/>
    <w:rsid w:val="00AC6CAC"/>
    <w:rsid w:val="00AC6D24"/>
    <w:rsid w:val="00AC717C"/>
    <w:rsid w:val="00AC734F"/>
    <w:rsid w:val="00AC7528"/>
    <w:rsid w:val="00AC756C"/>
    <w:rsid w:val="00AC75CA"/>
    <w:rsid w:val="00AC7669"/>
    <w:rsid w:val="00AC76DA"/>
    <w:rsid w:val="00AC7BE1"/>
    <w:rsid w:val="00AC7C23"/>
    <w:rsid w:val="00AD00F4"/>
    <w:rsid w:val="00AD026E"/>
    <w:rsid w:val="00AD03A7"/>
    <w:rsid w:val="00AD0599"/>
    <w:rsid w:val="00AD0930"/>
    <w:rsid w:val="00AD0973"/>
    <w:rsid w:val="00AD09A9"/>
    <w:rsid w:val="00AD1276"/>
    <w:rsid w:val="00AD12E6"/>
    <w:rsid w:val="00AD1396"/>
    <w:rsid w:val="00AD1401"/>
    <w:rsid w:val="00AD1AF1"/>
    <w:rsid w:val="00AD1FD9"/>
    <w:rsid w:val="00AD2036"/>
    <w:rsid w:val="00AD2207"/>
    <w:rsid w:val="00AD2273"/>
    <w:rsid w:val="00AD24B7"/>
    <w:rsid w:val="00AD25BD"/>
    <w:rsid w:val="00AD2ADC"/>
    <w:rsid w:val="00AD2CDB"/>
    <w:rsid w:val="00AD2D09"/>
    <w:rsid w:val="00AD2FFB"/>
    <w:rsid w:val="00AD307E"/>
    <w:rsid w:val="00AD30AE"/>
    <w:rsid w:val="00AD3258"/>
    <w:rsid w:val="00AD329B"/>
    <w:rsid w:val="00AD329E"/>
    <w:rsid w:val="00AD350D"/>
    <w:rsid w:val="00AD3564"/>
    <w:rsid w:val="00AD37D4"/>
    <w:rsid w:val="00AD3865"/>
    <w:rsid w:val="00AD394F"/>
    <w:rsid w:val="00AD3A79"/>
    <w:rsid w:val="00AD3D41"/>
    <w:rsid w:val="00AD3D59"/>
    <w:rsid w:val="00AD3E3C"/>
    <w:rsid w:val="00AD41A5"/>
    <w:rsid w:val="00AD41E2"/>
    <w:rsid w:val="00AD45A8"/>
    <w:rsid w:val="00AD4B65"/>
    <w:rsid w:val="00AD4C4D"/>
    <w:rsid w:val="00AD4EE4"/>
    <w:rsid w:val="00AD4F2D"/>
    <w:rsid w:val="00AD5120"/>
    <w:rsid w:val="00AD51BF"/>
    <w:rsid w:val="00AD51E3"/>
    <w:rsid w:val="00AD5257"/>
    <w:rsid w:val="00AD52EA"/>
    <w:rsid w:val="00AD5BEF"/>
    <w:rsid w:val="00AD5F7A"/>
    <w:rsid w:val="00AD6088"/>
    <w:rsid w:val="00AD6148"/>
    <w:rsid w:val="00AD6192"/>
    <w:rsid w:val="00AD6193"/>
    <w:rsid w:val="00AD63DF"/>
    <w:rsid w:val="00AD656C"/>
    <w:rsid w:val="00AD6674"/>
    <w:rsid w:val="00AD6A96"/>
    <w:rsid w:val="00AD6BF6"/>
    <w:rsid w:val="00AD6D81"/>
    <w:rsid w:val="00AD6D8F"/>
    <w:rsid w:val="00AD6F81"/>
    <w:rsid w:val="00AD6FFF"/>
    <w:rsid w:val="00AD71B9"/>
    <w:rsid w:val="00AD7240"/>
    <w:rsid w:val="00AD735F"/>
    <w:rsid w:val="00AD7419"/>
    <w:rsid w:val="00AD74C8"/>
    <w:rsid w:val="00AD7699"/>
    <w:rsid w:val="00AD79F0"/>
    <w:rsid w:val="00AD7BFA"/>
    <w:rsid w:val="00AD7DAE"/>
    <w:rsid w:val="00AE0008"/>
    <w:rsid w:val="00AE0203"/>
    <w:rsid w:val="00AE0351"/>
    <w:rsid w:val="00AE0853"/>
    <w:rsid w:val="00AE0AB0"/>
    <w:rsid w:val="00AE0ABB"/>
    <w:rsid w:val="00AE0B2C"/>
    <w:rsid w:val="00AE0BA0"/>
    <w:rsid w:val="00AE0D1D"/>
    <w:rsid w:val="00AE0DD8"/>
    <w:rsid w:val="00AE0E09"/>
    <w:rsid w:val="00AE11A4"/>
    <w:rsid w:val="00AE129D"/>
    <w:rsid w:val="00AE12BC"/>
    <w:rsid w:val="00AE14B1"/>
    <w:rsid w:val="00AE15FC"/>
    <w:rsid w:val="00AE18D6"/>
    <w:rsid w:val="00AE197C"/>
    <w:rsid w:val="00AE1A16"/>
    <w:rsid w:val="00AE20C3"/>
    <w:rsid w:val="00AE20D7"/>
    <w:rsid w:val="00AE24B0"/>
    <w:rsid w:val="00AE2752"/>
    <w:rsid w:val="00AE28E4"/>
    <w:rsid w:val="00AE2A7B"/>
    <w:rsid w:val="00AE2A94"/>
    <w:rsid w:val="00AE2C2E"/>
    <w:rsid w:val="00AE2FB7"/>
    <w:rsid w:val="00AE2FE3"/>
    <w:rsid w:val="00AE30BC"/>
    <w:rsid w:val="00AE32FF"/>
    <w:rsid w:val="00AE3402"/>
    <w:rsid w:val="00AE34CC"/>
    <w:rsid w:val="00AE3551"/>
    <w:rsid w:val="00AE36BE"/>
    <w:rsid w:val="00AE38AE"/>
    <w:rsid w:val="00AE3A6E"/>
    <w:rsid w:val="00AE3E52"/>
    <w:rsid w:val="00AE3E71"/>
    <w:rsid w:val="00AE4202"/>
    <w:rsid w:val="00AE4280"/>
    <w:rsid w:val="00AE4321"/>
    <w:rsid w:val="00AE495A"/>
    <w:rsid w:val="00AE4B39"/>
    <w:rsid w:val="00AE4CF1"/>
    <w:rsid w:val="00AE4DA4"/>
    <w:rsid w:val="00AE4E2C"/>
    <w:rsid w:val="00AE5069"/>
    <w:rsid w:val="00AE5491"/>
    <w:rsid w:val="00AE5758"/>
    <w:rsid w:val="00AE5A82"/>
    <w:rsid w:val="00AE5AEE"/>
    <w:rsid w:val="00AE5D3A"/>
    <w:rsid w:val="00AE5E10"/>
    <w:rsid w:val="00AE6088"/>
    <w:rsid w:val="00AE60E8"/>
    <w:rsid w:val="00AE6133"/>
    <w:rsid w:val="00AE617E"/>
    <w:rsid w:val="00AE61A3"/>
    <w:rsid w:val="00AE6242"/>
    <w:rsid w:val="00AE6823"/>
    <w:rsid w:val="00AE6905"/>
    <w:rsid w:val="00AE6955"/>
    <w:rsid w:val="00AE696B"/>
    <w:rsid w:val="00AE6B73"/>
    <w:rsid w:val="00AE7276"/>
    <w:rsid w:val="00AE7310"/>
    <w:rsid w:val="00AE73B9"/>
    <w:rsid w:val="00AE7468"/>
    <w:rsid w:val="00AE7516"/>
    <w:rsid w:val="00AE755C"/>
    <w:rsid w:val="00AE7796"/>
    <w:rsid w:val="00AE7812"/>
    <w:rsid w:val="00AE786E"/>
    <w:rsid w:val="00AE79FC"/>
    <w:rsid w:val="00AE7C71"/>
    <w:rsid w:val="00AE7D18"/>
    <w:rsid w:val="00AE7EB6"/>
    <w:rsid w:val="00AE7F55"/>
    <w:rsid w:val="00AF00EC"/>
    <w:rsid w:val="00AF02AA"/>
    <w:rsid w:val="00AF0400"/>
    <w:rsid w:val="00AF0532"/>
    <w:rsid w:val="00AF0D34"/>
    <w:rsid w:val="00AF0F7A"/>
    <w:rsid w:val="00AF13A7"/>
    <w:rsid w:val="00AF13D7"/>
    <w:rsid w:val="00AF1599"/>
    <w:rsid w:val="00AF16F4"/>
    <w:rsid w:val="00AF1A36"/>
    <w:rsid w:val="00AF1C4C"/>
    <w:rsid w:val="00AF1D51"/>
    <w:rsid w:val="00AF2017"/>
    <w:rsid w:val="00AF2069"/>
    <w:rsid w:val="00AF225C"/>
    <w:rsid w:val="00AF24D3"/>
    <w:rsid w:val="00AF2555"/>
    <w:rsid w:val="00AF2599"/>
    <w:rsid w:val="00AF2649"/>
    <w:rsid w:val="00AF28E0"/>
    <w:rsid w:val="00AF2B53"/>
    <w:rsid w:val="00AF2D49"/>
    <w:rsid w:val="00AF3107"/>
    <w:rsid w:val="00AF31E7"/>
    <w:rsid w:val="00AF3262"/>
    <w:rsid w:val="00AF3577"/>
    <w:rsid w:val="00AF36AA"/>
    <w:rsid w:val="00AF38B8"/>
    <w:rsid w:val="00AF3B1B"/>
    <w:rsid w:val="00AF3D03"/>
    <w:rsid w:val="00AF3D48"/>
    <w:rsid w:val="00AF3E4B"/>
    <w:rsid w:val="00AF3EE4"/>
    <w:rsid w:val="00AF3F1E"/>
    <w:rsid w:val="00AF46E0"/>
    <w:rsid w:val="00AF486A"/>
    <w:rsid w:val="00AF4D21"/>
    <w:rsid w:val="00AF4E66"/>
    <w:rsid w:val="00AF4E8A"/>
    <w:rsid w:val="00AF4F1F"/>
    <w:rsid w:val="00AF4F80"/>
    <w:rsid w:val="00AF5184"/>
    <w:rsid w:val="00AF5636"/>
    <w:rsid w:val="00AF5D3E"/>
    <w:rsid w:val="00AF5FFC"/>
    <w:rsid w:val="00AF60BF"/>
    <w:rsid w:val="00AF613B"/>
    <w:rsid w:val="00AF6280"/>
    <w:rsid w:val="00AF63AA"/>
    <w:rsid w:val="00AF642E"/>
    <w:rsid w:val="00AF6528"/>
    <w:rsid w:val="00AF66FC"/>
    <w:rsid w:val="00AF693B"/>
    <w:rsid w:val="00AF6A8D"/>
    <w:rsid w:val="00AF6E61"/>
    <w:rsid w:val="00AF7063"/>
    <w:rsid w:val="00AF7109"/>
    <w:rsid w:val="00AF718C"/>
    <w:rsid w:val="00AF73DB"/>
    <w:rsid w:val="00B00342"/>
    <w:rsid w:val="00B003B2"/>
    <w:rsid w:val="00B003D9"/>
    <w:rsid w:val="00B0048A"/>
    <w:rsid w:val="00B0049B"/>
    <w:rsid w:val="00B00687"/>
    <w:rsid w:val="00B009EE"/>
    <w:rsid w:val="00B00A3B"/>
    <w:rsid w:val="00B00B9B"/>
    <w:rsid w:val="00B00E79"/>
    <w:rsid w:val="00B0136A"/>
    <w:rsid w:val="00B01463"/>
    <w:rsid w:val="00B014FF"/>
    <w:rsid w:val="00B01504"/>
    <w:rsid w:val="00B015FC"/>
    <w:rsid w:val="00B0162D"/>
    <w:rsid w:val="00B0195E"/>
    <w:rsid w:val="00B0196F"/>
    <w:rsid w:val="00B01AA1"/>
    <w:rsid w:val="00B01ACB"/>
    <w:rsid w:val="00B01B97"/>
    <w:rsid w:val="00B01C3F"/>
    <w:rsid w:val="00B01DCE"/>
    <w:rsid w:val="00B01DF8"/>
    <w:rsid w:val="00B01EB6"/>
    <w:rsid w:val="00B02079"/>
    <w:rsid w:val="00B02182"/>
    <w:rsid w:val="00B0242D"/>
    <w:rsid w:val="00B02462"/>
    <w:rsid w:val="00B0277D"/>
    <w:rsid w:val="00B027BE"/>
    <w:rsid w:val="00B02892"/>
    <w:rsid w:val="00B02971"/>
    <w:rsid w:val="00B02A39"/>
    <w:rsid w:val="00B02A7E"/>
    <w:rsid w:val="00B02BCC"/>
    <w:rsid w:val="00B02EC9"/>
    <w:rsid w:val="00B030C3"/>
    <w:rsid w:val="00B03199"/>
    <w:rsid w:val="00B03203"/>
    <w:rsid w:val="00B039CD"/>
    <w:rsid w:val="00B03D08"/>
    <w:rsid w:val="00B03F5B"/>
    <w:rsid w:val="00B0419C"/>
    <w:rsid w:val="00B04243"/>
    <w:rsid w:val="00B04475"/>
    <w:rsid w:val="00B0454D"/>
    <w:rsid w:val="00B046D2"/>
    <w:rsid w:val="00B04746"/>
    <w:rsid w:val="00B04757"/>
    <w:rsid w:val="00B04885"/>
    <w:rsid w:val="00B04913"/>
    <w:rsid w:val="00B04A04"/>
    <w:rsid w:val="00B04E27"/>
    <w:rsid w:val="00B04EB4"/>
    <w:rsid w:val="00B04F12"/>
    <w:rsid w:val="00B05088"/>
    <w:rsid w:val="00B0527D"/>
    <w:rsid w:val="00B05289"/>
    <w:rsid w:val="00B05345"/>
    <w:rsid w:val="00B05446"/>
    <w:rsid w:val="00B05877"/>
    <w:rsid w:val="00B05A27"/>
    <w:rsid w:val="00B05B22"/>
    <w:rsid w:val="00B05B80"/>
    <w:rsid w:val="00B05B89"/>
    <w:rsid w:val="00B05E49"/>
    <w:rsid w:val="00B06167"/>
    <w:rsid w:val="00B0624F"/>
    <w:rsid w:val="00B06363"/>
    <w:rsid w:val="00B065B7"/>
    <w:rsid w:val="00B066E7"/>
    <w:rsid w:val="00B06760"/>
    <w:rsid w:val="00B06865"/>
    <w:rsid w:val="00B06B3A"/>
    <w:rsid w:val="00B06D49"/>
    <w:rsid w:val="00B06FE0"/>
    <w:rsid w:val="00B06FE2"/>
    <w:rsid w:val="00B0760C"/>
    <w:rsid w:val="00B07779"/>
    <w:rsid w:val="00B07956"/>
    <w:rsid w:val="00B07A77"/>
    <w:rsid w:val="00B07E18"/>
    <w:rsid w:val="00B07ECB"/>
    <w:rsid w:val="00B07EFA"/>
    <w:rsid w:val="00B101CF"/>
    <w:rsid w:val="00B105B5"/>
    <w:rsid w:val="00B105C5"/>
    <w:rsid w:val="00B105D1"/>
    <w:rsid w:val="00B10786"/>
    <w:rsid w:val="00B107B6"/>
    <w:rsid w:val="00B107D5"/>
    <w:rsid w:val="00B1084C"/>
    <w:rsid w:val="00B10891"/>
    <w:rsid w:val="00B109B7"/>
    <w:rsid w:val="00B10A4F"/>
    <w:rsid w:val="00B10D65"/>
    <w:rsid w:val="00B1117A"/>
    <w:rsid w:val="00B11419"/>
    <w:rsid w:val="00B114FC"/>
    <w:rsid w:val="00B115C1"/>
    <w:rsid w:val="00B11718"/>
    <w:rsid w:val="00B11A2B"/>
    <w:rsid w:val="00B11B2A"/>
    <w:rsid w:val="00B11C84"/>
    <w:rsid w:val="00B11D8A"/>
    <w:rsid w:val="00B11EFC"/>
    <w:rsid w:val="00B11FFC"/>
    <w:rsid w:val="00B12039"/>
    <w:rsid w:val="00B12187"/>
    <w:rsid w:val="00B122A1"/>
    <w:rsid w:val="00B122CA"/>
    <w:rsid w:val="00B122E7"/>
    <w:rsid w:val="00B12309"/>
    <w:rsid w:val="00B124C9"/>
    <w:rsid w:val="00B12567"/>
    <w:rsid w:val="00B1265A"/>
    <w:rsid w:val="00B126A9"/>
    <w:rsid w:val="00B126C2"/>
    <w:rsid w:val="00B128E4"/>
    <w:rsid w:val="00B12B84"/>
    <w:rsid w:val="00B12C21"/>
    <w:rsid w:val="00B12C68"/>
    <w:rsid w:val="00B12DF0"/>
    <w:rsid w:val="00B1311D"/>
    <w:rsid w:val="00B13468"/>
    <w:rsid w:val="00B13796"/>
    <w:rsid w:val="00B13822"/>
    <w:rsid w:val="00B138D2"/>
    <w:rsid w:val="00B139E2"/>
    <w:rsid w:val="00B13A4D"/>
    <w:rsid w:val="00B13D19"/>
    <w:rsid w:val="00B13E82"/>
    <w:rsid w:val="00B13F36"/>
    <w:rsid w:val="00B1432F"/>
    <w:rsid w:val="00B14402"/>
    <w:rsid w:val="00B1452D"/>
    <w:rsid w:val="00B1480E"/>
    <w:rsid w:val="00B14B73"/>
    <w:rsid w:val="00B14BB9"/>
    <w:rsid w:val="00B14C4B"/>
    <w:rsid w:val="00B14E25"/>
    <w:rsid w:val="00B14F66"/>
    <w:rsid w:val="00B1503D"/>
    <w:rsid w:val="00B1537F"/>
    <w:rsid w:val="00B15440"/>
    <w:rsid w:val="00B1552C"/>
    <w:rsid w:val="00B15623"/>
    <w:rsid w:val="00B15924"/>
    <w:rsid w:val="00B15B16"/>
    <w:rsid w:val="00B15CAA"/>
    <w:rsid w:val="00B15D2A"/>
    <w:rsid w:val="00B15DE7"/>
    <w:rsid w:val="00B15E85"/>
    <w:rsid w:val="00B163AE"/>
    <w:rsid w:val="00B1647C"/>
    <w:rsid w:val="00B1664A"/>
    <w:rsid w:val="00B166A6"/>
    <w:rsid w:val="00B166C8"/>
    <w:rsid w:val="00B169B5"/>
    <w:rsid w:val="00B16BE8"/>
    <w:rsid w:val="00B16BED"/>
    <w:rsid w:val="00B16CB9"/>
    <w:rsid w:val="00B16CED"/>
    <w:rsid w:val="00B16D2D"/>
    <w:rsid w:val="00B16F56"/>
    <w:rsid w:val="00B171A1"/>
    <w:rsid w:val="00B171D4"/>
    <w:rsid w:val="00B17207"/>
    <w:rsid w:val="00B172CF"/>
    <w:rsid w:val="00B172E4"/>
    <w:rsid w:val="00B1744F"/>
    <w:rsid w:val="00B175F8"/>
    <w:rsid w:val="00B1762A"/>
    <w:rsid w:val="00B176B1"/>
    <w:rsid w:val="00B17705"/>
    <w:rsid w:val="00B177DF"/>
    <w:rsid w:val="00B1796F"/>
    <w:rsid w:val="00B17AEA"/>
    <w:rsid w:val="00B17D77"/>
    <w:rsid w:val="00B17F91"/>
    <w:rsid w:val="00B17FC1"/>
    <w:rsid w:val="00B202C3"/>
    <w:rsid w:val="00B204EB"/>
    <w:rsid w:val="00B20564"/>
    <w:rsid w:val="00B20644"/>
    <w:rsid w:val="00B20669"/>
    <w:rsid w:val="00B207DC"/>
    <w:rsid w:val="00B20896"/>
    <w:rsid w:val="00B208DD"/>
    <w:rsid w:val="00B20919"/>
    <w:rsid w:val="00B2097E"/>
    <w:rsid w:val="00B210B4"/>
    <w:rsid w:val="00B2155E"/>
    <w:rsid w:val="00B21656"/>
    <w:rsid w:val="00B216D3"/>
    <w:rsid w:val="00B2184C"/>
    <w:rsid w:val="00B21B90"/>
    <w:rsid w:val="00B21C4B"/>
    <w:rsid w:val="00B21F02"/>
    <w:rsid w:val="00B21F08"/>
    <w:rsid w:val="00B220C0"/>
    <w:rsid w:val="00B2237B"/>
    <w:rsid w:val="00B225D9"/>
    <w:rsid w:val="00B22604"/>
    <w:rsid w:val="00B22700"/>
    <w:rsid w:val="00B227C1"/>
    <w:rsid w:val="00B2280A"/>
    <w:rsid w:val="00B228D8"/>
    <w:rsid w:val="00B22961"/>
    <w:rsid w:val="00B2297C"/>
    <w:rsid w:val="00B22998"/>
    <w:rsid w:val="00B22ADF"/>
    <w:rsid w:val="00B22AED"/>
    <w:rsid w:val="00B22CBC"/>
    <w:rsid w:val="00B22DD3"/>
    <w:rsid w:val="00B22EB5"/>
    <w:rsid w:val="00B230B9"/>
    <w:rsid w:val="00B23109"/>
    <w:rsid w:val="00B2319A"/>
    <w:rsid w:val="00B2332E"/>
    <w:rsid w:val="00B23352"/>
    <w:rsid w:val="00B23420"/>
    <w:rsid w:val="00B237EA"/>
    <w:rsid w:val="00B237F8"/>
    <w:rsid w:val="00B238B0"/>
    <w:rsid w:val="00B238E8"/>
    <w:rsid w:val="00B23934"/>
    <w:rsid w:val="00B23991"/>
    <w:rsid w:val="00B23A1A"/>
    <w:rsid w:val="00B23A28"/>
    <w:rsid w:val="00B23A40"/>
    <w:rsid w:val="00B23B65"/>
    <w:rsid w:val="00B23C58"/>
    <w:rsid w:val="00B23FFC"/>
    <w:rsid w:val="00B240ED"/>
    <w:rsid w:val="00B24178"/>
    <w:rsid w:val="00B24299"/>
    <w:rsid w:val="00B24357"/>
    <w:rsid w:val="00B244C5"/>
    <w:rsid w:val="00B24662"/>
    <w:rsid w:val="00B246D3"/>
    <w:rsid w:val="00B2470F"/>
    <w:rsid w:val="00B247A0"/>
    <w:rsid w:val="00B247DA"/>
    <w:rsid w:val="00B2486E"/>
    <w:rsid w:val="00B2491A"/>
    <w:rsid w:val="00B249D4"/>
    <w:rsid w:val="00B24CA2"/>
    <w:rsid w:val="00B24D92"/>
    <w:rsid w:val="00B24F5E"/>
    <w:rsid w:val="00B24F7F"/>
    <w:rsid w:val="00B25022"/>
    <w:rsid w:val="00B253E0"/>
    <w:rsid w:val="00B25433"/>
    <w:rsid w:val="00B254D3"/>
    <w:rsid w:val="00B25570"/>
    <w:rsid w:val="00B25656"/>
    <w:rsid w:val="00B2596F"/>
    <w:rsid w:val="00B25A69"/>
    <w:rsid w:val="00B25CE7"/>
    <w:rsid w:val="00B25E54"/>
    <w:rsid w:val="00B25E6C"/>
    <w:rsid w:val="00B25F0F"/>
    <w:rsid w:val="00B25F11"/>
    <w:rsid w:val="00B260E3"/>
    <w:rsid w:val="00B261CA"/>
    <w:rsid w:val="00B26202"/>
    <w:rsid w:val="00B265DD"/>
    <w:rsid w:val="00B26600"/>
    <w:rsid w:val="00B26E0C"/>
    <w:rsid w:val="00B26EBB"/>
    <w:rsid w:val="00B26F0A"/>
    <w:rsid w:val="00B27294"/>
    <w:rsid w:val="00B27788"/>
    <w:rsid w:val="00B27998"/>
    <w:rsid w:val="00B27B31"/>
    <w:rsid w:val="00B27BA9"/>
    <w:rsid w:val="00B27E0D"/>
    <w:rsid w:val="00B27F7E"/>
    <w:rsid w:val="00B27FB9"/>
    <w:rsid w:val="00B303FB"/>
    <w:rsid w:val="00B30503"/>
    <w:rsid w:val="00B30A22"/>
    <w:rsid w:val="00B30A3E"/>
    <w:rsid w:val="00B30AF6"/>
    <w:rsid w:val="00B30B78"/>
    <w:rsid w:val="00B30BEE"/>
    <w:rsid w:val="00B30D7F"/>
    <w:rsid w:val="00B316C5"/>
    <w:rsid w:val="00B316E7"/>
    <w:rsid w:val="00B316ED"/>
    <w:rsid w:val="00B31B25"/>
    <w:rsid w:val="00B31CF3"/>
    <w:rsid w:val="00B31D7D"/>
    <w:rsid w:val="00B31F2B"/>
    <w:rsid w:val="00B320A4"/>
    <w:rsid w:val="00B3216A"/>
    <w:rsid w:val="00B321A2"/>
    <w:rsid w:val="00B32471"/>
    <w:rsid w:val="00B32505"/>
    <w:rsid w:val="00B32761"/>
    <w:rsid w:val="00B32B31"/>
    <w:rsid w:val="00B32E96"/>
    <w:rsid w:val="00B32F08"/>
    <w:rsid w:val="00B32F4C"/>
    <w:rsid w:val="00B32FE5"/>
    <w:rsid w:val="00B330D9"/>
    <w:rsid w:val="00B331C4"/>
    <w:rsid w:val="00B333A8"/>
    <w:rsid w:val="00B33603"/>
    <w:rsid w:val="00B33825"/>
    <w:rsid w:val="00B339EA"/>
    <w:rsid w:val="00B33BB5"/>
    <w:rsid w:val="00B33BD3"/>
    <w:rsid w:val="00B33CF0"/>
    <w:rsid w:val="00B34026"/>
    <w:rsid w:val="00B34848"/>
    <w:rsid w:val="00B34C17"/>
    <w:rsid w:val="00B34C6B"/>
    <w:rsid w:val="00B34D07"/>
    <w:rsid w:val="00B34DFA"/>
    <w:rsid w:val="00B34F4D"/>
    <w:rsid w:val="00B34F5B"/>
    <w:rsid w:val="00B34F67"/>
    <w:rsid w:val="00B358A0"/>
    <w:rsid w:val="00B35A3C"/>
    <w:rsid w:val="00B35A46"/>
    <w:rsid w:val="00B35A63"/>
    <w:rsid w:val="00B35B28"/>
    <w:rsid w:val="00B35B31"/>
    <w:rsid w:val="00B35D80"/>
    <w:rsid w:val="00B35EED"/>
    <w:rsid w:val="00B35F95"/>
    <w:rsid w:val="00B36025"/>
    <w:rsid w:val="00B364F1"/>
    <w:rsid w:val="00B366A6"/>
    <w:rsid w:val="00B36743"/>
    <w:rsid w:val="00B367E8"/>
    <w:rsid w:val="00B36903"/>
    <w:rsid w:val="00B36C0B"/>
    <w:rsid w:val="00B370FF"/>
    <w:rsid w:val="00B3729D"/>
    <w:rsid w:val="00B372E7"/>
    <w:rsid w:val="00B373BA"/>
    <w:rsid w:val="00B37454"/>
    <w:rsid w:val="00B374E0"/>
    <w:rsid w:val="00B37723"/>
    <w:rsid w:val="00B37858"/>
    <w:rsid w:val="00B378D9"/>
    <w:rsid w:val="00B40001"/>
    <w:rsid w:val="00B40159"/>
    <w:rsid w:val="00B4015F"/>
    <w:rsid w:val="00B401F4"/>
    <w:rsid w:val="00B40316"/>
    <w:rsid w:val="00B40317"/>
    <w:rsid w:val="00B4064E"/>
    <w:rsid w:val="00B4083D"/>
    <w:rsid w:val="00B4098C"/>
    <w:rsid w:val="00B40BFA"/>
    <w:rsid w:val="00B40D54"/>
    <w:rsid w:val="00B40DA2"/>
    <w:rsid w:val="00B40EE1"/>
    <w:rsid w:val="00B41345"/>
    <w:rsid w:val="00B41711"/>
    <w:rsid w:val="00B41AB9"/>
    <w:rsid w:val="00B41BDC"/>
    <w:rsid w:val="00B42112"/>
    <w:rsid w:val="00B424B6"/>
    <w:rsid w:val="00B425FD"/>
    <w:rsid w:val="00B427F6"/>
    <w:rsid w:val="00B42AC7"/>
    <w:rsid w:val="00B42B55"/>
    <w:rsid w:val="00B42C8A"/>
    <w:rsid w:val="00B42CD2"/>
    <w:rsid w:val="00B42DDE"/>
    <w:rsid w:val="00B42EF6"/>
    <w:rsid w:val="00B430FA"/>
    <w:rsid w:val="00B4332F"/>
    <w:rsid w:val="00B433D8"/>
    <w:rsid w:val="00B437EC"/>
    <w:rsid w:val="00B43A72"/>
    <w:rsid w:val="00B43AF5"/>
    <w:rsid w:val="00B43CE1"/>
    <w:rsid w:val="00B43EF7"/>
    <w:rsid w:val="00B43F33"/>
    <w:rsid w:val="00B43F79"/>
    <w:rsid w:val="00B43FDC"/>
    <w:rsid w:val="00B4420F"/>
    <w:rsid w:val="00B4440C"/>
    <w:rsid w:val="00B44762"/>
    <w:rsid w:val="00B44794"/>
    <w:rsid w:val="00B448B9"/>
    <w:rsid w:val="00B44922"/>
    <w:rsid w:val="00B44988"/>
    <w:rsid w:val="00B44A5F"/>
    <w:rsid w:val="00B44C02"/>
    <w:rsid w:val="00B44D6A"/>
    <w:rsid w:val="00B44DAA"/>
    <w:rsid w:val="00B44EEE"/>
    <w:rsid w:val="00B44FB9"/>
    <w:rsid w:val="00B44FC5"/>
    <w:rsid w:val="00B45116"/>
    <w:rsid w:val="00B45122"/>
    <w:rsid w:val="00B45176"/>
    <w:rsid w:val="00B45434"/>
    <w:rsid w:val="00B45435"/>
    <w:rsid w:val="00B456D1"/>
    <w:rsid w:val="00B457E9"/>
    <w:rsid w:val="00B4593F"/>
    <w:rsid w:val="00B4598D"/>
    <w:rsid w:val="00B45993"/>
    <w:rsid w:val="00B459A4"/>
    <w:rsid w:val="00B45B97"/>
    <w:rsid w:val="00B45CC4"/>
    <w:rsid w:val="00B45DC3"/>
    <w:rsid w:val="00B45E2F"/>
    <w:rsid w:val="00B45F38"/>
    <w:rsid w:val="00B46172"/>
    <w:rsid w:val="00B461BF"/>
    <w:rsid w:val="00B461DA"/>
    <w:rsid w:val="00B46205"/>
    <w:rsid w:val="00B4641C"/>
    <w:rsid w:val="00B46A4C"/>
    <w:rsid w:val="00B46CDF"/>
    <w:rsid w:val="00B4728E"/>
    <w:rsid w:val="00B47511"/>
    <w:rsid w:val="00B47512"/>
    <w:rsid w:val="00B4754F"/>
    <w:rsid w:val="00B4798B"/>
    <w:rsid w:val="00B479D3"/>
    <w:rsid w:val="00B47B3B"/>
    <w:rsid w:val="00B47BC3"/>
    <w:rsid w:val="00B47C41"/>
    <w:rsid w:val="00B47FD6"/>
    <w:rsid w:val="00B47FE1"/>
    <w:rsid w:val="00B50224"/>
    <w:rsid w:val="00B504B1"/>
    <w:rsid w:val="00B50576"/>
    <w:rsid w:val="00B505D9"/>
    <w:rsid w:val="00B50619"/>
    <w:rsid w:val="00B506B4"/>
    <w:rsid w:val="00B50770"/>
    <w:rsid w:val="00B509E2"/>
    <w:rsid w:val="00B50ABB"/>
    <w:rsid w:val="00B50B6F"/>
    <w:rsid w:val="00B50E6B"/>
    <w:rsid w:val="00B50F68"/>
    <w:rsid w:val="00B512C4"/>
    <w:rsid w:val="00B51390"/>
    <w:rsid w:val="00B5146C"/>
    <w:rsid w:val="00B514CD"/>
    <w:rsid w:val="00B5181A"/>
    <w:rsid w:val="00B51844"/>
    <w:rsid w:val="00B5192C"/>
    <w:rsid w:val="00B51A5C"/>
    <w:rsid w:val="00B51ABB"/>
    <w:rsid w:val="00B51CF2"/>
    <w:rsid w:val="00B51E77"/>
    <w:rsid w:val="00B52845"/>
    <w:rsid w:val="00B52897"/>
    <w:rsid w:val="00B52945"/>
    <w:rsid w:val="00B52A6F"/>
    <w:rsid w:val="00B52B5C"/>
    <w:rsid w:val="00B52C1E"/>
    <w:rsid w:val="00B52CAE"/>
    <w:rsid w:val="00B52DF4"/>
    <w:rsid w:val="00B5361F"/>
    <w:rsid w:val="00B536EF"/>
    <w:rsid w:val="00B53862"/>
    <w:rsid w:val="00B5386C"/>
    <w:rsid w:val="00B53951"/>
    <w:rsid w:val="00B53BA2"/>
    <w:rsid w:val="00B53EB2"/>
    <w:rsid w:val="00B54012"/>
    <w:rsid w:val="00B5414F"/>
    <w:rsid w:val="00B54160"/>
    <w:rsid w:val="00B542C4"/>
    <w:rsid w:val="00B5444A"/>
    <w:rsid w:val="00B545C7"/>
    <w:rsid w:val="00B54864"/>
    <w:rsid w:val="00B548DA"/>
    <w:rsid w:val="00B54A72"/>
    <w:rsid w:val="00B54B4F"/>
    <w:rsid w:val="00B54BE3"/>
    <w:rsid w:val="00B54C5A"/>
    <w:rsid w:val="00B552C4"/>
    <w:rsid w:val="00B55398"/>
    <w:rsid w:val="00B553A2"/>
    <w:rsid w:val="00B553C3"/>
    <w:rsid w:val="00B55526"/>
    <w:rsid w:val="00B55561"/>
    <w:rsid w:val="00B555DA"/>
    <w:rsid w:val="00B55664"/>
    <w:rsid w:val="00B5574C"/>
    <w:rsid w:val="00B55892"/>
    <w:rsid w:val="00B55A0C"/>
    <w:rsid w:val="00B55BF3"/>
    <w:rsid w:val="00B55D0A"/>
    <w:rsid w:val="00B55E60"/>
    <w:rsid w:val="00B56267"/>
    <w:rsid w:val="00B56345"/>
    <w:rsid w:val="00B56582"/>
    <w:rsid w:val="00B566B1"/>
    <w:rsid w:val="00B56768"/>
    <w:rsid w:val="00B56B17"/>
    <w:rsid w:val="00B56B32"/>
    <w:rsid w:val="00B5727A"/>
    <w:rsid w:val="00B574AA"/>
    <w:rsid w:val="00B57615"/>
    <w:rsid w:val="00B5781D"/>
    <w:rsid w:val="00B5785D"/>
    <w:rsid w:val="00B5791C"/>
    <w:rsid w:val="00B57CF1"/>
    <w:rsid w:val="00B57DA2"/>
    <w:rsid w:val="00B57E03"/>
    <w:rsid w:val="00B57E6B"/>
    <w:rsid w:val="00B6050A"/>
    <w:rsid w:val="00B605E2"/>
    <w:rsid w:val="00B60627"/>
    <w:rsid w:val="00B60CE7"/>
    <w:rsid w:val="00B60E91"/>
    <w:rsid w:val="00B6106D"/>
    <w:rsid w:val="00B61346"/>
    <w:rsid w:val="00B6176E"/>
    <w:rsid w:val="00B617F8"/>
    <w:rsid w:val="00B619B6"/>
    <w:rsid w:val="00B61A7A"/>
    <w:rsid w:val="00B61A98"/>
    <w:rsid w:val="00B61BBD"/>
    <w:rsid w:val="00B61EB5"/>
    <w:rsid w:val="00B621DD"/>
    <w:rsid w:val="00B62367"/>
    <w:rsid w:val="00B6253D"/>
    <w:rsid w:val="00B6264B"/>
    <w:rsid w:val="00B62818"/>
    <w:rsid w:val="00B62A25"/>
    <w:rsid w:val="00B62A52"/>
    <w:rsid w:val="00B62B34"/>
    <w:rsid w:val="00B62C84"/>
    <w:rsid w:val="00B62DC4"/>
    <w:rsid w:val="00B62EB6"/>
    <w:rsid w:val="00B62F50"/>
    <w:rsid w:val="00B6321D"/>
    <w:rsid w:val="00B63332"/>
    <w:rsid w:val="00B634D8"/>
    <w:rsid w:val="00B636B4"/>
    <w:rsid w:val="00B637FA"/>
    <w:rsid w:val="00B638FB"/>
    <w:rsid w:val="00B63ACF"/>
    <w:rsid w:val="00B63B4C"/>
    <w:rsid w:val="00B63B80"/>
    <w:rsid w:val="00B63C43"/>
    <w:rsid w:val="00B63D10"/>
    <w:rsid w:val="00B63D4A"/>
    <w:rsid w:val="00B63D64"/>
    <w:rsid w:val="00B63F00"/>
    <w:rsid w:val="00B642B2"/>
    <w:rsid w:val="00B6464F"/>
    <w:rsid w:val="00B6475A"/>
    <w:rsid w:val="00B6485D"/>
    <w:rsid w:val="00B64B1D"/>
    <w:rsid w:val="00B64C8C"/>
    <w:rsid w:val="00B64D20"/>
    <w:rsid w:val="00B64DB0"/>
    <w:rsid w:val="00B64DCD"/>
    <w:rsid w:val="00B64DF4"/>
    <w:rsid w:val="00B64E3E"/>
    <w:rsid w:val="00B64FBB"/>
    <w:rsid w:val="00B65030"/>
    <w:rsid w:val="00B656DD"/>
    <w:rsid w:val="00B6590F"/>
    <w:rsid w:val="00B65C8D"/>
    <w:rsid w:val="00B660A9"/>
    <w:rsid w:val="00B66595"/>
    <w:rsid w:val="00B6659F"/>
    <w:rsid w:val="00B666A8"/>
    <w:rsid w:val="00B6673D"/>
    <w:rsid w:val="00B66878"/>
    <w:rsid w:val="00B6688D"/>
    <w:rsid w:val="00B668AD"/>
    <w:rsid w:val="00B66D54"/>
    <w:rsid w:val="00B66D6F"/>
    <w:rsid w:val="00B66E3A"/>
    <w:rsid w:val="00B66F91"/>
    <w:rsid w:val="00B674A8"/>
    <w:rsid w:val="00B674C2"/>
    <w:rsid w:val="00B67632"/>
    <w:rsid w:val="00B67824"/>
    <w:rsid w:val="00B67833"/>
    <w:rsid w:val="00B67979"/>
    <w:rsid w:val="00B67AD6"/>
    <w:rsid w:val="00B67AE1"/>
    <w:rsid w:val="00B67C12"/>
    <w:rsid w:val="00B67DFA"/>
    <w:rsid w:val="00B67E72"/>
    <w:rsid w:val="00B67EBE"/>
    <w:rsid w:val="00B67F59"/>
    <w:rsid w:val="00B70027"/>
    <w:rsid w:val="00B70117"/>
    <w:rsid w:val="00B70132"/>
    <w:rsid w:val="00B70225"/>
    <w:rsid w:val="00B70277"/>
    <w:rsid w:val="00B7035D"/>
    <w:rsid w:val="00B70379"/>
    <w:rsid w:val="00B705AA"/>
    <w:rsid w:val="00B70641"/>
    <w:rsid w:val="00B7065A"/>
    <w:rsid w:val="00B7096C"/>
    <w:rsid w:val="00B70E0E"/>
    <w:rsid w:val="00B70E93"/>
    <w:rsid w:val="00B70EDE"/>
    <w:rsid w:val="00B7107E"/>
    <w:rsid w:val="00B71833"/>
    <w:rsid w:val="00B7186C"/>
    <w:rsid w:val="00B71A14"/>
    <w:rsid w:val="00B71F39"/>
    <w:rsid w:val="00B7203A"/>
    <w:rsid w:val="00B72345"/>
    <w:rsid w:val="00B724C6"/>
    <w:rsid w:val="00B7255A"/>
    <w:rsid w:val="00B72616"/>
    <w:rsid w:val="00B72690"/>
    <w:rsid w:val="00B726EE"/>
    <w:rsid w:val="00B727FC"/>
    <w:rsid w:val="00B72A75"/>
    <w:rsid w:val="00B72AE7"/>
    <w:rsid w:val="00B72F39"/>
    <w:rsid w:val="00B72F41"/>
    <w:rsid w:val="00B731CB"/>
    <w:rsid w:val="00B7329A"/>
    <w:rsid w:val="00B732D4"/>
    <w:rsid w:val="00B732D9"/>
    <w:rsid w:val="00B733CB"/>
    <w:rsid w:val="00B73447"/>
    <w:rsid w:val="00B73705"/>
    <w:rsid w:val="00B73AAB"/>
    <w:rsid w:val="00B73B25"/>
    <w:rsid w:val="00B73C0F"/>
    <w:rsid w:val="00B73D5B"/>
    <w:rsid w:val="00B73DE6"/>
    <w:rsid w:val="00B73ED4"/>
    <w:rsid w:val="00B73F01"/>
    <w:rsid w:val="00B73FC7"/>
    <w:rsid w:val="00B74107"/>
    <w:rsid w:val="00B7425F"/>
    <w:rsid w:val="00B743A4"/>
    <w:rsid w:val="00B74561"/>
    <w:rsid w:val="00B74634"/>
    <w:rsid w:val="00B74775"/>
    <w:rsid w:val="00B74786"/>
    <w:rsid w:val="00B74B27"/>
    <w:rsid w:val="00B74C93"/>
    <w:rsid w:val="00B751E5"/>
    <w:rsid w:val="00B751F1"/>
    <w:rsid w:val="00B75326"/>
    <w:rsid w:val="00B755D9"/>
    <w:rsid w:val="00B757B1"/>
    <w:rsid w:val="00B75821"/>
    <w:rsid w:val="00B758CA"/>
    <w:rsid w:val="00B7593C"/>
    <w:rsid w:val="00B75964"/>
    <w:rsid w:val="00B75D0B"/>
    <w:rsid w:val="00B75F4D"/>
    <w:rsid w:val="00B75FDB"/>
    <w:rsid w:val="00B760D8"/>
    <w:rsid w:val="00B7619B"/>
    <w:rsid w:val="00B763F2"/>
    <w:rsid w:val="00B765ED"/>
    <w:rsid w:val="00B767D5"/>
    <w:rsid w:val="00B76940"/>
    <w:rsid w:val="00B76AEC"/>
    <w:rsid w:val="00B76BE5"/>
    <w:rsid w:val="00B77077"/>
    <w:rsid w:val="00B7713C"/>
    <w:rsid w:val="00B77181"/>
    <w:rsid w:val="00B77784"/>
    <w:rsid w:val="00B77835"/>
    <w:rsid w:val="00B77D33"/>
    <w:rsid w:val="00B77F69"/>
    <w:rsid w:val="00B804A7"/>
    <w:rsid w:val="00B806A2"/>
    <w:rsid w:val="00B80757"/>
    <w:rsid w:val="00B8088B"/>
    <w:rsid w:val="00B809A1"/>
    <w:rsid w:val="00B80AE9"/>
    <w:rsid w:val="00B80C4C"/>
    <w:rsid w:val="00B80CF0"/>
    <w:rsid w:val="00B80D64"/>
    <w:rsid w:val="00B81075"/>
    <w:rsid w:val="00B814E3"/>
    <w:rsid w:val="00B81557"/>
    <w:rsid w:val="00B8178B"/>
    <w:rsid w:val="00B81959"/>
    <w:rsid w:val="00B81B51"/>
    <w:rsid w:val="00B81C8E"/>
    <w:rsid w:val="00B81DBE"/>
    <w:rsid w:val="00B81DF9"/>
    <w:rsid w:val="00B81E6B"/>
    <w:rsid w:val="00B81FA0"/>
    <w:rsid w:val="00B81FFE"/>
    <w:rsid w:val="00B82109"/>
    <w:rsid w:val="00B8240C"/>
    <w:rsid w:val="00B82416"/>
    <w:rsid w:val="00B82500"/>
    <w:rsid w:val="00B82512"/>
    <w:rsid w:val="00B8251F"/>
    <w:rsid w:val="00B82818"/>
    <w:rsid w:val="00B82900"/>
    <w:rsid w:val="00B82992"/>
    <w:rsid w:val="00B829A8"/>
    <w:rsid w:val="00B829DE"/>
    <w:rsid w:val="00B829F2"/>
    <w:rsid w:val="00B82A77"/>
    <w:rsid w:val="00B82A88"/>
    <w:rsid w:val="00B82CF6"/>
    <w:rsid w:val="00B82F98"/>
    <w:rsid w:val="00B830F7"/>
    <w:rsid w:val="00B8369D"/>
    <w:rsid w:val="00B8389E"/>
    <w:rsid w:val="00B8395B"/>
    <w:rsid w:val="00B83D32"/>
    <w:rsid w:val="00B83D45"/>
    <w:rsid w:val="00B83EF1"/>
    <w:rsid w:val="00B840B6"/>
    <w:rsid w:val="00B841A8"/>
    <w:rsid w:val="00B84218"/>
    <w:rsid w:val="00B84311"/>
    <w:rsid w:val="00B84478"/>
    <w:rsid w:val="00B8453C"/>
    <w:rsid w:val="00B846A1"/>
    <w:rsid w:val="00B84B13"/>
    <w:rsid w:val="00B84BC5"/>
    <w:rsid w:val="00B84D25"/>
    <w:rsid w:val="00B84E1D"/>
    <w:rsid w:val="00B84E46"/>
    <w:rsid w:val="00B84EA0"/>
    <w:rsid w:val="00B84F5C"/>
    <w:rsid w:val="00B85030"/>
    <w:rsid w:val="00B85059"/>
    <w:rsid w:val="00B85089"/>
    <w:rsid w:val="00B8515C"/>
    <w:rsid w:val="00B85211"/>
    <w:rsid w:val="00B853BB"/>
    <w:rsid w:val="00B854F1"/>
    <w:rsid w:val="00B85665"/>
    <w:rsid w:val="00B8568A"/>
    <w:rsid w:val="00B85747"/>
    <w:rsid w:val="00B85920"/>
    <w:rsid w:val="00B85B68"/>
    <w:rsid w:val="00B85BF7"/>
    <w:rsid w:val="00B85C5F"/>
    <w:rsid w:val="00B85DD5"/>
    <w:rsid w:val="00B85EE0"/>
    <w:rsid w:val="00B860DE"/>
    <w:rsid w:val="00B86112"/>
    <w:rsid w:val="00B862F4"/>
    <w:rsid w:val="00B86316"/>
    <w:rsid w:val="00B86434"/>
    <w:rsid w:val="00B8657E"/>
    <w:rsid w:val="00B86726"/>
    <w:rsid w:val="00B86BDD"/>
    <w:rsid w:val="00B86C9B"/>
    <w:rsid w:val="00B87221"/>
    <w:rsid w:val="00B873BC"/>
    <w:rsid w:val="00B87625"/>
    <w:rsid w:val="00B8768D"/>
    <w:rsid w:val="00B87773"/>
    <w:rsid w:val="00B87ACE"/>
    <w:rsid w:val="00B87AD9"/>
    <w:rsid w:val="00B87B3C"/>
    <w:rsid w:val="00B87BAF"/>
    <w:rsid w:val="00B87BD2"/>
    <w:rsid w:val="00B87FC1"/>
    <w:rsid w:val="00B9009E"/>
    <w:rsid w:val="00B900A9"/>
    <w:rsid w:val="00B901A4"/>
    <w:rsid w:val="00B902FA"/>
    <w:rsid w:val="00B90396"/>
    <w:rsid w:val="00B904C0"/>
    <w:rsid w:val="00B905D5"/>
    <w:rsid w:val="00B906D1"/>
    <w:rsid w:val="00B90701"/>
    <w:rsid w:val="00B907DB"/>
    <w:rsid w:val="00B90828"/>
    <w:rsid w:val="00B90D0D"/>
    <w:rsid w:val="00B90D9F"/>
    <w:rsid w:val="00B90DA2"/>
    <w:rsid w:val="00B90DC2"/>
    <w:rsid w:val="00B9111C"/>
    <w:rsid w:val="00B913FB"/>
    <w:rsid w:val="00B91546"/>
    <w:rsid w:val="00B917CC"/>
    <w:rsid w:val="00B91815"/>
    <w:rsid w:val="00B918BD"/>
    <w:rsid w:val="00B91A83"/>
    <w:rsid w:val="00B91BD3"/>
    <w:rsid w:val="00B91EA8"/>
    <w:rsid w:val="00B91F23"/>
    <w:rsid w:val="00B91FB2"/>
    <w:rsid w:val="00B921BC"/>
    <w:rsid w:val="00B9229C"/>
    <w:rsid w:val="00B9255C"/>
    <w:rsid w:val="00B92924"/>
    <w:rsid w:val="00B9296A"/>
    <w:rsid w:val="00B92B43"/>
    <w:rsid w:val="00B92B65"/>
    <w:rsid w:val="00B92D6D"/>
    <w:rsid w:val="00B92FE4"/>
    <w:rsid w:val="00B93091"/>
    <w:rsid w:val="00B930A8"/>
    <w:rsid w:val="00B933B0"/>
    <w:rsid w:val="00B9346F"/>
    <w:rsid w:val="00B934B4"/>
    <w:rsid w:val="00B93530"/>
    <w:rsid w:val="00B93531"/>
    <w:rsid w:val="00B935F2"/>
    <w:rsid w:val="00B938F1"/>
    <w:rsid w:val="00B93931"/>
    <w:rsid w:val="00B93C94"/>
    <w:rsid w:val="00B93F4A"/>
    <w:rsid w:val="00B9410F"/>
    <w:rsid w:val="00B9412B"/>
    <w:rsid w:val="00B94361"/>
    <w:rsid w:val="00B943D8"/>
    <w:rsid w:val="00B949D8"/>
    <w:rsid w:val="00B94B20"/>
    <w:rsid w:val="00B94EEB"/>
    <w:rsid w:val="00B94FE6"/>
    <w:rsid w:val="00B9500F"/>
    <w:rsid w:val="00B9512C"/>
    <w:rsid w:val="00B95143"/>
    <w:rsid w:val="00B951B5"/>
    <w:rsid w:val="00B95286"/>
    <w:rsid w:val="00B95431"/>
    <w:rsid w:val="00B957D6"/>
    <w:rsid w:val="00B958B0"/>
    <w:rsid w:val="00B958C6"/>
    <w:rsid w:val="00B959B6"/>
    <w:rsid w:val="00B95ADA"/>
    <w:rsid w:val="00B95B1B"/>
    <w:rsid w:val="00B95C33"/>
    <w:rsid w:val="00B95F21"/>
    <w:rsid w:val="00B9603A"/>
    <w:rsid w:val="00B96045"/>
    <w:rsid w:val="00B96199"/>
    <w:rsid w:val="00B962B4"/>
    <w:rsid w:val="00B9635F"/>
    <w:rsid w:val="00B96492"/>
    <w:rsid w:val="00B966AB"/>
    <w:rsid w:val="00B967E0"/>
    <w:rsid w:val="00B96A05"/>
    <w:rsid w:val="00B96A29"/>
    <w:rsid w:val="00B96E75"/>
    <w:rsid w:val="00B96EE4"/>
    <w:rsid w:val="00B96F79"/>
    <w:rsid w:val="00B96FFC"/>
    <w:rsid w:val="00B97038"/>
    <w:rsid w:val="00B97056"/>
    <w:rsid w:val="00B972B3"/>
    <w:rsid w:val="00B9755A"/>
    <w:rsid w:val="00B97786"/>
    <w:rsid w:val="00B9780B"/>
    <w:rsid w:val="00B978F9"/>
    <w:rsid w:val="00B9796A"/>
    <w:rsid w:val="00B97A10"/>
    <w:rsid w:val="00B97AA0"/>
    <w:rsid w:val="00B97B4C"/>
    <w:rsid w:val="00B97F69"/>
    <w:rsid w:val="00B97F87"/>
    <w:rsid w:val="00BA01F8"/>
    <w:rsid w:val="00BA0561"/>
    <w:rsid w:val="00BA05CB"/>
    <w:rsid w:val="00BA0734"/>
    <w:rsid w:val="00BA08DF"/>
    <w:rsid w:val="00BA0AB4"/>
    <w:rsid w:val="00BA0B68"/>
    <w:rsid w:val="00BA0D20"/>
    <w:rsid w:val="00BA0E51"/>
    <w:rsid w:val="00BA0EE3"/>
    <w:rsid w:val="00BA0FA1"/>
    <w:rsid w:val="00BA1071"/>
    <w:rsid w:val="00BA13DE"/>
    <w:rsid w:val="00BA1938"/>
    <w:rsid w:val="00BA1A13"/>
    <w:rsid w:val="00BA1B71"/>
    <w:rsid w:val="00BA1DC2"/>
    <w:rsid w:val="00BA1E7A"/>
    <w:rsid w:val="00BA1E9E"/>
    <w:rsid w:val="00BA1F6A"/>
    <w:rsid w:val="00BA2276"/>
    <w:rsid w:val="00BA23E8"/>
    <w:rsid w:val="00BA2443"/>
    <w:rsid w:val="00BA2554"/>
    <w:rsid w:val="00BA25A0"/>
    <w:rsid w:val="00BA28DB"/>
    <w:rsid w:val="00BA2DE9"/>
    <w:rsid w:val="00BA2F04"/>
    <w:rsid w:val="00BA2F53"/>
    <w:rsid w:val="00BA30BF"/>
    <w:rsid w:val="00BA322A"/>
    <w:rsid w:val="00BA3256"/>
    <w:rsid w:val="00BA327A"/>
    <w:rsid w:val="00BA3674"/>
    <w:rsid w:val="00BA37F9"/>
    <w:rsid w:val="00BA3A1F"/>
    <w:rsid w:val="00BA3B33"/>
    <w:rsid w:val="00BA3E5C"/>
    <w:rsid w:val="00BA3E6B"/>
    <w:rsid w:val="00BA3FF7"/>
    <w:rsid w:val="00BA40A7"/>
    <w:rsid w:val="00BA4157"/>
    <w:rsid w:val="00BA43FA"/>
    <w:rsid w:val="00BA44F1"/>
    <w:rsid w:val="00BA4906"/>
    <w:rsid w:val="00BA4A28"/>
    <w:rsid w:val="00BA4B55"/>
    <w:rsid w:val="00BA4BDF"/>
    <w:rsid w:val="00BA4D4D"/>
    <w:rsid w:val="00BA4F98"/>
    <w:rsid w:val="00BA517D"/>
    <w:rsid w:val="00BA5392"/>
    <w:rsid w:val="00BA574A"/>
    <w:rsid w:val="00BA5858"/>
    <w:rsid w:val="00BA5A10"/>
    <w:rsid w:val="00BA5C8D"/>
    <w:rsid w:val="00BA5D43"/>
    <w:rsid w:val="00BA5DEC"/>
    <w:rsid w:val="00BA5E92"/>
    <w:rsid w:val="00BA5F29"/>
    <w:rsid w:val="00BA604D"/>
    <w:rsid w:val="00BA608F"/>
    <w:rsid w:val="00BA60E0"/>
    <w:rsid w:val="00BA61CD"/>
    <w:rsid w:val="00BA627E"/>
    <w:rsid w:val="00BA6305"/>
    <w:rsid w:val="00BA637D"/>
    <w:rsid w:val="00BA6557"/>
    <w:rsid w:val="00BA6616"/>
    <w:rsid w:val="00BA6968"/>
    <w:rsid w:val="00BA6975"/>
    <w:rsid w:val="00BA6A2A"/>
    <w:rsid w:val="00BA760E"/>
    <w:rsid w:val="00BA762F"/>
    <w:rsid w:val="00BA7846"/>
    <w:rsid w:val="00BA786B"/>
    <w:rsid w:val="00BA78A5"/>
    <w:rsid w:val="00BA7BA9"/>
    <w:rsid w:val="00BA7E08"/>
    <w:rsid w:val="00BB0131"/>
    <w:rsid w:val="00BB027D"/>
    <w:rsid w:val="00BB0376"/>
    <w:rsid w:val="00BB03B3"/>
    <w:rsid w:val="00BB06A0"/>
    <w:rsid w:val="00BB06A6"/>
    <w:rsid w:val="00BB07A4"/>
    <w:rsid w:val="00BB0801"/>
    <w:rsid w:val="00BB088A"/>
    <w:rsid w:val="00BB0950"/>
    <w:rsid w:val="00BB09AF"/>
    <w:rsid w:val="00BB0A00"/>
    <w:rsid w:val="00BB0B00"/>
    <w:rsid w:val="00BB0B11"/>
    <w:rsid w:val="00BB0B15"/>
    <w:rsid w:val="00BB0C0B"/>
    <w:rsid w:val="00BB0CBB"/>
    <w:rsid w:val="00BB0D10"/>
    <w:rsid w:val="00BB0D97"/>
    <w:rsid w:val="00BB0E9F"/>
    <w:rsid w:val="00BB106D"/>
    <w:rsid w:val="00BB10D4"/>
    <w:rsid w:val="00BB1168"/>
    <w:rsid w:val="00BB11B6"/>
    <w:rsid w:val="00BB137D"/>
    <w:rsid w:val="00BB1405"/>
    <w:rsid w:val="00BB14F2"/>
    <w:rsid w:val="00BB1741"/>
    <w:rsid w:val="00BB176F"/>
    <w:rsid w:val="00BB1940"/>
    <w:rsid w:val="00BB1A4A"/>
    <w:rsid w:val="00BB1A85"/>
    <w:rsid w:val="00BB1AA3"/>
    <w:rsid w:val="00BB232A"/>
    <w:rsid w:val="00BB235D"/>
    <w:rsid w:val="00BB2427"/>
    <w:rsid w:val="00BB2547"/>
    <w:rsid w:val="00BB2648"/>
    <w:rsid w:val="00BB2816"/>
    <w:rsid w:val="00BB2A0F"/>
    <w:rsid w:val="00BB2A11"/>
    <w:rsid w:val="00BB2A16"/>
    <w:rsid w:val="00BB2B81"/>
    <w:rsid w:val="00BB2E03"/>
    <w:rsid w:val="00BB3130"/>
    <w:rsid w:val="00BB3429"/>
    <w:rsid w:val="00BB3550"/>
    <w:rsid w:val="00BB35A3"/>
    <w:rsid w:val="00BB36AD"/>
    <w:rsid w:val="00BB3914"/>
    <w:rsid w:val="00BB3B83"/>
    <w:rsid w:val="00BB3FA1"/>
    <w:rsid w:val="00BB41B5"/>
    <w:rsid w:val="00BB4296"/>
    <w:rsid w:val="00BB44D7"/>
    <w:rsid w:val="00BB469B"/>
    <w:rsid w:val="00BB46AC"/>
    <w:rsid w:val="00BB4CC7"/>
    <w:rsid w:val="00BB4E06"/>
    <w:rsid w:val="00BB4F26"/>
    <w:rsid w:val="00BB5119"/>
    <w:rsid w:val="00BB52B8"/>
    <w:rsid w:val="00BB5502"/>
    <w:rsid w:val="00BB5580"/>
    <w:rsid w:val="00BB573C"/>
    <w:rsid w:val="00BB5745"/>
    <w:rsid w:val="00BB5893"/>
    <w:rsid w:val="00BB58C0"/>
    <w:rsid w:val="00BB5DAE"/>
    <w:rsid w:val="00BB5DD6"/>
    <w:rsid w:val="00BB6A88"/>
    <w:rsid w:val="00BB6B10"/>
    <w:rsid w:val="00BB6B4E"/>
    <w:rsid w:val="00BB6C93"/>
    <w:rsid w:val="00BB6D92"/>
    <w:rsid w:val="00BB6DFD"/>
    <w:rsid w:val="00BB6F35"/>
    <w:rsid w:val="00BB70C3"/>
    <w:rsid w:val="00BB7386"/>
    <w:rsid w:val="00BB756F"/>
    <w:rsid w:val="00BB7671"/>
    <w:rsid w:val="00BB7722"/>
    <w:rsid w:val="00BB7844"/>
    <w:rsid w:val="00BB785D"/>
    <w:rsid w:val="00BB792F"/>
    <w:rsid w:val="00BB794C"/>
    <w:rsid w:val="00BB79EA"/>
    <w:rsid w:val="00BB7BC2"/>
    <w:rsid w:val="00BB7C4A"/>
    <w:rsid w:val="00BC0114"/>
    <w:rsid w:val="00BC019C"/>
    <w:rsid w:val="00BC01DD"/>
    <w:rsid w:val="00BC02F5"/>
    <w:rsid w:val="00BC048C"/>
    <w:rsid w:val="00BC0591"/>
    <w:rsid w:val="00BC061D"/>
    <w:rsid w:val="00BC0701"/>
    <w:rsid w:val="00BC079E"/>
    <w:rsid w:val="00BC081C"/>
    <w:rsid w:val="00BC08B6"/>
    <w:rsid w:val="00BC0AB3"/>
    <w:rsid w:val="00BC0B69"/>
    <w:rsid w:val="00BC0D36"/>
    <w:rsid w:val="00BC0E84"/>
    <w:rsid w:val="00BC0F19"/>
    <w:rsid w:val="00BC1017"/>
    <w:rsid w:val="00BC1792"/>
    <w:rsid w:val="00BC17A4"/>
    <w:rsid w:val="00BC182B"/>
    <w:rsid w:val="00BC1B4C"/>
    <w:rsid w:val="00BC1C04"/>
    <w:rsid w:val="00BC1C05"/>
    <w:rsid w:val="00BC220A"/>
    <w:rsid w:val="00BC2423"/>
    <w:rsid w:val="00BC2471"/>
    <w:rsid w:val="00BC2596"/>
    <w:rsid w:val="00BC270A"/>
    <w:rsid w:val="00BC2789"/>
    <w:rsid w:val="00BC27CC"/>
    <w:rsid w:val="00BC28CB"/>
    <w:rsid w:val="00BC2907"/>
    <w:rsid w:val="00BC2994"/>
    <w:rsid w:val="00BC29EB"/>
    <w:rsid w:val="00BC2AF5"/>
    <w:rsid w:val="00BC2BE2"/>
    <w:rsid w:val="00BC2C1A"/>
    <w:rsid w:val="00BC2D6C"/>
    <w:rsid w:val="00BC2FA1"/>
    <w:rsid w:val="00BC3037"/>
    <w:rsid w:val="00BC3098"/>
    <w:rsid w:val="00BC30A5"/>
    <w:rsid w:val="00BC322B"/>
    <w:rsid w:val="00BC32DF"/>
    <w:rsid w:val="00BC34BB"/>
    <w:rsid w:val="00BC36BB"/>
    <w:rsid w:val="00BC383A"/>
    <w:rsid w:val="00BC3863"/>
    <w:rsid w:val="00BC3AF3"/>
    <w:rsid w:val="00BC3B78"/>
    <w:rsid w:val="00BC3C2A"/>
    <w:rsid w:val="00BC3D81"/>
    <w:rsid w:val="00BC3FE0"/>
    <w:rsid w:val="00BC40DF"/>
    <w:rsid w:val="00BC413A"/>
    <w:rsid w:val="00BC42A7"/>
    <w:rsid w:val="00BC42B4"/>
    <w:rsid w:val="00BC46D2"/>
    <w:rsid w:val="00BC4911"/>
    <w:rsid w:val="00BC4984"/>
    <w:rsid w:val="00BC4F9C"/>
    <w:rsid w:val="00BC4FB2"/>
    <w:rsid w:val="00BC500B"/>
    <w:rsid w:val="00BC570A"/>
    <w:rsid w:val="00BC5997"/>
    <w:rsid w:val="00BC5A32"/>
    <w:rsid w:val="00BC5ABF"/>
    <w:rsid w:val="00BC5CC7"/>
    <w:rsid w:val="00BC5D3F"/>
    <w:rsid w:val="00BC605B"/>
    <w:rsid w:val="00BC615A"/>
    <w:rsid w:val="00BC6273"/>
    <w:rsid w:val="00BC6301"/>
    <w:rsid w:val="00BC6347"/>
    <w:rsid w:val="00BC6455"/>
    <w:rsid w:val="00BC66D4"/>
    <w:rsid w:val="00BC6BD0"/>
    <w:rsid w:val="00BC6C00"/>
    <w:rsid w:val="00BC6D95"/>
    <w:rsid w:val="00BC6DD7"/>
    <w:rsid w:val="00BC6E63"/>
    <w:rsid w:val="00BC6EB0"/>
    <w:rsid w:val="00BC6F8B"/>
    <w:rsid w:val="00BC6FA8"/>
    <w:rsid w:val="00BC7038"/>
    <w:rsid w:val="00BC727F"/>
    <w:rsid w:val="00BC729B"/>
    <w:rsid w:val="00BC74C9"/>
    <w:rsid w:val="00BC7537"/>
    <w:rsid w:val="00BC756E"/>
    <w:rsid w:val="00BC7652"/>
    <w:rsid w:val="00BC76A1"/>
    <w:rsid w:val="00BC777E"/>
    <w:rsid w:val="00BC7818"/>
    <w:rsid w:val="00BC7B4C"/>
    <w:rsid w:val="00BC7B5B"/>
    <w:rsid w:val="00BC7B85"/>
    <w:rsid w:val="00BC7CBB"/>
    <w:rsid w:val="00BC7CC4"/>
    <w:rsid w:val="00BC7D26"/>
    <w:rsid w:val="00BC7E1E"/>
    <w:rsid w:val="00BC7F0D"/>
    <w:rsid w:val="00BD0033"/>
    <w:rsid w:val="00BD0498"/>
    <w:rsid w:val="00BD073B"/>
    <w:rsid w:val="00BD082E"/>
    <w:rsid w:val="00BD0E04"/>
    <w:rsid w:val="00BD0F65"/>
    <w:rsid w:val="00BD100E"/>
    <w:rsid w:val="00BD1304"/>
    <w:rsid w:val="00BD1353"/>
    <w:rsid w:val="00BD1567"/>
    <w:rsid w:val="00BD1616"/>
    <w:rsid w:val="00BD16BD"/>
    <w:rsid w:val="00BD1704"/>
    <w:rsid w:val="00BD1732"/>
    <w:rsid w:val="00BD180F"/>
    <w:rsid w:val="00BD1879"/>
    <w:rsid w:val="00BD1A3B"/>
    <w:rsid w:val="00BD1AB0"/>
    <w:rsid w:val="00BD1B3C"/>
    <w:rsid w:val="00BD1C29"/>
    <w:rsid w:val="00BD1EB5"/>
    <w:rsid w:val="00BD1F2F"/>
    <w:rsid w:val="00BD22AA"/>
    <w:rsid w:val="00BD241A"/>
    <w:rsid w:val="00BD2605"/>
    <w:rsid w:val="00BD261F"/>
    <w:rsid w:val="00BD26E2"/>
    <w:rsid w:val="00BD2757"/>
    <w:rsid w:val="00BD2766"/>
    <w:rsid w:val="00BD2927"/>
    <w:rsid w:val="00BD2AB5"/>
    <w:rsid w:val="00BD2C66"/>
    <w:rsid w:val="00BD307F"/>
    <w:rsid w:val="00BD384A"/>
    <w:rsid w:val="00BD38F4"/>
    <w:rsid w:val="00BD3C7B"/>
    <w:rsid w:val="00BD4777"/>
    <w:rsid w:val="00BD48AF"/>
    <w:rsid w:val="00BD48E2"/>
    <w:rsid w:val="00BD4A45"/>
    <w:rsid w:val="00BD4A54"/>
    <w:rsid w:val="00BD4AF3"/>
    <w:rsid w:val="00BD4C15"/>
    <w:rsid w:val="00BD4DE8"/>
    <w:rsid w:val="00BD53F2"/>
    <w:rsid w:val="00BD5433"/>
    <w:rsid w:val="00BD555A"/>
    <w:rsid w:val="00BD57E2"/>
    <w:rsid w:val="00BD585D"/>
    <w:rsid w:val="00BD5864"/>
    <w:rsid w:val="00BD59B4"/>
    <w:rsid w:val="00BD5A38"/>
    <w:rsid w:val="00BD5B4D"/>
    <w:rsid w:val="00BD5C03"/>
    <w:rsid w:val="00BD5DC6"/>
    <w:rsid w:val="00BD605E"/>
    <w:rsid w:val="00BD60AE"/>
    <w:rsid w:val="00BD61A6"/>
    <w:rsid w:val="00BD64DD"/>
    <w:rsid w:val="00BD66E3"/>
    <w:rsid w:val="00BD692C"/>
    <w:rsid w:val="00BD6AD3"/>
    <w:rsid w:val="00BD6DAB"/>
    <w:rsid w:val="00BD6DFE"/>
    <w:rsid w:val="00BD6F43"/>
    <w:rsid w:val="00BD7503"/>
    <w:rsid w:val="00BD788E"/>
    <w:rsid w:val="00BD78DF"/>
    <w:rsid w:val="00BD79A0"/>
    <w:rsid w:val="00BD7B08"/>
    <w:rsid w:val="00BD7B37"/>
    <w:rsid w:val="00BD7C3F"/>
    <w:rsid w:val="00BD7C45"/>
    <w:rsid w:val="00BD7CE9"/>
    <w:rsid w:val="00BD7EC7"/>
    <w:rsid w:val="00BE00FC"/>
    <w:rsid w:val="00BE015D"/>
    <w:rsid w:val="00BE0167"/>
    <w:rsid w:val="00BE060A"/>
    <w:rsid w:val="00BE0718"/>
    <w:rsid w:val="00BE0804"/>
    <w:rsid w:val="00BE090A"/>
    <w:rsid w:val="00BE095F"/>
    <w:rsid w:val="00BE0B47"/>
    <w:rsid w:val="00BE0B65"/>
    <w:rsid w:val="00BE0D5D"/>
    <w:rsid w:val="00BE0F3E"/>
    <w:rsid w:val="00BE0F4C"/>
    <w:rsid w:val="00BE1032"/>
    <w:rsid w:val="00BE10E8"/>
    <w:rsid w:val="00BE1625"/>
    <w:rsid w:val="00BE180C"/>
    <w:rsid w:val="00BE19BD"/>
    <w:rsid w:val="00BE19C3"/>
    <w:rsid w:val="00BE1A77"/>
    <w:rsid w:val="00BE1A89"/>
    <w:rsid w:val="00BE1D7D"/>
    <w:rsid w:val="00BE1E53"/>
    <w:rsid w:val="00BE20B7"/>
    <w:rsid w:val="00BE212E"/>
    <w:rsid w:val="00BE2205"/>
    <w:rsid w:val="00BE266A"/>
    <w:rsid w:val="00BE2A91"/>
    <w:rsid w:val="00BE2CB9"/>
    <w:rsid w:val="00BE2D6C"/>
    <w:rsid w:val="00BE2DA8"/>
    <w:rsid w:val="00BE2DF7"/>
    <w:rsid w:val="00BE2E14"/>
    <w:rsid w:val="00BE3103"/>
    <w:rsid w:val="00BE3123"/>
    <w:rsid w:val="00BE3493"/>
    <w:rsid w:val="00BE34F9"/>
    <w:rsid w:val="00BE352D"/>
    <w:rsid w:val="00BE364A"/>
    <w:rsid w:val="00BE374C"/>
    <w:rsid w:val="00BE3960"/>
    <w:rsid w:val="00BE3B79"/>
    <w:rsid w:val="00BE3B9E"/>
    <w:rsid w:val="00BE4380"/>
    <w:rsid w:val="00BE4567"/>
    <w:rsid w:val="00BE45C1"/>
    <w:rsid w:val="00BE45FF"/>
    <w:rsid w:val="00BE4E6B"/>
    <w:rsid w:val="00BE5287"/>
    <w:rsid w:val="00BE53CA"/>
    <w:rsid w:val="00BE5BC6"/>
    <w:rsid w:val="00BE5C85"/>
    <w:rsid w:val="00BE5E2A"/>
    <w:rsid w:val="00BE5EE4"/>
    <w:rsid w:val="00BE5F38"/>
    <w:rsid w:val="00BE60B3"/>
    <w:rsid w:val="00BE624E"/>
    <w:rsid w:val="00BE6476"/>
    <w:rsid w:val="00BE64B2"/>
    <w:rsid w:val="00BE6AAD"/>
    <w:rsid w:val="00BE6B2A"/>
    <w:rsid w:val="00BE6D91"/>
    <w:rsid w:val="00BE6DF3"/>
    <w:rsid w:val="00BE7149"/>
    <w:rsid w:val="00BE71AA"/>
    <w:rsid w:val="00BE71CC"/>
    <w:rsid w:val="00BE71DE"/>
    <w:rsid w:val="00BE71E1"/>
    <w:rsid w:val="00BE74A0"/>
    <w:rsid w:val="00BE7F08"/>
    <w:rsid w:val="00BF03D6"/>
    <w:rsid w:val="00BF04E0"/>
    <w:rsid w:val="00BF05D6"/>
    <w:rsid w:val="00BF0841"/>
    <w:rsid w:val="00BF0936"/>
    <w:rsid w:val="00BF0A00"/>
    <w:rsid w:val="00BF0A26"/>
    <w:rsid w:val="00BF0C0C"/>
    <w:rsid w:val="00BF0C18"/>
    <w:rsid w:val="00BF0DB3"/>
    <w:rsid w:val="00BF0E6A"/>
    <w:rsid w:val="00BF0E89"/>
    <w:rsid w:val="00BF0EAB"/>
    <w:rsid w:val="00BF12F6"/>
    <w:rsid w:val="00BF1B76"/>
    <w:rsid w:val="00BF1CC6"/>
    <w:rsid w:val="00BF1DC0"/>
    <w:rsid w:val="00BF2326"/>
    <w:rsid w:val="00BF23E8"/>
    <w:rsid w:val="00BF24F8"/>
    <w:rsid w:val="00BF2BC5"/>
    <w:rsid w:val="00BF2BC9"/>
    <w:rsid w:val="00BF2ECC"/>
    <w:rsid w:val="00BF2F0F"/>
    <w:rsid w:val="00BF2F23"/>
    <w:rsid w:val="00BF2FB8"/>
    <w:rsid w:val="00BF3094"/>
    <w:rsid w:val="00BF3334"/>
    <w:rsid w:val="00BF33BB"/>
    <w:rsid w:val="00BF342E"/>
    <w:rsid w:val="00BF3A1D"/>
    <w:rsid w:val="00BF411D"/>
    <w:rsid w:val="00BF4124"/>
    <w:rsid w:val="00BF41D2"/>
    <w:rsid w:val="00BF4332"/>
    <w:rsid w:val="00BF4404"/>
    <w:rsid w:val="00BF45EA"/>
    <w:rsid w:val="00BF4766"/>
    <w:rsid w:val="00BF48DB"/>
    <w:rsid w:val="00BF4B59"/>
    <w:rsid w:val="00BF4B75"/>
    <w:rsid w:val="00BF4C63"/>
    <w:rsid w:val="00BF4DAD"/>
    <w:rsid w:val="00BF501B"/>
    <w:rsid w:val="00BF51F6"/>
    <w:rsid w:val="00BF5519"/>
    <w:rsid w:val="00BF562B"/>
    <w:rsid w:val="00BF57C7"/>
    <w:rsid w:val="00BF5917"/>
    <w:rsid w:val="00BF5991"/>
    <w:rsid w:val="00BF5DAE"/>
    <w:rsid w:val="00BF5DC8"/>
    <w:rsid w:val="00BF60F0"/>
    <w:rsid w:val="00BF620E"/>
    <w:rsid w:val="00BF6327"/>
    <w:rsid w:val="00BF63AF"/>
    <w:rsid w:val="00BF63C5"/>
    <w:rsid w:val="00BF673F"/>
    <w:rsid w:val="00BF6D90"/>
    <w:rsid w:val="00BF6E06"/>
    <w:rsid w:val="00BF6F82"/>
    <w:rsid w:val="00BF7048"/>
    <w:rsid w:val="00BF70A3"/>
    <w:rsid w:val="00BF728D"/>
    <w:rsid w:val="00BF7293"/>
    <w:rsid w:val="00BF7317"/>
    <w:rsid w:val="00BF75D2"/>
    <w:rsid w:val="00BF7776"/>
    <w:rsid w:val="00BF79C7"/>
    <w:rsid w:val="00BF7E8E"/>
    <w:rsid w:val="00C0001C"/>
    <w:rsid w:val="00C00354"/>
    <w:rsid w:val="00C0035F"/>
    <w:rsid w:val="00C0044B"/>
    <w:rsid w:val="00C005B3"/>
    <w:rsid w:val="00C0095C"/>
    <w:rsid w:val="00C0097A"/>
    <w:rsid w:val="00C009F2"/>
    <w:rsid w:val="00C00A6C"/>
    <w:rsid w:val="00C00A78"/>
    <w:rsid w:val="00C00B5D"/>
    <w:rsid w:val="00C00B92"/>
    <w:rsid w:val="00C00EAB"/>
    <w:rsid w:val="00C0127C"/>
    <w:rsid w:val="00C013E2"/>
    <w:rsid w:val="00C013FE"/>
    <w:rsid w:val="00C01438"/>
    <w:rsid w:val="00C014C4"/>
    <w:rsid w:val="00C01535"/>
    <w:rsid w:val="00C0155D"/>
    <w:rsid w:val="00C017EB"/>
    <w:rsid w:val="00C01AFB"/>
    <w:rsid w:val="00C022BE"/>
    <w:rsid w:val="00C02488"/>
    <w:rsid w:val="00C0249C"/>
    <w:rsid w:val="00C025F1"/>
    <w:rsid w:val="00C0299C"/>
    <w:rsid w:val="00C029D4"/>
    <w:rsid w:val="00C02B07"/>
    <w:rsid w:val="00C02B0E"/>
    <w:rsid w:val="00C02FC5"/>
    <w:rsid w:val="00C03111"/>
    <w:rsid w:val="00C031CF"/>
    <w:rsid w:val="00C032A2"/>
    <w:rsid w:val="00C03335"/>
    <w:rsid w:val="00C03451"/>
    <w:rsid w:val="00C03580"/>
    <w:rsid w:val="00C03586"/>
    <w:rsid w:val="00C037C4"/>
    <w:rsid w:val="00C03897"/>
    <w:rsid w:val="00C03B66"/>
    <w:rsid w:val="00C03FFD"/>
    <w:rsid w:val="00C04059"/>
    <w:rsid w:val="00C0418C"/>
    <w:rsid w:val="00C0466B"/>
    <w:rsid w:val="00C046F5"/>
    <w:rsid w:val="00C04828"/>
    <w:rsid w:val="00C0484D"/>
    <w:rsid w:val="00C048D3"/>
    <w:rsid w:val="00C04B89"/>
    <w:rsid w:val="00C04C31"/>
    <w:rsid w:val="00C04E2D"/>
    <w:rsid w:val="00C04F85"/>
    <w:rsid w:val="00C0509B"/>
    <w:rsid w:val="00C05116"/>
    <w:rsid w:val="00C0518E"/>
    <w:rsid w:val="00C0529D"/>
    <w:rsid w:val="00C053D6"/>
    <w:rsid w:val="00C055DC"/>
    <w:rsid w:val="00C056F4"/>
    <w:rsid w:val="00C05729"/>
    <w:rsid w:val="00C058CD"/>
    <w:rsid w:val="00C0594C"/>
    <w:rsid w:val="00C05CFF"/>
    <w:rsid w:val="00C05E04"/>
    <w:rsid w:val="00C05EE3"/>
    <w:rsid w:val="00C05F02"/>
    <w:rsid w:val="00C061A0"/>
    <w:rsid w:val="00C06223"/>
    <w:rsid w:val="00C064E0"/>
    <w:rsid w:val="00C0659A"/>
    <w:rsid w:val="00C0664C"/>
    <w:rsid w:val="00C0668A"/>
    <w:rsid w:val="00C068B2"/>
    <w:rsid w:val="00C069BD"/>
    <w:rsid w:val="00C069CB"/>
    <w:rsid w:val="00C06C06"/>
    <w:rsid w:val="00C06CB9"/>
    <w:rsid w:val="00C06F1B"/>
    <w:rsid w:val="00C06FEE"/>
    <w:rsid w:val="00C07088"/>
    <w:rsid w:val="00C070BE"/>
    <w:rsid w:val="00C0716B"/>
    <w:rsid w:val="00C072BC"/>
    <w:rsid w:val="00C07320"/>
    <w:rsid w:val="00C0734C"/>
    <w:rsid w:val="00C073B8"/>
    <w:rsid w:val="00C07702"/>
    <w:rsid w:val="00C0780F"/>
    <w:rsid w:val="00C0787E"/>
    <w:rsid w:val="00C07A19"/>
    <w:rsid w:val="00C07A1A"/>
    <w:rsid w:val="00C07B2F"/>
    <w:rsid w:val="00C07B43"/>
    <w:rsid w:val="00C07C7B"/>
    <w:rsid w:val="00C07D87"/>
    <w:rsid w:val="00C07E0A"/>
    <w:rsid w:val="00C07E46"/>
    <w:rsid w:val="00C07F17"/>
    <w:rsid w:val="00C07FCA"/>
    <w:rsid w:val="00C10167"/>
    <w:rsid w:val="00C10214"/>
    <w:rsid w:val="00C103BC"/>
    <w:rsid w:val="00C1050F"/>
    <w:rsid w:val="00C10724"/>
    <w:rsid w:val="00C10A30"/>
    <w:rsid w:val="00C10B5A"/>
    <w:rsid w:val="00C10DFC"/>
    <w:rsid w:val="00C10F99"/>
    <w:rsid w:val="00C11065"/>
    <w:rsid w:val="00C11267"/>
    <w:rsid w:val="00C112B5"/>
    <w:rsid w:val="00C112BC"/>
    <w:rsid w:val="00C1153A"/>
    <w:rsid w:val="00C117B7"/>
    <w:rsid w:val="00C11AC4"/>
    <w:rsid w:val="00C11C34"/>
    <w:rsid w:val="00C121F6"/>
    <w:rsid w:val="00C1220D"/>
    <w:rsid w:val="00C12308"/>
    <w:rsid w:val="00C1230A"/>
    <w:rsid w:val="00C12439"/>
    <w:rsid w:val="00C12574"/>
    <w:rsid w:val="00C12920"/>
    <w:rsid w:val="00C12963"/>
    <w:rsid w:val="00C12A04"/>
    <w:rsid w:val="00C12D97"/>
    <w:rsid w:val="00C130C5"/>
    <w:rsid w:val="00C130CC"/>
    <w:rsid w:val="00C1314F"/>
    <w:rsid w:val="00C134E1"/>
    <w:rsid w:val="00C13542"/>
    <w:rsid w:val="00C13819"/>
    <w:rsid w:val="00C13A98"/>
    <w:rsid w:val="00C13B54"/>
    <w:rsid w:val="00C13EBD"/>
    <w:rsid w:val="00C14101"/>
    <w:rsid w:val="00C1428F"/>
    <w:rsid w:val="00C143AC"/>
    <w:rsid w:val="00C14674"/>
    <w:rsid w:val="00C14794"/>
    <w:rsid w:val="00C147E5"/>
    <w:rsid w:val="00C1486B"/>
    <w:rsid w:val="00C14F2B"/>
    <w:rsid w:val="00C14F62"/>
    <w:rsid w:val="00C15097"/>
    <w:rsid w:val="00C151A1"/>
    <w:rsid w:val="00C1525C"/>
    <w:rsid w:val="00C1547C"/>
    <w:rsid w:val="00C15522"/>
    <w:rsid w:val="00C156B2"/>
    <w:rsid w:val="00C157DC"/>
    <w:rsid w:val="00C158D5"/>
    <w:rsid w:val="00C15DF2"/>
    <w:rsid w:val="00C15E6C"/>
    <w:rsid w:val="00C15F5E"/>
    <w:rsid w:val="00C160F8"/>
    <w:rsid w:val="00C16106"/>
    <w:rsid w:val="00C161E5"/>
    <w:rsid w:val="00C165A5"/>
    <w:rsid w:val="00C16653"/>
    <w:rsid w:val="00C169A9"/>
    <w:rsid w:val="00C16B64"/>
    <w:rsid w:val="00C16C4A"/>
    <w:rsid w:val="00C16E21"/>
    <w:rsid w:val="00C16F41"/>
    <w:rsid w:val="00C170D0"/>
    <w:rsid w:val="00C170ED"/>
    <w:rsid w:val="00C17239"/>
    <w:rsid w:val="00C172D6"/>
    <w:rsid w:val="00C17329"/>
    <w:rsid w:val="00C17417"/>
    <w:rsid w:val="00C174FF"/>
    <w:rsid w:val="00C175C3"/>
    <w:rsid w:val="00C179D8"/>
    <w:rsid w:val="00C17B4D"/>
    <w:rsid w:val="00C17E23"/>
    <w:rsid w:val="00C17E27"/>
    <w:rsid w:val="00C17E61"/>
    <w:rsid w:val="00C200E2"/>
    <w:rsid w:val="00C2015D"/>
    <w:rsid w:val="00C2031C"/>
    <w:rsid w:val="00C2043D"/>
    <w:rsid w:val="00C2052D"/>
    <w:rsid w:val="00C20587"/>
    <w:rsid w:val="00C20767"/>
    <w:rsid w:val="00C209AD"/>
    <w:rsid w:val="00C20A6A"/>
    <w:rsid w:val="00C20AB4"/>
    <w:rsid w:val="00C20C11"/>
    <w:rsid w:val="00C211D1"/>
    <w:rsid w:val="00C21459"/>
    <w:rsid w:val="00C21481"/>
    <w:rsid w:val="00C2151C"/>
    <w:rsid w:val="00C2152A"/>
    <w:rsid w:val="00C219F5"/>
    <w:rsid w:val="00C21C3C"/>
    <w:rsid w:val="00C21C90"/>
    <w:rsid w:val="00C21D04"/>
    <w:rsid w:val="00C21D93"/>
    <w:rsid w:val="00C21D97"/>
    <w:rsid w:val="00C21DE2"/>
    <w:rsid w:val="00C21E56"/>
    <w:rsid w:val="00C21EF8"/>
    <w:rsid w:val="00C21F6F"/>
    <w:rsid w:val="00C221B8"/>
    <w:rsid w:val="00C22234"/>
    <w:rsid w:val="00C222C5"/>
    <w:rsid w:val="00C2246B"/>
    <w:rsid w:val="00C22550"/>
    <w:rsid w:val="00C225C5"/>
    <w:rsid w:val="00C22FE1"/>
    <w:rsid w:val="00C233F8"/>
    <w:rsid w:val="00C2349F"/>
    <w:rsid w:val="00C23603"/>
    <w:rsid w:val="00C236BD"/>
    <w:rsid w:val="00C23713"/>
    <w:rsid w:val="00C2384A"/>
    <w:rsid w:val="00C23D1F"/>
    <w:rsid w:val="00C23D97"/>
    <w:rsid w:val="00C23E63"/>
    <w:rsid w:val="00C247BB"/>
    <w:rsid w:val="00C24800"/>
    <w:rsid w:val="00C248FE"/>
    <w:rsid w:val="00C24990"/>
    <w:rsid w:val="00C24BA2"/>
    <w:rsid w:val="00C24CEB"/>
    <w:rsid w:val="00C24DFA"/>
    <w:rsid w:val="00C24F59"/>
    <w:rsid w:val="00C25170"/>
    <w:rsid w:val="00C25204"/>
    <w:rsid w:val="00C2524A"/>
    <w:rsid w:val="00C254A8"/>
    <w:rsid w:val="00C254F5"/>
    <w:rsid w:val="00C2559C"/>
    <w:rsid w:val="00C255CA"/>
    <w:rsid w:val="00C2565C"/>
    <w:rsid w:val="00C25773"/>
    <w:rsid w:val="00C257C2"/>
    <w:rsid w:val="00C258D0"/>
    <w:rsid w:val="00C25A88"/>
    <w:rsid w:val="00C25BC7"/>
    <w:rsid w:val="00C25C16"/>
    <w:rsid w:val="00C25E79"/>
    <w:rsid w:val="00C26499"/>
    <w:rsid w:val="00C2651F"/>
    <w:rsid w:val="00C26717"/>
    <w:rsid w:val="00C267F8"/>
    <w:rsid w:val="00C2694B"/>
    <w:rsid w:val="00C26A29"/>
    <w:rsid w:val="00C26C82"/>
    <w:rsid w:val="00C26E1E"/>
    <w:rsid w:val="00C26E4B"/>
    <w:rsid w:val="00C26FE4"/>
    <w:rsid w:val="00C27184"/>
    <w:rsid w:val="00C2727A"/>
    <w:rsid w:val="00C277D6"/>
    <w:rsid w:val="00C27AB1"/>
    <w:rsid w:val="00C27CA7"/>
    <w:rsid w:val="00C27FB0"/>
    <w:rsid w:val="00C30083"/>
    <w:rsid w:val="00C300FE"/>
    <w:rsid w:val="00C3044F"/>
    <w:rsid w:val="00C305AA"/>
    <w:rsid w:val="00C305B6"/>
    <w:rsid w:val="00C30728"/>
    <w:rsid w:val="00C307D6"/>
    <w:rsid w:val="00C307D8"/>
    <w:rsid w:val="00C3096C"/>
    <w:rsid w:val="00C30AE0"/>
    <w:rsid w:val="00C30B6C"/>
    <w:rsid w:val="00C30D57"/>
    <w:rsid w:val="00C30F38"/>
    <w:rsid w:val="00C31283"/>
    <w:rsid w:val="00C313FB"/>
    <w:rsid w:val="00C31474"/>
    <w:rsid w:val="00C314F8"/>
    <w:rsid w:val="00C317A3"/>
    <w:rsid w:val="00C3196A"/>
    <w:rsid w:val="00C31A62"/>
    <w:rsid w:val="00C31C46"/>
    <w:rsid w:val="00C31E0A"/>
    <w:rsid w:val="00C321A5"/>
    <w:rsid w:val="00C32319"/>
    <w:rsid w:val="00C324AB"/>
    <w:rsid w:val="00C325F6"/>
    <w:rsid w:val="00C3270B"/>
    <w:rsid w:val="00C32858"/>
    <w:rsid w:val="00C329F9"/>
    <w:rsid w:val="00C32A7B"/>
    <w:rsid w:val="00C32A96"/>
    <w:rsid w:val="00C32C1A"/>
    <w:rsid w:val="00C32C72"/>
    <w:rsid w:val="00C332C8"/>
    <w:rsid w:val="00C33630"/>
    <w:rsid w:val="00C336CA"/>
    <w:rsid w:val="00C33755"/>
    <w:rsid w:val="00C33771"/>
    <w:rsid w:val="00C337BD"/>
    <w:rsid w:val="00C33A11"/>
    <w:rsid w:val="00C33A4A"/>
    <w:rsid w:val="00C33AC2"/>
    <w:rsid w:val="00C33AF8"/>
    <w:rsid w:val="00C33C53"/>
    <w:rsid w:val="00C33D7A"/>
    <w:rsid w:val="00C340F5"/>
    <w:rsid w:val="00C34254"/>
    <w:rsid w:val="00C3432E"/>
    <w:rsid w:val="00C3437B"/>
    <w:rsid w:val="00C34682"/>
    <w:rsid w:val="00C349B5"/>
    <w:rsid w:val="00C34B69"/>
    <w:rsid w:val="00C34EE1"/>
    <w:rsid w:val="00C351B0"/>
    <w:rsid w:val="00C351C6"/>
    <w:rsid w:val="00C3525B"/>
    <w:rsid w:val="00C353A9"/>
    <w:rsid w:val="00C353C3"/>
    <w:rsid w:val="00C355BD"/>
    <w:rsid w:val="00C3578E"/>
    <w:rsid w:val="00C359AC"/>
    <w:rsid w:val="00C35A9F"/>
    <w:rsid w:val="00C35BE7"/>
    <w:rsid w:val="00C35D5C"/>
    <w:rsid w:val="00C35E1E"/>
    <w:rsid w:val="00C35E46"/>
    <w:rsid w:val="00C36158"/>
    <w:rsid w:val="00C361EF"/>
    <w:rsid w:val="00C36410"/>
    <w:rsid w:val="00C36435"/>
    <w:rsid w:val="00C3643E"/>
    <w:rsid w:val="00C36A03"/>
    <w:rsid w:val="00C36A16"/>
    <w:rsid w:val="00C36A2D"/>
    <w:rsid w:val="00C36A59"/>
    <w:rsid w:val="00C36E59"/>
    <w:rsid w:val="00C36FA3"/>
    <w:rsid w:val="00C3730A"/>
    <w:rsid w:val="00C3738E"/>
    <w:rsid w:val="00C3739C"/>
    <w:rsid w:val="00C37485"/>
    <w:rsid w:val="00C37919"/>
    <w:rsid w:val="00C37A5A"/>
    <w:rsid w:val="00C37AC7"/>
    <w:rsid w:val="00C37C6F"/>
    <w:rsid w:val="00C37D2B"/>
    <w:rsid w:val="00C37F18"/>
    <w:rsid w:val="00C37F23"/>
    <w:rsid w:val="00C3FB72"/>
    <w:rsid w:val="00C40086"/>
    <w:rsid w:val="00C400D2"/>
    <w:rsid w:val="00C4017B"/>
    <w:rsid w:val="00C40306"/>
    <w:rsid w:val="00C4054A"/>
    <w:rsid w:val="00C4066D"/>
    <w:rsid w:val="00C40698"/>
    <w:rsid w:val="00C4097F"/>
    <w:rsid w:val="00C409AB"/>
    <w:rsid w:val="00C40AD1"/>
    <w:rsid w:val="00C40DBC"/>
    <w:rsid w:val="00C40E0B"/>
    <w:rsid w:val="00C40F84"/>
    <w:rsid w:val="00C40FEE"/>
    <w:rsid w:val="00C411A1"/>
    <w:rsid w:val="00C412E7"/>
    <w:rsid w:val="00C4142A"/>
    <w:rsid w:val="00C41713"/>
    <w:rsid w:val="00C41791"/>
    <w:rsid w:val="00C419E4"/>
    <w:rsid w:val="00C41B26"/>
    <w:rsid w:val="00C41CBA"/>
    <w:rsid w:val="00C41DCB"/>
    <w:rsid w:val="00C41F43"/>
    <w:rsid w:val="00C42059"/>
    <w:rsid w:val="00C42241"/>
    <w:rsid w:val="00C423B7"/>
    <w:rsid w:val="00C42428"/>
    <w:rsid w:val="00C4262D"/>
    <w:rsid w:val="00C42798"/>
    <w:rsid w:val="00C42956"/>
    <w:rsid w:val="00C42A55"/>
    <w:rsid w:val="00C42D94"/>
    <w:rsid w:val="00C42EF0"/>
    <w:rsid w:val="00C4320D"/>
    <w:rsid w:val="00C43491"/>
    <w:rsid w:val="00C43529"/>
    <w:rsid w:val="00C43587"/>
    <w:rsid w:val="00C43784"/>
    <w:rsid w:val="00C438F6"/>
    <w:rsid w:val="00C43997"/>
    <w:rsid w:val="00C43A6B"/>
    <w:rsid w:val="00C43A82"/>
    <w:rsid w:val="00C43F1D"/>
    <w:rsid w:val="00C44087"/>
    <w:rsid w:val="00C444B1"/>
    <w:rsid w:val="00C44679"/>
    <w:rsid w:val="00C44A09"/>
    <w:rsid w:val="00C44D52"/>
    <w:rsid w:val="00C458F3"/>
    <w:rsid w:val="00C45AA7"/>
    <w:rsid w:val="00C45FDC"/>
    <w:rsid w:val="00C4622F"/>
    <w:rsid w:val="00C4645E"/>
    <w:rsid w:val="00C46506"/>
    <w:rsid w:val="00C465B2"/>
    <w:rsid w:val="00C4699C"/>
    <w:rsid w:val="00C46A35"/>
    <w:rsid w:val="00C46B54"/>
    <w:rsid w:val="00C46CB7"/>
    <w:rsid w:val="00C46D29"/>
    <w:rsid w:val="00C46E20"/>
    <w:rsid w:val="00C470F2"/>
    <w:rsid w:val="00C4712F"/>
    <w:rsid w:val="00C471A5"/>
    <w:rsid w:val="00C4724E"/>
    <w:rsid w:val="00C473EF"/>
    <w:rsid w:val="00C476FA"/>
    <w:rsid w:val="00C47BFA"/>
    <w:rsid w:val="00C47C7B"/>
    <w:rsid w:val="00C47CE4"/>
    <w:rsid w:val="00C47DB4"/>
    <w:rsid w:val="00C47F06"/>
    <w:rsid w:val="00C50026"/>
    <w:rsid w:val="00C502D9"/>
    <w:rsid w:val="00C50534"/>
    <w:rsid w:val="00C5053D"/>
    <w:rsid w:val="00C506C6"/>
    <w:rsid w:val="00C506CA"/>
    <w:rsid w:val="00C50832"/>
    <w:rsid w:val="00C50AC2"/>
    <w:rsid w:val="00C50D05"/>
    <w:rsid w:val="00C50FB4"/>
    <w:rsid w:val="00C50FD4"/>
    <w:rsid w:val="00C51056"/>
    <w:rsid w:val="00C5114B"/>
    <w:rsid w:val="00C5114F"/>
    <w:rsid w:val="00C515C1"/>
    <w:rsid w:val="00C51607"/>
    <w:rsid w:val="00C5163E"/>
    <w:rsid w:val="00C516B0"/>
    <w:rsid w:val="00C516D6"/>
    <w:rsid w:val="00C51871"/>
    <w:rsid w:val="00C51960"/>
    <w:rsid w:val="00C51966"/>
    <w:rsid w:val="00C51A39"/>
    <w:rsid w:val="00C51A9B"/>
    <w:rsid w:val="00C51AC0"/>
    <w:rsid w:val="00C51B40"/>
    <w:rsid w:val="00C51F54"/>
    <w:rsid w:val="00C52126"/>
    <w:rsid w:val="00C521D9"/>
    <w:rsid w:val="00C52257"/>
    <w:rsid w:val="00C52291"/>
    <w:rsid w:val="00C522EA"/>
    <w:rsid w:val="00C5237F"/>
    <w:rsid w:val="00C52475"/>
    <w:rsid w:val="00C52515"/>
    <w:rsid w:val="00C52533"/>
    <w:rsid w:val="00C52777"/>
    <w:rsid w:val="00C52C56"/>
    <w:rsid w:val="00C52DEF"/>
    <w:rsid w:val="00C53061"/>
    <w:rsid w:val="00C533BE"/>
    <w:rsid w:val="00C53803"/>
    <w:rsid w:val="00C53CB4"/>
    <w:rsid w:val="00C53E11"/>
    <w:rsid w:val="00C541CF"/>
    <w:rsid w:val="00C54749"/>
    <w:rsid w:val="00C5480F"/>
    <w:rsid w:val="00C54A28"/>
    <w:rsid w:val="00C54CA1"/>
    <w:rsid w:val="00C553EA"/>
    <w:rsid w:val="00C5547F"/>
    <w:rsid w:val="00C554F3"/>
    <w:rsid w:val="00C55574"/>
    <w:rsid w:val="00C55735"/>
    <w:rsid w:val="00C55799"/>
    <w:rsid w:val="00C557EF"/>
    <w:rsid w:val="00C55826"/>
    <w:rsid w:val="00C5586E"/>
    <w:rsid w:val="00C55DA3"/>
    <w:rsid w:val="00C55E5C"/>
    <w:rsid w:val="00C55FDA"/>
    <w:rsid w:val="00C56136"/>
    <w:rsid w:val="00C5614A"/>
    <w:rsid w:val="00C5634B"/>
    <w:rsid w:val="00C5657A"/>
    <w:rsid w:val="00C565E7"/>
    <w:rsid w:val="00C5665F"/>
    <w:rsid w:val="00C56772"/>
    <w:rsid w:val="00C56830"/>
    <w:rsid w:val="00C56977"/>
    <w:rsid w:val="00C56A27"/>
    <w:rsid w:val="00C56C18"/>
    <w:rsid w:val="00C56CB6"/>
    <w:rsid w:val="00C570C1"/>
    <w:rsid w:val="00C57240"/>
    <w:rsid w:val="00C572D0"/>
    <w:rsid w:val="00C573EA"/>
    <w:rsid w:val="00C5741C"/>
    <w:rsid w:val="00C576CB"/>
    <w:rsid w:val="00C579C3"/>
    <w:rsid w:val="00C57B2E"/>
    <w:rsid w:val="00C57B60"/>
    <w:rsid w:val="00C57BC8"/>
    <w:rsid w:val="00C57CBF"/>
    <w:rsid w:val="00C57D98"/>
    <w:rsid w:val="00C57DE0"/>
    <w:rsid w:val="00C57FEB"/>
    <w:rsid w:val="00C6022A"/>
    <w:rsid w:val="00C6024C"/>
    <w:rsid w:val="00C6059E"/>
    <w:rsid w:val="00C605C8"/>
    <w:rsid w:val="00C608C9"/>
    <w:rsid w:val="00C60C56"/>
    <w:rsid w:val="00C60DB3"/>
    <w:rsid w:val="00C60EF3"/>
    <w:rsid w:val="00C610BC"/>
    <w:rsid w:val="00C61318"/>
    <w:rsid w:val="00C614AD"/>
    <w:rsid w:val="00C614B7"/>
    <w:rsid w:val="00C61529"/>
    <w:rsid w:val="00C619F7"/>
    <w:rsid w:val="00C61B77"/>
    <w:rsid w:val="00C61BBF"/>
    <w:rsid w:val="00C61D65"/>
    <w:rsid w:val="00C61F15"/>
    <w:rsid w:val="00C620A8"/>
    <w:rsid w:val="00C62187"/>
    <w:rsid w:val="00C62389"/>
    <w:rsid w:val="00C626EC"/>
    <w:rsid w:val="00C62796"/>
    <w:rsid w:val="00C62930"/>
    <w:rsid w:val="00C62A11"/>
    <w:rsid w:val="00C62B52"/>
    <w:rsid w:val="00C62C1F"/>
    <w:rsid w:val="00C630E2"/>
    <w:rsid w:val="00C633BD"/>
    <w:rsid w:val="00C635D5"/>
    <w:rsid w:val="00C635DB"/>
    <w:rsid w:val="00C63642"/>
    <w:rsid w:val="00C63B8D"/>
    <w:rsid w:val="00C63D08"/>
    <w:rsid w:val="00C63DA3"/>
    <w:rsid w:val="00C63DAD"/>
    <w:rsid w:val="00C63DDB"/>
    <w:rsid w:val="00C63F29"/>
    <w:rsid w:val="00C6430F"/>
    <w:rsid w:val="00C643C1"/>
    <w:rsid w:val="00C64598"/>
    <w:rsid w:val="00C645DC"/>
    <w:rsid w:val="00C64675"/>
    <w:rsid w:val="00C6492A"/>
    <w:rsid w:val="00C64A2F"/>
    <w:rsid w:val="00C64A8D"/>
    <w:rsid w:val="00C64ACB"/>
    <w:rsid w:val="00C64B6C"/>
    <w:rsid w:val="00C651F2"/>
    <w:rsid w:val="00C65301"/>
    <w:rsid w:val="00C653EE"/>
    <w:rsid w:val="00C654E3"/>
    <w:rsid w:val="00C655A0"/>
    <w:rsid w:val="00C657B7"/>
    <w:rsid w:val="00C659EB"/>
    <w:rsid w:val="00C65DB5"/>
    <w:rsid w:val="00C65F1E"/>
    <w:rsid w:val="00C65F6B"/>
    <w:rsid w:val="00C6607A"/>
    <w:rsid w:val="00C66257"/>
    <w:rsid w:val="00C664DE"/>
    <w:rsid w:val="00C665E9"/>
    <w:rsid w:val="00C66627"/>
    <w:rsid w:val="00C666F9"/>
    <w:rsid w:val="00C66715"/>
    <w:rsid w:val="00C66AFE"/>
    <w:rsid w:val="00C66C4D"/>
    <w:rsid w:val="00C66CA2"/>
    <w:rsid w:val="00C66CD0"/>
    <w:rsid w:val="00C66E06"/>
    <w:rsid w:val="00C66E17"/>
    <w:rsid w:val="00C66FBE"/>
    <w:rsid w:val="00C67211"/>
    <w:rsid w:val="00C67698"/>
    <w:rsid w:val="00C6774C"/>
    <w:rsid w:val="00C677E8"/>
    <w:rsid w:val="00C67B6B"/>
    <w:rsid w:val="00C67C0D"/>
    <w:rsid w:val="00C67C1A"/>
    <w:rsid w:val="00C67DDE"/>
    <w:rsid w:val="00C67E51"/>
    <w:rsid w:val="00C70295"/>
    <w:rsid w:val="00C703C4"/>
    <w:rsid w:val="00C704AE"/>
    <w:rsid w:val="00C70747"/>
    <w:rsid w:val="00C7074F"/>
    <w:rsid w:val="00C70763"/>
    <w:rsid w:val="00C708AF"/>
    <w:rsid w:val="00C7096D"/>
    <w:rsid w:val="00C709CD"/>
    <w:rsid w:val="00C71015"/>
    <w:rsid w:val="00C7101B"/>
    <w:rsid w:val="00C712A2"/>
    <w:rsid w:val="00C713E7"/>
    <w:rsid w:val="00C71903"/>
    <w:rsid w:val="00C71AEE"/>
    <w:rsid w:val="00C71C1A"/>
    <w:rsid w:val="00C71C44"/>
    <w:rsid w:val="00C71E56"/>
    <w:rsid w:val="00C7215E"/>
    <w:rsid w:val="00C7232C"/>
    <w:rsid w:val="00C7238A"/>
    <w:rsid w:val="00C7238E"/>
    <w:rsid w:val="00C724AF"/>
    <w:rsid w:val="00C7254C"/>
    <w:rsid w:val="00C725DA"/>
    <w:rsid w:val="00C726A1"/>
    <w:rsid w:val="00C72773"/>
    <w:rsid w:val="00C72AC6"/>
    <w:rsid w:val="00C72C4D"/>
    <w:rsid w:val="00C734AC"/>
    <w:rsid w:val="00C73962"/>
    <w:rsid w:val="00C739CF"/>
    <w:rsid w:val="00C73D61"/>
    <w:rsid w:val="00C73EE8"/>
    <w:rsid w:val="00C73FA6"/>
    <w:rsid w:val="00C74007"/>
    <w:rsid w:val="00C74083"/>
    <w:rsid w:val="00C740AB"/>
    <w:rsid w:val="00C74165"/>
    <w:rsid w:val="00C742F1"/>
    <w:rsid w:val="00C74816"/>
    <w:rsid w:val="00C7481C"/>
    <w:rsid w:val="00C7498C"/>
    <w:rsid w:val="00C749BC"/>
    <w:rsid w:val="00C74AA0"/>
    <w:rsid w:val="00C74C2A"/>
    <w:rsid w:val="00C74C53"/>
    <w:rsid w:val="00C74ECB"/>
    <w:rsid w:val="00C751E9"/>
    <w:rsid w:val="00C75580"/>
    <w:rsid w:val="00C755A3"/>
    <w:rsid w:val="00C755DF"/>
    <w:rsid w:val="00C7566B"/>
    <w:rsid w:val="00C75AFB"/>
    <w:rsid w:val="00C75D87"/>
    <w:rsid w:val="00C75DDF"/>
    <w:rsid w:val="00C75EBA"/>
    <w:rsid w:val="00C75EEB"/>
    <w:rsid w:val="00C76213"/>
    <w:rsid w:val="00C76552"/>
    <w:rsid w:val="00C767D1"/>
    <w:rsid w:val="00C76BBE"/>
    <w:rsid w:val="00C76CBE"/>
    <w:rsid w:val="00C76E5D"/>
    <w:rsid w:val="00C77059"/>
    <w:rsid w:val="00C770AE"/>
    <w:rsid w:val="00C771A1"/>
    <w:rsid w:val="00C771A4"/>
    <w:rsid w:val="00C7742D"/>
    <w:rsid w:val="00C7743E"/>
    <w:rsid w:val="00C77628"/>
    <w:rsid w:val="00C776EE"/>
    <w:rsid w:val="00C7771C"/>
    <w:rsid w:val="00C77C2B"/>
    <w:rsid w:val="00C77E4F"/>
    <w:rsid w:val="00C77FA2"/>
    <w:rsid w:val="00C80067"/>
    <w:rsid w:val="00C80184"/>
    <w:rsid w:val="00C8041E"/>
    <w:rsid w:val="00C80729"/>
    <w:rsid w:val="00C80984"/>
    <w:rsid w:val="00C80A44"/>
    <w:rsid w:val="00C80A46"/>
    <w:rsid w:val="00C80AA1"/>
    <w:rsid w:val="00C80BE8"/>
    <w:rsid w:val="00C80CEF"/>
    <w:rsid w:val="00C810BD"/>
    <w:rsid w:val="00C81365"/>
    <w:rsid w:val="00C81403"/>
    <w:rsid w:val="00C8180E"/>
    <w:rsid w:val="00C81A1F"/>
    <w:rsid w:val="00C81AFF"/>
    <w:rsid w:val="00C81BFC"/>
    <w:rsid w:val="00C81C24"/>
    <w:rsid w:val="00C81C50"/>
    <w:rsid w:val="00C81C76"/>
    <w:rsid w:val="00C81CEF"/>
    <w:rsid w:val="00C81CFC"/>
    <w:rsid w:val="00C81CFE"/>
    <w:rsid w:val="00C81E50"/>
    <w:rsid w:val="00C81E94"/>
    <w:rsid w:val="00C82073"/>
    <w:rsid w:val="00C82097"/>
    <w:rsid w:val="00C820F2"/>
    <w:rsid w:val="00C82392"/>
    <w:rsid w:val="00C823DF"/>
    <w:rsid w:val="00C824D1"/>
    <w:rsid w:val="00C82564"/>
    <w:rsid w:val="00C82576"/>
    <w:rsid w:val="00C82611"/>
    <w:rsid w:val="00C82738"/>
    <w:rsid w:val="00C8278A"/>
    <w:rsid w:val="00C82906"/>
    <w:rsid w:val="00C82919"/>
    <w:rsid w:val="00C82CB4"/>
    <w:rsid w:val="00C82D3E"/>
    <w:rsid w:val="00C83312"/>
    <w:rsid w:val="00C83469"/>
    <w:rsid w:val="00C8351B"/>
    <w:rsid w:val="00C83616"/>
    <w:rsid w:val="00C836B6"/>
    <w:rsid w:val="00C83707"/>
    <w:rsid w:val="00C83A2B"/>
    <w:rsid w:val="00C83CD1"/>
    <w:rsid w:val="00C83D2E"/>
    <w:rsid w:val="00C83D6F"/>
    <w:rsid w:val="00C841B5"/>
    <w:rsid w:val="00C84676"/>
    <w:rsid w:val="00C84F91"/>
    <w:rsid w:val="00C851C0"/>
    <w:rsid w:val="00C853C5"/>
    <w:rsid w:val="00C85436"/>
    <w:rsid w:val="00C854AD"/>
    <w:rsid w:val="00C854AE"/>
    <w:rsid w:val="00C856CA"/>
    <w:rsid w:val="00C8597D"/>
    <w:rsid w:val="00C85C9F"/>
    <w:rsid w:val="00C85CB3"/>
    <w:rsid w:val="00C85DB6"/>
    <w:rsid w:val="00C85E93"/>
    <w:rsid w:val="00C85F22"/>
    <w:rsid w:val="00C86042"/>
    <w:rsid w:val="00C86131"/>
    <w:rsid w:val="00C8614A"/>
    <w:rsid w:val="00C861C5"/>
    <w:rsid w:val="00C86453"/>
    <w:rsid w:val="00C866E4"/>
    <w:rsid w:val="00C866EF"/>
    <w:rsid w:val="00C86789"/>
    <w:rsid w:val="00C8681A"/>
    <w:rsid w:val="00C86829"/>
    <w:rsid w:val="00C86855"/>
    <w:rsid w:val="00C86901"/>
    <w:rsid w:val="00C86B31"/>
    <w:rsid w:val="00C86B3A"/>
    <w:rsid w:val="00C86B63"/>
    <w:rsid w:val="00C86EFF"/>
    <w:rsid w:val="00C86F6B"/>
    <w:rsid w:val="00C8702C"/>
    <w:rsid w:val="00C87048"/>
    <w:rsid w:val="00C87119"/>
    <w:rsid w:val="00C872B2"/>
    <w:rsid w:val="00C872D8"/>
    <w:rsid w:val="00C8757E"/>
    <w:rsid w:val="00C877DF"/>
    <w:rsid w:val="00C87999"/>
    <w:rsid w:val="00C87C55"/>
    <w:rsid w:val="00C87CF4"/>
    <w:rsid w:val="00C87F03"/>
    <w:rsid w:val="00C901B1"/>
    <w:rsid w:val="00C905DA"/>
    <w:rsid w:val="00C90BA4"/>
    <w:rsid w:val="00C90C6E"/>
    <w:rsid w:val="00C90CA5"/>
    <w:rsid w:val="00C90EF3"/>
    <w:rsid w:val="00C90FB2"/>
    <w:rsid w:val="00C910F7"/>
    <w:rsid w:val="00C9117C"/>
    <w:rsid w:val="00C91193"/>
    <w:rsid w:val="00C9139A"/>
    <w:rsid w:val="00C91401"/>
    <w:rsid w:val="00C914F2"/>
    <w:rsid w:val="00C9159F"/>
    <w:rsid w:val="00C916A6"/>
    <w:rsid w:val="00C91942"/>
    <w:rsid w:val="00C91A00"/>
    <w:rsid w:val="00C91A3C"/>
    <w:rsid w:val="00C91B5C"/>
    <w:rsid w:val="00C91C6B"/>
    <w:rsid w:val="00C91CD1"/>
    <w:rsid w:val="00C91D0E"/>
    <w:rsid w:val="00C91ECA"/>
    <w:rsid w:val="00C91ED3"/>
    <w:rsid w:val="00C92320"/>
    <w:rsid w:val="00C9244C"/>
    <w:rsid w:val="00C92904"/>
    <w:rsid w:val="00C92918"/>
    <w:rsid w:val="00C92A43"/>
    <w:rsid w:val="00C92A82"/>
    <w:rsid w:val="00C92B9C"/>
    <w:rsid w:val="00C92CC1"/>
    <w:rsid w:val="00C92F1E"/>
    <w:rsid w:val="00C936EC"/>
    <w:rsid w:val="00C938BF"/>
    <w:rsid w:val="00C9396A"/>
    <w:rsid w:val="00C93C5F"/>
    <w:rsid w:val="00C93D02"/>
    <w:rsid w:val="00C93E1B"/>
    <w:rsid w:val="00C93F3C"/>
    <w:rsid w:val="00C93FCB"/>
    <w:rsid w:val="00C94220"/>
    <w:rsid w:val="00C9448B"/>
    <w:rsid w:val="00C94494"/>
    <w:rsid w:val="00C94590"/>
    <w:rsid w:val="00C945BA"/>
    <w:rsid w:val="00C945F7"/>
    <w:rsid w:val="00C946BB"/>
    <w:rsid w:val="00C947EA"/>
    <w:rsid w:val="00C94827"/>
    <w:rsid w:val="00C94861"/>
    <w:rsid w:val="00C94A1A"/>
    <w:rsid w:val="00C94BB8"/>
    <w:rsid w:val="00C94C67"/>
    <w:rsid w:val="00C94E79"/>
    <w:rsid w:val="00C950F1"/>
    <w:rsid w:val="00C95150"/>
    <w:rsid w:val="00C95180"/>
    <w:rsid w:val="00C95189"/>
    <w:rsid w:val="00C9528A"/>
    <w:rsid w:val="00C95324"/>
    <w:rsid w:val="00C95325"/>
    <w:rsid w:val="00C95543"/>
    <w:rsid w:val="00C95561"/>
    <w:rsid w:val="00C956D1"/>
    <w:rsid w:val="00C95895"/>
    <w:rsid w:val="00C95B4A"/>
    <w:rsid w:val="00C9629D"/>
    <w:rsid w:val="00C966CF"/>
    <w:rsid w:val="00C969DC"/>
    <w:rsid w:val="00C96B91"/>
    <w:rsid w:val="00C96F52"/>
    <w:rsid w:val="00C972B2"/>
    <w:rsid w:val="00C97456"/>
    <w:rsid w:val="00C97602"/>
    <w:rsid w:val="00C978E2"/>
    <w:rsid w:val="00C978ED"/>
    <w:rsid w:val="00C97AF1"/>
    <w:rsid w:val="00C97AF7"/>
    <w:rsid w:val="00CA036F"/>
    <w:rsid w:val="00CA03B2"/>
    <w:rsid w:val="00CA0428"/>
    <w:rsid w:val="00CA04B3"/>
    <w:rsid w:val="00CA0629"/>
    <w:rsid w:val="00CA0658"/>
    <w:rsid w:val="00CA0986"/>
    <w:rsid w:val="00CA0B15"/>
    <w:rsid w:val="00CA10F0"/>
    <w:rsid w:val="00CA147F"/>
    <w:rsid w:val="00CA14C0"/>
    <w:rsid w:val="00CA157C"/>
    <w:rsid w:val="00CA176F"/>
    <w:rsid w:val="00CA1834"/>
    <w:rsid w:val="00CA1B07"/>
    <w:rsid w:val="00CA1C75"/>
    <w:rsid w:val="00CA1DD1"/>
    <w:rsid w:val="00CA1DD3"/>
    <w:rsid w:val="00CA1EC9"/>
    <w:rsid w:val="00CA2031"/>
    <w:rsid w:val="00CA2214"/>
    <w:rsid w:val="00CA24CD"/>
    <w:rsid w:val="00CA2C0D"/>
    <w:rsid w:val="00CA2C11"/>
    <w:rsid w:val="00CA2CD1"/>
    <w:rsid w:val="00CA2CE3"/>
    <w:rsid w:val="00CA2D5B"/>
    <w:rsid w:val="00CA3042"/>
    <w:rsid w:val="00CA3190"/>
    <w:rsid w:val="00CA3231"/>
    <w:rsid w:val="00CA3369"/>
    <w:rsid w:val="00CA346A"/>
    <w:rsid w:val="00CA363E"/>
    <w:rsid w:val="00CA3745"/>
    <w:rsid w:val="00CA37F4"/>
    <w:rsid w:val="00CA3DD6"/>
    <w:rsid w:val="00CA3E6B"/>
    <w:rsid w:val="00CA41B4"/>
    <w:rsid w:val="00CA42DB"/>
    <w:rsid w:val="00CA42DD"/>
    <w:rsid w:val="00CA438E"/>
    <w:rsid w:val="00CA441C"/>
    <w:rsid w:val="00CA4692"/>
    <w:rsid w:val="00CA494C"/>
    <w:rsid w:val="00CA4A04"/>
    <w:rsid w:val="00CA4AA0"/>
    <w:rsid w:val="00CA4BEF"/>
    <w:rsid w:val="00CA4C07"/>
    <w:rsid w:val="00CA4D2E"/>
    <w:rsid w:val="00CA4E24"/>
    <w:rsid w:val="00CA4F24"/>
    <w:rsid w:val="00CA50A2"/>
    <w:rsid w:val="00CA50B0"/>
    <w:rsid w:val="00CA5127"/>
    <w:rsid w:val="00CA52BE"/>
    <w:rsid w:val="00CA5384"/>
    <w:rsid w:val="00CA56F2"/>
    <w:rsid w:val="00CA5842"/>
    <w:rsid w:val="00CA5AA9"/>
    <w:rsid w:val="00CA5AAC"/>
    <w:rsid w:val="00CA5B47"/>
    <w:rsid w:val="00CA5BE5"/>
    <w:rsid w:val="00CA5E5E"/>
    <w:rsid w:val="00CA5F91"/>
    <w:rsid w:val="00CA5F94"/>
    <w:rsid w:val="00CA61D6"/>
    <w:rsid w:val="00CA6338"/>
    <w:rsid w:val="00CA648C"/>
    <w:rsid w:val="00CA6707"/>
    <w:rsid w:val="00CA671D"/>
    <w:rsid w:val="00CA6928"/>
    <w:rsid w:val="00CA6BF9"/>
    <w:rsid w:val="00CA70C6"/>
    <w:rsid w:val="00CA70E5"/>
    <w:rsid w:val="00CA70FE"/>
    <w:rsid w:val="00CA714D"/>
    <w:rsid w:val="00CA71FD"/>
    <w:rsid w:val="00CA7265"/>
    <w:rsid w:val="00CA73C3"/>
    <w:rsid w:val="00CA73D4"/>
    <w:rsid w:val="00CA75BA"/>
    <w:rsid w:val="00CA79A1"/>
    <w:rsid w:val="00CA7B7C"/>
    <w:rsid w:val="00CB0579"/>
    <w:rsid w:val="00CB0EBC"/>
    <w:rsid w:val="00CB101A"/>
    <w:rsid w:val="00CB109C"/>
    <w:rsid w:val="00CB1115"/>
    <w:rsid w:val="00CB1769"/>
    <w:rsid w:val="00CB1835"/>
    <w:rsid w:val="00CB18AA"/>
    <w:rsid w:val="00CB190E"/>
    <w:rsid w:val="00CB1911"/>
    <w:rsid w:val="00CB1B9D"/>
    <w:rsid w:val="00CB1CB7"/>
    <w:rsid w:val="00CB1E21"/>
    <w:rsid w:val="00CB1EF4"/>
    <w:rsid w:val="00CB223E"/>
    <w:rsid w:val="00CB246A"/>
    <w:rsid w:val="00CB261B"/>
    <w:rsid w:val="00CB279E"/>
    <w:rsid w:val="00CB2933"/>
    <w:rsid w:val="00CB295A"/>
    <w:rsid w:val="00CB2AEC"/>
    <w:rsid w:val="00CB2B09"/>
    <w:rsid w:val="00CB2B12"/>
    <w:rsid w:val="00CB2DD0"/>
    <w:rsid w:val="00CB31C2"/>
    <w:rsid w:val="00CB337E"/>
    <w:rsid w:val="00CB3397"/>
    <w:rsid w:val="00CB3478"/>
    <w:rsid w:val="00CB34F1"/>
    <w:rsid w:val="00CB35AD"/>
    <w:rsid w:val="00CB35AE"/>
    <w:rsid w:val="00CB362B"/>
    <w:rsid w:val="00CB3792"/>
    <w:rsid w:val="00CB3CF5"/>
    <w:rsid w:val="00CB41A4"/>
    <w:rsid w:val="00CB435A"/>
    <w:rsid w:val="00CB44A8"/>
    <w:rsid w:val="00CB44AE"/>
    <w:rsid w:val="00CB452A"/>
    <w:rsid w:val="00CB4607"/>
    <w:rsid w:val="00CB486B"/>
    <w:rsid w:val="00CB4BCC"/>
    <w:rsid w:val="00CB4E47"/>
    <w:rsid w:val="00CB5066"/>
    <w:rsid w:val="00CB51B0"/>
    <w:rsid w:val="00CB5616"/>
    <w:rsid w:val="00CB591E"/>
    <w:rsid w:val="00CB5936"/>
    <w:rsid w:val="00CB599B"/>
    <w:rsid w:val="00CB5AB4"/>
    <w:rsid w:val="00CB5EB7"/>
    <w:rsid w:val="00CB5FFB"/>
    <w:rsid w:val="00CB628D"/>
    <w:rsid w:val="00CB6431"/>
    <w:rsid w:val="00CB643C"/>
    <w:rsid w:val="00CB66E3"/>
    <w:rsid w:val="00CB6861"/>
    <w:rsid w:val="00CB6891"/>
    <w:rsid w:val="00CB6B0D"/>
    <w:rsid w:val="00CB6B86"/>
    <w:rsid w:val="00CB6C97"/>
    <w:rsid w:val="00CB6D6F"/>
    <w:rsid w:val="00CB6E2D"/>
    <w:rsid w:val="00CB706A"/>
    <w:rsid w:val="00CB7084"/>
    <w:rsid w:val="00CB7120"/>
    <w:rsid w:val="00CB733E"/>
    <w:rsid w:val="00CB74A3"/>
    <w:rsid w:val="00CB74E9"/>
    <w:rsid w:val="00CB7534"/>
    <w:rsid w:val="00CB792C"/>
    <w:rsid w:val="00CB7B6F"/>
    <w:rsid w:val="00CB7C44"/>
    <w:rsid w:val="00CB7D3E"/>
    <w:rsid w:val="00CB7E5E"/>
    <w:rsid w:val="00CC00C1"/>
    <w:rsid w:val="00CC05F8"/>
    <w:rsid w:val="00CC0D20"/>
    <w:rsid w:val="00CC0E61"/>
    <w:rsid w:val="00CC0EF9"/>
    <w:rsid w:val="00CC108D"/>
    <w:rsid w:val="00CC10DA"/>
    <w:rsid w:val="00CC1192"/>
    <w:rsid w:val="00CC120D"/>
    <w:rsid w:val="00CC14AB"/>
    <w:rsid w:val="00CC1A39"/>
    <w:rsid w:val="00CC1A52"/>
    <w:rsid w:val="00CC1AF5"/>
    <w:rsid w:val="00CC1F67"/>
    <w:rsid w:val="00CC20EB"/>
    <w:rsid w:val="00CC21CD"/>
    <w:rsid w:val="00CC2200"/>
    <w:rsid w:val="00CC2512"/>
    <w:rsid w:val="00CC2745"/>
    <w:rsid w:val="00CC2BE0"/>
    <w:rsid w:val="00CC2DAD"/>
    <w:rsid w:val="00CC2E5B"/>
    <w:rsid w:val="00CC2EE8"/>
    <w:rsid w:val="00CC2F9F"/>
    <w:rsid w:val="00CC30A5"/>
    <w:rsid w:val="00CC3140"/>
    <w:rsid w:val="00CC3189"/>
    <w:rsid w:val="00CC319F"/>
    <w:rsid w:val="00CC35A0"/>
    <w:rsid w:val="00CC35FF"/>
    <w:rsid w:val="00CC38CF"/>
    <w:rsid w:val="00CC3E38"/>
    <w:rsid w:val="00CC40B3"/>
    <w:rsid w:val="00CC40C8"/>
    <w:rsid w:val="00CC4127"/>
    <w:rsid w:val="00CC439F"/>
    <w:rsid w:val="00CC4A18"/>
    <w:rsid w:val="00CC4A90"/>
    <w:rsid w:val="00CC4D4B"/>
    <w:rsid w:val="00CC4E4C"/>
    <w:rsid w:val="00CC4EF1"/>
    <w:rsid w:val="00CC53FB"/>
    <w:rsid w:val="00CC559B"/>
    <w:rsid w:val="00CC5674"/>
    <w:rsid w:val="00CC5839"/>
    <w:rsid w:val="00CC5B8B"/>
    <w:rsid w:val="00CC5CA7"/>
    <w:rsid w:val="00CC5D7F"/>
    <w:rsid w:val="00CC6136"/>
    <w:rsid w:val="00CC614C"/>
    <w:rsid w:val="00CC616C"/>
    <w:rsid w:val="00CC62FB"/>
    <w:rsid w:val="00CC66D5"/>
    <w:rsid w:val="00CC67E9"/>
    <w:rsid w:val="00CC6B82"/>
    <w:rsid w:val="00CC7632"/>
    <w:rsid w:val="00CC7946"/>
    <w:rsid w:val="00CC7B21"/>
    <w:rsid w:val="00CC7B3F"/>
    <w:rsid w:val="00CC7BE2"/>
    <w:rsid w:val="00CC7D41"/>
    <w:rsid w:val="00CC7E38"/>
    <w:rsid w:val="00CC7FBF"/>
    <w:rsid w:val="00CC7FD8"/>
    <w:rsid w:val="00CD00D4"/>
    <w:rsid w:val="00CD0445"/>
    <w:rsid w:val="00CD08FD"/>
    <w:rsid w:val="00CD097C"/>
    <w:rsid w:val="00CD0BC1"/>
    <w:rsid w:val="00CD10EB"/>
    <w:rsid w:val="00CD12CD"/>
    <w:rsid w:val="00CD132D"/>
    <w:rsid w:val="00CD14E0"/>
    <w:rsid w:val="00CD18A8"/>
    <w:rsid w:val="00CD18F1"/>
    <w:rsid w:val="00CD19F4"/>
    <w:rsid w:val="00CD1AAC"/>
    <w:rsid w:val="00CD1C79"/>
    <w:rsid w:val="00CD1D0B"/>
    <w:rsid w:val="00CD1D7B"/>
    <w:rsid w:val="00CD1E01"/>
    <w:rsid w:val="00CD1EAD"/>
    <w:rsid w:val="00CD2018"/>
    <w:rsid w:val="00CD2142"/>
    <w:rsid w:val="00CD2150"/>
    <w:rsid w:val="00CD2309"/>
    <w:rsid w:val="00CD2598"/>
    <w:rsid w:val="00CD265A"/>
    <w:rsid w:val="00CD26AA"/>
    <w:rsid w:val="00CD26D6"/>
    <w:rsid w:val="00CD274A"/>
    <w:rsid w:val="00CD2991"/>
    <w:rsid w:val="00CD2AE0"/>
    <w:rsid w:val="00CD2E84"/>
    <w:rsid w:val="00CD35A1"/>
    <w:rsid w:val="00CD3692"/>
    <w:rsid w:val="00CD3CF5"/>
    <w:rsid w:val="00CD3F4D"/>
    <w:rsid w:val="00CD3F9F"/>
    <w:rsid w:val="00CD4118"/>
    <w:rsid w:val="00CD4149"/>
    <w:rsid w:val="00CD4184"/>
    <w:rsid w:val="00CD424D"/>
    <w:rsid w:val="00CD43C0"/>
    <w:rsid w:val="00CD466D"/>
    <w:rsid w:val="00CD468C"/>
    <w:rsid w:val="00CD46C1"/>
    <w:rsid w:val="00CD487F"/>
    <w:rsid w:val="00CD4B0D"/>
    <w:rsid w:val="00CD4DA3"/>
    <w:rsid w:val="00CD4DCC"/>
    <w:rsid w:val="00CD4EE0"/>
    <w:rsid w:val="00CD5007"/>
    <w:rsid w:val="00CD5280"/>
    <w:rsid w:val="00CD5292"/>
    <w:rsid w:val="00CD52A5"/>
    <w:rsid w:val="00CD562F"/>
    <w:rsid w:val="00CD576F"/>
    <w:rsid w:val="00CD5780"/>
    <w:rsid w:val="00CD57E8"/>
    <w:rsid w:val="00CD6013"/>
    <w:rsid w:val="00CD60F0"/>
    <w:rsid w:val="00CD6112"/>
    <w:rsid w:val="00CD61BE"/>
    <w:rsid w:val="00CD6586"/>
    <w:rsid w:val="00CD662A"/>
    <w:rsid w:val="00CD66B1"/>
    <w:rsid w:val="00CD674F"/>
    <w:rsid w:val="00CD67CD"/>
    <w:rsid w:val="00CD67D2"/>
    <w:rsid w:val="00CD6BE1"/>
    <w:rsid w:val="00CD6E13"/>
    <w:rsid w:val="00CD6EFD"/>
    <w:rsid w:val="00CD6F21"/>
    <w:rsid w:val="00CD7154"/>
    <w:rsid w:val="00CD7471"/>
    <w:rsid w:val="00CD755D"/>
    <w:rsid w:val="00CD7972"/>
    <w:rsid w:val="00CD7B27"/>
    <w:rsid w:val="00CD7E31"/>
    <w:rsid w:val="00CD7F81"/>
    <w:rsid w:val="00CE00DF"/>
    <w:rsid w:val="00CE02DE"/>
    <w:rsid w:val="00CE032F"/>
    <w:rsid w:val="00CE071A"/>
    <w:rsid w:val="00CE08CC"/>
    <w:rsid w:val="00CE0CAB"/>
    <w:rsid w:val="00CE0D8F"/>
    <w:rsid w:val="00CE0EA7"/>
    <w:rsid w:val="00CE0FC7"/>
    <w:rsid w:val="00CE1064"/>
    <w:rsid w:val="00CE10F9"/>
    <w:rsid w:val="00CE121D"/>
    <w:rsid w:val="00CE12E9"/>
    <w:rsid w:val="00CE17BF"/>
    <w:rsid w:val="00CE1836"/>
    <w:rsid w:val="00CE1995"/>
    <w:rsid w:val="00CE19DB"/>
    <w:rsid w:val="00CE1A17"/>
    <w:rsid w:val="00CE1BF8"/>
    <w:rsid w:val="00CE1DAA"/>
    <w:rsid w:val="00CE1FD6"/>
    <w:rsid w:val="00CE20C2"/>
    <w:rsid w:val="00CE211A"/>
    <w:rsid w:val="00CE22C0"/>
    <w:rsid w:val="00CE26D0"/>
    <w:rsid w:val="00CE2779"/>
    <w:rsid w:val="00CE27AD"/>
    <w:rsid w:val="00CE28E0"/>
    <w:rsid w:val="00CE2956"/>
    <w:rsid w:val="00CE29D9"/>
    <w:rsid w:val="00CE2ACB"/>
    <w:rsid w:val="00CE2E68"/>
    <w:rsid w:val="00CE2FC9"/>
    <w:rsid w:val="00CE2FFD"/>
    <w:rsid w:val="00CE35DD"/>
    <w:rsid w:val="00CE3791"/>
    <w:rsid w:val="00CE3982"/>
    <w:rsid w:val="00CE3A72"/>
    <w:rsid w:val="00CE3F94"/>
    <w:rsid w:val="00CE4174"/>
    <w:rsid w:val="00CE431F"/>
    <w:rsid w:val="00CE445D"/>
    <w:rsid w:val="00CE4572"/>
    <w:rsid w:val="00CE47F1"/>
    <w:rsid w:val="00CE484F"/>
    <w:rsid w:val="00CE49A0"/>
    <w:rsid w:val="00CE4C1D"/>
    <w:rsid w:val="00CE4C2C"/>
    <w:rsid w:val="00CE4EC1"/>
    <w:rsid w:val="00CE51D5"/>
    <w:rsid w:val="00CE5584"/>
    <w:rsid w:val="00CE5770"/>
    <w:rsid w:val="00CE58F7"/>
    <w:rsid w:val="00CE5F51"/>
    <w:rsid w:val="00CE6049"/>
    <w:rsid w:val="00CE6211"/>
    <w:rsid w:val="00CE626B"/>
    <w:rsid w:val="00CE65DF"/>
    <w:rsid w:val="00CE65E1"/>
    <w:rsid w:val="00CE65FA"/>
    <w:rsid w:val="00CE6709"/>
    <w:rsid w:val="00CE6741"/>
    <w:rsid w:val="00CE6DD8"/>
    <w:rsid w:val="00CE7069"/>
    <w:rsid w:val="00CE7172"/>
    <w:rsid w:val="00CE7197"/>
    <w:rsid w:val="00CE719A"/>
    <w:rsid w:val="00CE725C"/>
    <w:rsid w:val="00CE73DC"/>
    <w:rsid w:val="00CE7541"/>
    <w:rsid w:val="00CE75DF"/>
    <w:rsid w:val="00CE7783"/>
    <w:rsid w:val="00CE780A"/>
    <w:rsid w:val="00CE7829"/>
    <w:rsid w:val="00CE7AFA"/>
    <w:rsid w:val="00CE7B32"/>
    <w:rsid w:val="00CE7CC1"/>
    <w:rsid w:val="00CE7E65"/>
    <w:rsid w:val="00CE7F27"/>
    <w:rsid w:val="00CF0207"/>
    <w:rsid w:val="00CF0347"/>
    <w:rsid w:val="00CF0433"/>
    <w:rsid w:val="00CF04CA"/>
    <w:rsid w:val="00CF0627"/>
    <w:rsid w:val="00CF06AE"/>
    <w:rsid w:val="00CF070F"/>
    <w:rsid w:val="00CF0712"/>
    <w:rsid w:val="00CF0728"/>
    <w:rsid w:val="00CF0750"/>
    <w:rsid w:val="00CF09B7"/>
    <w:rsid w:val="00CF09E2"/>
    <w:rsid w:val="00CF0A5F"/>
    <w:rsid w:val="00CF0D2B"/>
    <w:rsid w:val="00CF0E85"/>
    <w:rsid w:val="00CF0ECD"/>
    <w:rsid w:val="00CF0FFD"/>
    <w:rsid w:val="00CF1377"/>
    <w:rsid w:val="00CF1627"/>
    <w:rsid w:val="00CF1794"/>
    <w:rsid w:val="00CF17C1"/>
    <w:rsid w:val="00CF1A3D"/>
    <w:rsid w:val="00CF1A99"/>
    <w:rsid w:val="00CF1BCB"/>
    <w:rsid w:val="00CF1D75"/>
    <w:rsid w:val="00CF1E8F"/>
    <w:rsid w:val="00CF206F"/>
    <w:rsid w:val="00CF20D5"/>
    <w:rsid w:val="00CF2258"/>
    <w:rsid w:val="00CF2263"/>
    <w:rsid w:val="00CF23D4"/>
    <w:rsid w:val="00CF24E4"/>
    <w:rsid w:val="00CF260C"/>
    <w:rsid w:val="00CF2621"/>
    <w:rsid w:val="00CF2688"/>
    <w:rsid w:val="00CF281D"/>
    <w:rsid w:val="00CF28FA"/>
    <w:rsid w:val="00CF2922"/>
    <w:rsid w:val="00CF2A96"/>
    <w:rsid w:val="00CF323A"/>
    <w:rsid w:val="00CF3689"/>
    <w:rsid w:val="00CF36E0"/>
    <w:rsid w:val="00CF377C"/>
    <w:rsid w:val="00CF37F6"/>
    <w:rsid w:val="00CF3998"/>
    <w:rsid w:val="00CF399B"/>
    <w:rsid w:val="00CF39EB"/>
    <w:rsid w:val="00CF3A05"/>
    <w:rsid w:val="00CF3A07"/>
    <w:rsid w:val="00CF3ACC"/>
    <w:rsid w:val="00CF3CF0"/>
    <w:rsid w:val="00CF3D0C"/>
    <w:rsid w:val="00CF4061"/>
    <w:rsid w:val="00CF4A32"/>
    <w:rsid w:val="00CF4B19"/>
    <w:rsid w:val="00CF50A9"/>
    <w:rsid w:val="00CF5161"/>
    <w:rsid w:val="00CF52D3"/>
    <w:rsid w:val="00CF5346"/>
    <w:rsid w:val="00CF53F6"/>
    <w:rsid w:val="00CF57BC"/>
    <w:rsid w:val="00CF5ACF"/>
    <w:rsid w:val="00CF5B70"/>
    <w:rsid w:val="00CF5BB7"/>
    <w:rsid w:val="00CF5BC1"/>
    <w:rsid w:val="00CF5EC3"/>
    <w:rsid w:val="00CF6174"/>
    <w:rsid w:val="00CF6227"/>
    <w:rsid w:val="00CF630D"/>
    <w:rsid w:val="00CF634B"/>
    <w:rsid w:val="00CF6369"/>
    <w:rsid w:val="00CF656B"/>
    <w:rsid w:val="00CF67B2"/>
    <w:rsid w:val="00CF67C5"/>
    <w:rsid w:val="00CF6BD6"/>
    <w:rsid w:val="00CF6CA8"/>
    <w:rsid w:val="00CF6F26"/>
    <w:rsid w:val="00CF6F34"/>
    <w:rsid w:val="00CF7351"/>
    <w:rsid w:val="00CF73B7"/>
    <w:rsid w:val="00CF74BE"/>
    <w:rsid w:val="00CF7817"/>
    <w:rsid w:val="00CF79AA"/>
    <w:rsid w:val="00CF79BA"/>
    <w:rsid w:val="00CF7ACB"/>
    <w:rsid w:val="00CF7BB6"/>
    <w:rsid w:val="00CF7C21"/>
    <w:rsid w:val="00CF7FCC"/>
    <w:rsid w:val="00D00043"/>
    <w:rsid w:val="00D00193"/>
    <w:rsid w:val="00D004A1"/>
    <w:rsid w:val="00D004B5"/>
    <w:rsid w:val="00D007D9"/>
    <w:rsid w:val="00D00884"/>
    <w:rsid w:val="00D00ACA"/>
    <w:rsid w:val="00D00B6B"/>
    <w:rsid w:val="00D00BAD"/>
    <w:rsid w:val="00D00D8B"/>
    <w:rsid w:val="00D00DF0"/>
    <w:rsid w:val="00D00EC2"/>
    <w:rsid w:val="00D01031"/>
    <w:rsid w:val="00D0123F"/>
    <w:rsid w:val="00D012A6"/>
    <w:rsid w:val="00D0162B"/>
    <w:rsid w:val="00D01A32"/>
    <w:rsid w:val="00D01BF6"/>
    <w:rsid w:val="00D01C70"/>
    <w:rsid w:val="00D01C7C"/>
    <w:rsid w:val="00D01E9A"/>
    <w:rsid w:val="00D01F76"/>
    <w:rsid w:val="00D01FF5"/>
    <w:rsid w:val="00D020C1"/>
    <w:rsid w:val="00D0211E"/>
    <w:rsid w:val="00D02179"/>
    <w:rsid w:val="00D02506"/>
    <w:rsid w:val="00D02627"/>
    <w:rsid w:val="00D02684"/>
    <w:rsid w:val="00D026C5"/>
    <w:rsid w:val="00D02898"/>
    <w:rsid w:val="00D02B25"/>
    <w:rsid w:val="00D02B9D"/>
    <w:rsid w:val="00D02DEE"/>
    <w:rsid w:val="00D035D5"/>
    <w:rsid w:val="00D03626"/>
    <w:rsid w:val="00D03721"/>
    <w:rsid w:val="00D03733"/>
    <w:rsid w:val="00D03907"/>
    <w:rsid w:val="00D03978"/>
    <w:rsid w:val="00D0398A"/>
    <w:rsid w:val="00D03AAE"/>
    <w:rsid w:val="00D03AE3"/>
    <w:rsid w:val="00D03C82"/>
    <w:rsid w:val="00D03D74"/>
    <w:rsid w:val="00D03FD5"/>
    <w:rsid w:val="00D0400B"/>
    <w:rsid w:val="00D04046"/>
    <w:rsid w:val="00D042F9"/>
    <w:rsid w:val="00D04372"/>
    <w:rsid w:val="00D04885"/>
    <w:rsid w:val="00D051D3"/>
    <w:rsid w:val="00D051DC"/>
    <w:rsid w:val="00D05583"/>
    <w:rsid w:val="00D057ED"/>
    <w:rsid w:val="00D05B57"/>
    <w:rsid w:val="00D05BEC"/>
    <w:rsid w:val="00D05BFE"/>
    <w:rsid w:val="00D05C8F"/>
    <w:rsid w:val="00D05E75"/>
    <w:rsid w:val="00D05FB8"/>
    <w:rsid w:val="00D060A6"/>
    <w:rsid w:val="00D061CD"/>
    <w:rsid w:val="00D065AD"/>
    <w:rsid w:val="00D065B9"/>
    <w:rsid w:val="00D06881"/>
    <w:rsid w:val="00D069D0"/>
    <w:rsid w:val="00D06A73"/>
    <w:rsid w:val="00D06AD5"/>
    <w:rsid w:val="00D06C05"/>
    <w:rsid w:val="00D06C39"/>
    <w:rsid w:val="00D06F9F"/>
    <w:rsid w:val="00D07025"/>
    <w:rsid w:val="00D07447"/>
    <w:rsid w:val="00D075CE"/>
    <w:rsid w:val="00D075FB"/>
    <w:rsid w:val="00D07901"/>
    <w:rsid w:val="00D07A13"/>
    <w:rsid w:val="00D07A5A"/>
    <w:rsid w:val="00D07E0A"/>
    <w:rsid w:val="00D07EE4"/>
    <w:rsid w:val="00D100B3"/>
    <w:rsid w:val="00D10122"/>
    <w:rsid w:val="00D10340"/>
    <w:rsid w:val="00D104E6"/>
    <w:rsid w:val="00D10668"/>
    <w:rsid w:val="00D1079A"/>
    <w:rsid w:val="00D108E8"/>
    <w:rsid w:val="00D108EE"/>
    <w:rsid w:val="00D10927"/>
    <w:rsid w:val="00D10954"/>
    <w:rsid w:val="00D10C34"/>
    <w:rsid w:val="00D10CF0"/>
    <w:rsid w:val="00D10D6D"/>
    <w:rsid w:val="00D10F47"/>
    <w:rsid w:val="00D110AA"/>
    <w:rsid w:val="00D112B3"/>
    <w:rsid w:val="00D112BE"/>
    <w:rsid w:val="00D113B4"/>
    <w:rsid w:val="00D113EC"/>
    <w:rsid w:val="00D114E9"/>
    <w:rsid w:val="00D115F2"/>
    <w:rsid w:val="00D116CA"/>
    <w:rsid w:val="00D118D0"/>
    <w:rsid w:val="00D11A83"/>
    <w:rsid w:val="00D11C2F"/>
    <w:rsid w:val="00D11CA5"/>
    <w:rsid w:val="00D11D23"/>
    <w:rsid w:val="00D121BD"/>
    <w:rsid w:val="00D122AD"/>
    <w:rsid w:val="00D124B4"/>
    <w:rsid w:val="00D1279A"/>
    <w:rsid w:val="00D127D7"/>
    <w:rsid w:val="00D1294F"/>
    <w:rsid w:val="00D12A9E"/>
    <w:rsid w:val="00D12C20"/>
    <w:rsid w:val="00D12D57"/>
    <w:rsid w:val="00D12DBA"/>
    <w:rsid w:val="00D12DDC"/>
    <w:rsid w:val="00D12ED6"/>
    <w:rsid w:val="00D12F94"/>
    <w:rsid w:val="00D1300F"/>
    <w:rsid w:val="00D1323B"/>
    <w:rsid w:val="00D13286"/>
    <w:rsid w:val="00D1374A"/>
    <w:rsid w:val="00D13A66"/>
    <w:rsid w:val="00D13C4E"/>
    <w:rsid w:val="00D13D89"/>
    <w:rsid w:val="00D14272"/>
    <w:rsid w:val="00D14350"/>
    <w:rsid w:val="00D143BF"/>
    <w:rsid w:val="00D144AF"/>
    <w:rsid w:val="00D14689"/>
    <w:rsid w:val="00D147CB"/>
    <w:rsid w:val="00D14904"/>
    <w:rsid w:val="00D14AC7"/>
    <w:rsid w:val="00D14B19"/>
    <w:rsid w:val="00D14C1D"/>
    <w:rsid w:val="00D14C63"/>
    <w:rsid w:val="00D14D8C"/>
    <w:rsid w:val="00D14DB9"/>
    <w:rsid w:val="00D14FBF"/>
    <w:rsid w:val="00D1511A"/>
    <w:rsid w:val="00D15333"/>
    <w:rsid w:val="00D156DE"/>
    <w:rsid w:val="00D15744"/>
    <w:rsid w:val="00D15870"/>
    <w:rsid w:val="00D158F3"/>
    <w:rsid w:val="00D1594C"/>
    <w:rsid w:val="00D15962"/>
    <w:rsid w:val="00D15A55"/>
    <w:rsid w:val="00D15AD4"/>
    <w:rsid w:val="00D15C54"/>
    <w:rsid w:val="00D15F1B"/>
    <w:rsid w:val="00D161F0"/>
    <w:rsid w:val="00D161FE"/>
    <w:rsid w:val="00D163E8"/>
    <w:rsid w:val="00D1677B"/>
    <w:rsid w:val="00D16814"/>
    <w:rsid w:val="00D16A89"/>
    <w:rsid w:val="00D16CD2"/>
    <w:rsid w:val="00D16D77"/>
    <w:rsid w:val="00D17053"/>
    <w:rsid w:val="00D173AA"/>
    <w:rsid w:val="00D1741B"/>
    <w:rsid w:val="00D177D4"/>
    <w:rsid w:val="00D177E2"/>
    <w:rsid w:val="00D17976"/>
    <w:rsid w:val="00D17B35"/>
    <w:rsid w:val="00D17C41"/>
    <w:rsid w:val="00D20323"/>
    <w:rsid w:val="00D2037A"/>
    <w:rsid w:val="00D20592"/>
    <w:rsid w:val="00D206A3"/>
    <w:rsid w:val="00D20774"/>
    <w:rsid w:val="00D2089B"/>
    <w:rsid w:val="00D2096C"/>
    <w:rsid w:val="00D20AD2"/>
    <w:rsid w:val="00D20AFE"/>
    <w:rsid w:val="00D20E39"/>
    <w:rsid w:val="00D20F4E"/>
    <w:rsid w:val="00D20FFF"/>
    <w:rsid w:val="00D2128C"/>
    <w:rsid w:val="00D213D9"/>
    <w:rsid w:val="00D2171E"/>
    <w:rsid w:val="00D217DC"/>
    <w:rsid w:val="00D218E0"/>
    <w:rsid w:val="00D21A1C"/>
    <w:rsid w:val="00D21B08"/>
    <w:rsid w:val="00D21C3E"/>
    <w:rsid w:val="00D21CD9"/>
    <w:rsid w:val="00D21D66"/>
    <w:rsid w:val="00D21F34"/>
    <w:rsid w:val="00D221DC"/>
    <w:rsid w:val="00D22552"/>
    <w:rsid w:val="00D22598"/>
    <w:rsid w:val="00D22626"/>
    <w:rsid w:val="00D22682"/>
    <w:rsid w:val="00D226EF"/>
    <w:rsid w:val="00D22897"/>
    <w:rsid w:val="00D229C4"/>
    <w:rsid w:val="00D22A68"/>
    <w:rsid w:val="00D22BA5"/>
    <w:rsid w:val="00D22BC8"/>
    <w:rsid w:val="00D22C59"/>
    <w:rsid w:val="00D22E34"/>
    <w:rsid w:val="00D22E63"/>
    <w:rsid w:val="00D22EE7"/>
    <w:rsid w:val="00D230BE"/>
    <w:rsid w:val="00D230E0"/>
    <w:rsid w:val="00D231BA"/>
    <w:rsid w:val="00D2330E"/>
    <w:rsid w:val="00D2340D"/>
    <w:rsid w:val="00D235C9"/>
    <w:rsid w:val="00D23866"/>
    <w:rsid w:val="00D23A7C"/>
    <w:rsid w:val="00D23ABA"/>
    <w:rsid w:val="00D23B0D"/>
    <w:rsid w:val="00D23C77"/>
    <w:rsid w:val="00D2410A"/>
    <w:rsid w:val="00D24585"/>
    <w:rsid w:val="00D24601"/>
    <w:rsid w:val="00D24637"/>
    <w:rsid w:val="00D24801"/>
    <w:rsid w:val="00D24E19"/>
    <w:rsid w:val="00D24FEA"/>
    <w:rsid w:val="00D250D8"/>
    <w:rsid w:val="00D25289"/>
    <w:rsid w:val="00D2530B"/>
    <w:rsid w:val="00D253F4"/>
    <w:rsid w:val="00D25611"/>
    <w:rsid w:val="00D25AD0"/>
    <w:rsid w:val="00D25C0C"/>
    <w:rsid w:val="00D25D54"/>
    <w:rsid w:val="00D25DD3"/>
    <w:rsid w:val="00D25E1A"/>
    <w:rsid w:val="00D26134"/>
    <w:rsid w:val="00D2615A"/>
    <w:rsid w:val="00D263F3"/>
    <w:rsid w:val="00D2644B"/>
    <w:rsid w:val="00D264D6"/>
    <w:rsid w:val="00D265CC"/>
    <w:rsid w:val="00D2672E"/>
    <w:rsid w:val="00D267D5"/>
    <w:rsid w:val="00D26B7A"/>
    <w:rsid w:val="00D26DA0"/>
    <w:rsid w:val="00D26ED1"/>
    <w:rsid w:val="00D26F72"/>
    <w:rsid w:val="00D26FFF"/>
    <w:rsid w:val="00D271D2"/>
    <w:rsid w:val="00D27301"/>
    <w:rsid w:val="00D275C2"/>
    <w:rsid w:val="00D27601"/>
    <w:rsid w:val="00D277FF"/>
    <w:rsid w:val="00D27832"/>
    <w:rsid w:val="00D27BEB"/>
    <w:rsid w:val="00D27EF9"/>
    <w:rsid w:val="00D27F91"/>
    <w:rsid w:val="00D30077"/>
    <w:rsid w:val="00D30169"/>
    <w:rsid w:val="00D301A8"/>
    <w:rsid w:val="00D30345"/>
    <w:rsid w:val="00D305FD"/>
    <w:rsid w:val="00D30840"/>
    <w:rsid w:val="00D30AAC"/>
    <w:rsid w:val="00D30D1B"/>
    <w:rsid w:val="00D30D7F"/>
    <w:rsid w:val="00D31258"/>
    <w:rsid w:val="00D31271"/>
    <w:rsid w:val="00D313D8"/>
    <w:rsid w:val="00D315BD"/>
    <w:rsid w:val="00D31705"/>
    <w:rsid w:val="00D31ACB"/>
    <w:rsid w:val="00D31B33"/>
    <w:rsid w:val="00D31B90"/>
    <w:rsid w:val="00D31E57"/>
    <w:rsid w:val="00D321BC"/>
    <w:rsid w:val="00D32321"/>
    <w:rsid w:val="00D32742"/>
    <w:rsid w:val="00D32777"/>
    <w:rsid w:val="00D327CA"/>
    <w:rsid w:val="00D32BF3"/>
    <w:rsid w:val="00D32C18"/>
    <w:rsid w:val="00D32EAB"/>
    <w:rsid w:val="00D32F26"/>
    <w:rsid w:val="00D32FFE"/>
    <w:rsid w:val="00D332A4"/>
    <w:rsid w:val="00D334A8"/>
    <w:rsid w:val="00D3374D"/>
    <w:rsid w:val="00D3383D"/>
    <w:rsid w:val="00D3397B"/>
    <w:rsid w:val="00D33998"/>
    <w:rsid w:val="00D33F4F"/>
    <w:rsid w:val="00D34248"/>
    <w:rsid w:val="00D34A05"/>
    <w:rsid w:val="00D34A1B"/>
    <w:rsid w:val="00D34C6F"/>
    <w:rsid w:val="00D34F9D"/>
    <w:rsid w:val="00D35174"/>
    <w:rsid w:val="00D35340"/>
    <w:rsid w:val="00D3545E"/>
    <w:rsid w:val="00D3555B"/>
    <w:rsid w:val="00D35902"/>
    <w:rsid w:val="00D3596F"/>
    <w:rsid w:val="00D35B4B"/>
    <w:rsid w:val="00D35D8D"/>
    <w:rsid w:val="00D35E1A"/>
    <w:rsid w:val="00D35EF8"/>
    <w:rsid w:val="00D35FD2"/>
    <w:rsid w:val="00D363BE"/>
    <w:rsid w:val="00D3656D"/>
    <w:rsid w:val="00D3668E"/>
    <w:rsid w:val="00D367F2"/>
    <w:rsid w:val="00D36E0A"/>
    <w:rsid w:val="00D36F8B"/>
    <w:rsid w:val="00D36FAC"/>
    <w:rsid w:val="00D3707E"/>
    <w:rsid w:val="00D370EB"/>
    <w:rsid w:val="00D373F7"/>
    <w:rsid w:val="00D378A1"/>
    <w:rsid w:val="00D379A5"/>
    <w:rsid w:val="00D37BB8"/>
    <w:rsid w:val="00D37C1C"/>
    <w:rsid w:val="00D37E92"/>
    <w:rsid w:val="00D404D6"/>
    <w:rsid w:val="00D409E6"/>
    <w:rsid w:val="00D40A11"/>
    <w:rsid w:val="00D40A2D"/>
    <w:rsid w:val="00D40A98"/>
    <w:rsid w:val="00D40DB5"/>
    <w:rsid w:val="00D40E57"/>
    <w:rsid w:val="00D40EFE"/>
    <w:rsid w:val="00D41140"/>
    <w:rsid w:val="00D411DD"/>
    <w:rsid w:val="00D419E8"/>
    <w:rsid w:val="00D41A4B"/>
    <w:rsid w:val="00D41B94"/>
    <w:rsid w:val="00D41EFF"/>
    <w:rsid w:val="00D41FE8"/>
    <w:rsid w:val="00D42275"/>
    <w:rsid w:val="00D4290A"/>
    <w:rsid w:val="00D4293D"/>
    <w:rsid w:val="00D42C0A"/>
    <w:rsid w:val="00D42CC3"/>
    <w:rsid w:val="00D42DB2"/>
    <w:rsid w:val="00D42EDF"/>
    <w:rsid w:val="00D42F46"/>
    <w:rsid w:val="00D43107"/>
    <w:rsid w:val="00D4328C"/>
    <w:rsid w:val="00D43299"/>
    <w:rsid w:val="00D433F3"/>
    <w:rsid w:val="00D435B1"/>
    <w:rsid w:val="00D43663"/>
    <w:rsid w:val="00D43838"/>
    <w:rsid w:val="00D43B09"/>
    <w:rsid w:val="00D43C5B"/>
    <w:rsid w:val="00D43CEB"/>
    <w:rsid w:val="00D43F66"/>
    <w:rsid w:val="00D4408D"/>
    <w:rsid w:val="00D44364"/>
    <w:rsid w:val="00D44662"/>
    <w:rsid w:val="00D447F3"/>
    <w:rsid w:val="00D449AE"/>
    <w:rsid w:val="00D44A71"/>
    <w:rsid w:val="00D44E7D"/>
    <w:rsid w:val="00D44F0E"/>
    <w:rsid w:val="00D4504E"/>
    <w:rsid w:val="00D45109"/>
    <w:rsid w:val="00D4534E"/>
    <w:rsid w:val="00D4535B"/>
    <w:rsid w:val="00D454F5"/>
    <w:rsid w:val="00D455B3"/>
    <w:rsid w:val="00D4561E"/>
    <w:rsid w:val="00D4566A"/>
    <w:rsid w:val="00D4571F"/>
    <w:rsid w:val="00D459B0"/>
    <w:rsid w:val="00D45A25"/>
    <w:rsid w:val="00D45C09"/>
    <w:rsid w:val="00D45C71"/>
    <w:rsid w:val="00D45CE4"/>
    <w:rsid w:val="00D45E3E"/>
    <w:rsid w:val="00D45E95"/>
    <w:rsid w:val="00D465F6"/>
    <w:rsid w:val="00D46684"/>
    <w:rsid w:val="00D466B1"/>
    <w:rsid w:val="00D469A3"/>
    <w:rsid w:val="00D46C15"/>
    <w:rsid w:val="00D46D1C"/>
    <w:rsid w:val="00D46E40"/>
    <w:rsid w:val="00D46FB3"/>
    <w:rsid w:val="00D4703D"/>
    <w:rsid w:val="00D4705E"/>
    <w:rsid w:val="00D47251"/>
    <w:rsid w:val="00D4733A"/>
    <w:rsid w:val="00D473F3"/>
    <w:rsid w:val="00D47478"/>
    <w:rsid w:val="00D474D0"/>
    <w:rsid w:val="00D47534"/>
    <w:rsid w:val="00D4799C"/>
    <w:rsid w:val="00D47AEC"/>
    <w:rsid w:val="00D47E3C"/>
    <w:rsid w:val="00D47F2C"/>
    <w:rsid w:val="00D47FD7"/>
    <w:rsid w:val="00D50024"/>
    <w:rsid w:val="00D500C3"/>
    <w:rsid w:val="00D502BD"/>
    <w:rsid w:val="00D5035B"/>
    <w:rsid w:val="00D50410"/>
    <w:rsid w:val="00D508BE"/>
    <w:rsid w:val="00D50ADE"/>
    <w:rsid w:val="00D50B8B"/>
    <w:rsid w:val="00D50BF2"/>
    <w:rsid w:val="00D50C0E"/>
    <w:rsid w:val="00D50CBB"/>
    <w:rsid w:val="00D50EE4"/>
    <w:rsid w:val="00D50EEB"/>
    <w:rsid w:val="00D5100F"/>
    <w:rsid w:val="00D5109C"/>
    <w:rsid w:val="00D513E0"/>
    <w:rsid w:val="00D51468"/>
    <w:rsid w:val="00D5159F"/>
    <w:rsid w:val="00D516D6"/>
    <w:rsid w:val="00D51DBE"/>
    <w:rsid w:val="00D51EC5"/>
    <w:rsid w:val="00D52649"/>
    <w:rsid w:val="00D52672"/>
    <w:rsid w:val="00D527A2"/>
    <w:rsid w:val="00D527A6"/>
    <w:rsid w:val="00D527E2"/>
    <w:rsid w:val="00D52A4A"/>
    <w:rsid w:val="00D52BDD"/>
    <w:rsid w:val="00D52BF2"/>
    <w:rsid w:val="00D52C9D"/>
    <w:rsid w:val="00D52CE1"/>
    <w:rsid w:val="00D52D22"/>
    <w:rsid w:val="00D52D72"/>
    <w:rsid w:val="00D52E30"/>
    <w:rsid w:val="00D53080"/>
    <w:rsid w:val="00D531CC"/>
    <w:rsid w:val="00D53492"/>
    <w:rsid w:val="00D53518"/>
    <w:rsid w:val="00D53606"/>
    <w:rsid w:val="00D536C0"/>
    <w:rsid w:val="00D53A36"/>
    <w:rsid w:val="00D53AA3"/>
    <w:rsid w:val="00D53BE3"/>
    <w:rsid w:val="00D53BEA"/>
    <w:rsid w:val="00D53DE4"/>
    <w:rsid w:val="00D53E15"/>
    <w:rsid w:val="00D53EA2"/>
    <w:rsid w:val="00D53FE4"/>
    <w:rsid w:val="00D542AF"/>
    <w:rsid w:val="00D5465E"/>
    <w:rsid w:val="00D54703"/>
    <w:rsid w:val="00D54C1E"/>
    <w:rsid w:val="00D54EAB"/>
    <w:rsid w:val="00D54FE1"/>
    <w:rsid w:val="00D55097"/>
    <w:rsid w:val="00D5527B"/>
    <w:rsid w:val="00D55448"/>
    <w:rsid w:val="00D554D0"/>
    <w:rsid w:val="00D555AF"/>
    <w:rsid w:val="00D556C5"/>
    <w:rsid w:val="00D5584C"/>
    <w:rsid w:val="00D5591C"/>
    <w:rsid w:val="00D55944"/>
    <w:rsid w:val="00D559D8"/>
    <w:rsid w:val="00D55B17"/>
    <w:rsid w:val="00D55BB5"/>
    <w:rsid w:val="00D55E48"/>
    <w:rsid w:val="00D55FC0"/>
    <w:rsid w:val="00D56103"/>
    <w:rsid w:val="00D56197"/>
    <w:rsid w:val="00D561C7"/>
    <w:rsid w:val="00D5620E"/>
    <w:rsid w:val="00D562D5"/>
    <w:rsid w:val="00D56654"/>
    <w:rsid w:val="00D56706"/>
    <w:rsid w:val="00D5671B"/>
    <w:rsid w:val="00D567B1"/>
    <w:rsid w:val="00D568AA"/>
    <w:rsid w:val="00D56942"/>
    <w:rsid w:val="00D56E4F"/>
    <w:rsid w:val="00D56FB9"/>
    <w:rsid w:val="00D5712D"/>
    <w:rsid w:val="00D5714B"/>
    <w:rsid w:val="00D572DD"/>
    <w:rsid w:val="00D57442"/>
    <w:rsid w:val="00D576D8"/>
    <w:rsid w:val="00D579FB"/>
    <w:rsid w:val="00D57A1B"/>
    <w:rsid w:val="00D57B3E"/>
    <w:rsid w:val="00D5FBA8"/>
    <w:rsid w:val="00D601C0"/>
    <w:rsid w:val="00D601F2"/>
    <w:rsid w:val="00D6053F"/>
    <w:rsid w:val="00D6058E"/>
    <w:rsid w:val="00D60698"/>
    <w:rsid w:val="00D60725"/>
    <w:rsid w:val="00D6072C"/>
    <w:rsid w:val="00D607F9"/>
    <w:rsid w:val="00D60844"/>
    <w:rsid w:val="00D60997"/>
    <w:rsid w:val="00D60B37"/>
    <w:rsid w:val="00D60BDC"/>
    <w:rsid w:val="00D60F00"/>
    <w:rsid w:val="00D6105B"/>
    <w:rsid w:val="00D611F2"/>
    <w:rsid w:val="00D6123C"/>
    <w:rsid w:val="00D61583"/>
    <w:rsid w:val="00D615E4"/>
    <w:rsid w:val="00D61664"/>
    <w:rsid w:val="00D616D3"/>
    <w:rsid w:val="00D61786"/>
    <w:rsid w:val="00D61A13"/>
    <w:rsid w:val="00D61AB3"/>
    <w:rsid w:val="00D61B06"/>
    <w:rsid w:val="00D61D74"/>
    <w:rsid w:val="00D61DD9"/>
    <w:rsid w:val="00D6229A"/>
    <w:rsid w:val="00D625EB"/>
    <w:rsid w:val="00D626D3"/>
    <w:rsid w:val="00D629E9"/>
    <w:rsid w:val="00D62AC4"/>
    <w:rsid w:val="00D62F43"/>
    <w:rsid w:val="00D630E8"/>
    <w:rsid w:val="00D632D7"/>
    <w:rsid w:val="00D632E2"/>
    <w:rsid w:val="00D6357F"/>
    <w:rsid w:val="00D6362D"/>
    <w:rsid w:val="00D6373C"/>
    <w:rsid w:val="00D637E3"/>
    <w:rsid w:val="00D639BD"/>
    <w:rsid w:val="00D63DB3"/>
    <w:rsid w:val="00D64286"/>
    <w:rsid w:val="00D64498"/>
    <w:rsid w:val="00D6453F"/>
    <w:rsid w:val="00D64764"/>
    <w:rsid w:val="00D64992"/>
    <w:rsid w:val="00D64A10"/>
    <w:rsid w:val="00D64A42"/>
    <w:rsid w:val="00D64B86"/>
    <w:rsid w:val="00D64D3A"/>
    <w:rsid w:val="00D6501F"/>
    <w:rsid w:val="00D65073"/>
    <w:rsid w:val="00D6519B"/>
    <w:rsid w:val="00D6527D"/>
    <w:rsid w:val="00D652CD"/>
    <w:rsid w:val="00D65851"/>
    <w:rsid w:val="00D658A1"/>
    <w:rsid w:val="00D65C6A"/>
    <w:rsid w:val="00D65F9E"/>
    <w:rsid w:val="00D65FA1"/>
    <w:rsid w:val="00D667C6"/>
    <w:rsid w:val="00D668B0"/>
    <w:rsid w:val="00D66B6C"/>
    <w:rsid w:val="00D66EAB"/>
    <w:rsid w:val="00D66EE6"/>
    <w:rsid w:val="00D66FF0"/>
    <w:rsid w:val="00D67063"/>
    <w:rsid w:val="00D67257"/>
    <w:rsid w:val="00D6738D"/>
    <w:rsid w:val="00D67488"/>
    <w:rsid w:val="00D67625"/>
    <w:rsid w:val="00D676CB"/>
    <w:rsid w:val="00D679B5"/>
    <w:rsid w:val="00D67A99"/>
    <w:rsid w:val="00D67BD5"/>
    <w:rsid w:val="00D67C3B"/>
    <w:rsid w:val="00D67E44"/>
    <w:rsid w:val="00D6E7AD"/>
    <w:rsid w:val="00D7027B"/>
    <w:rsid w:val="00D70434"/>
    <w:rsid w:val="00D7082A"/>
    <w:rsid w:val="00D7089F"/>
    <w:rsid w:val="00D70E62"/>
    <w:rsid w:val="00D710B7"/>
    <w:rsid w:val="00D711C9"/>
    <w:rsid w:val="00D716C0"/>
    <w:rsid w:val="00D71707"/>
    <w:rsid w:val="00D71AF6"/>
    <w:rsid w:val="00D71B04"/>
    <w:rsid w:val="00D71D58"/>
    <w:rsid w:val="00D71DC4"/>
    <w:rsid w:val="00D72141"/>
    <w:rsid w:val="00D7229F"/>
    <w:rsid w:val="00D7230C"/>
    <w:rsid w:val="00D72501"/>
    <w:rsid w:val="00D72593"/>
    <w:rsid w:val="00D727D3"/>
    <w:rsid w:val="00D72863"/>
    <w:rsid w:val="00D72968"/>
    <w:rsid w:val="00D72C57"/>
    <w:rsid w:val="00D72DF1"/>
    <w:rsid w:val="00D72F9C"/>
    <w:rsid w:val="00D73455"/>
    <w:rsid w:val="00D7346A"/>
    <w:rsid w:val="00D736C7"/>
    <w:rsid w:val="00D73A67"/>
    <w:rsid w:val="00D73A95"/>
    <w:rsid w:val="00D73BFA"/>
    <w:rsid w:val="00D73CC2"/>
    <w:rsid w:val="00D73E33"/>
    <w:rsid w:val="00D740FA"/>
    <w:rsid w:val="00D7424E"/>
    <w:rsid w:val="00D7462E"/>
    <w:rsid w:val="00D74877"/>
    <w:rsid w:val="00D7499A"/>
    <w:rsid w:val="00D74A14"/>
    <w:rsid w:val="00D74D4E"/>
    <w:rsid w:val="00D74FBE"/>
    <w:rsid w:val="00D75300"/>
    <w:rsid w:val="00D75345"/>
    <w:rsid w:val="00D75426"/>
    <w:rsid w:val="00D757AA"/>
    <w:rsid w:val="00D758FF"/>
    <w:rsid w:val="00D75E26"/>
    <w:rsid w:val="00D75E53"/>
    <w:rsid w:val="00D75F58"/>
    <w:rsid w:val="00D760EB"/>
    <w:rsid w:val="00D7646E"/>
    <w:rsid w:val="00D76473"/>
    <w:rsid w:val="00D765F5"/>
    <w:rsid w:val="00D766A9"/>
    <w:rsid w:val="00D76A6D"/>
    <w:rsid w:val="00D76AA6"/>
    <w:rsid w:val="00D76F7B"/>
    <w:rsid w:val="00D76FAF"/>
    <w:rsid w:val="00D771B6"/>
    <w:rsid w:val="00D773B9"/>
    <w:rsid w:val="00D775BF"/>
    <w:rsid w:val="00D7768C"/>
    <w:rsid w:val="00D77875"/>
    <w:rsid w:val="00D778C1"/>
    <w:rsid w:val="00D778F2"/>
    <w:rsid w:val="00D77994"/>
    <w:rsid w:val="00D779A5"/>
    <w:rsid w:val="00D779BD"/>
    <w:rsid w:val="00D779FF"/>
    <w:rsid w:val="00D77B8B"/>
    <w:rsid w:val="00D77F15"/>
    <w:rsid w:val="00D800B3"/>
    <w:rsid w:val="00D80148"/>
    <w:rsid w:val="00D80506"/>
    <w:rsid w:val="00D8052A"/>
    <w:rsid w:val="00D80762"/>
    <w:rsid w:val="00D80809"/>
    <w:rsid w:val="00D809AF"/>
    <w:rsid w:val="00D80E60"/>
    <w:rsid w:val="00D80E81"/>
    <w:rsid w:val="00D810C4"/>
    <w:rsid w:val="00D81290"/>
    <w:rsid w:val="00D812D3"/>
    <w:rsid w:val="00D813C4"/>
    <w:rsid w:val="00D815A1"/>
    <w:rsid w:val="00D81962"/>
    <w:rsid w:val="00D8198D"/>
    <w:rsid w:val="00D81D43"/>
    <w:rsid w:val="00D81EC5"/>
    <w:rsid w:val="00D823A7"/>
    <w:rsid w:val="00D826C9"/>
    <w:rsid w:val="00D827F8"/>
    <w:rsid w:val="00D827FC"/>
    <w:rsid w:val="00D82821"/>
    <w:rsid w:val="00D828C8"/>
    <w:rsid w:val="00D829BF"/>
    <w:rsid w:val="00D82BAE"/>
    <w:rsid w:val="00D82EE2"/>
    <w:rsid w:val="00D8305C"/>
    <w:rsid w:val="00D8309A"/>
    <w:rsid w:val="00D830DA"/>
    <w:rsid w:val="00D83259"/>
    <w:rsid w:val="00D832CB"/>
    <w:rsid w:val="00D833B9"/>
    <w:rsid w:val="00D8342C"/>
    <w:rsid w:val="00D83611"/>
    <w:rsid w:val="00D836F1"/>
    <w:rsid w:val="00D83874"/>
    <w:rsid w:val="00D8396A"/>
    <w:rsid w:val="00D83A70"/>
    <w:rsid w:val="00D83B11"/>
    <w:rsid w:val="00D83B65"/>
    <w:rsid w:val="00D83D50"/>
    <w:rsid w:val="00D83DE5"/>
    <w:rsid w:val="00D841D4"/>
    <w:rsid w:val="00D84287"/>
    <w:rsid w:val="00D8440D"/>
    <w:rsid w:val="00D8454A"/>
    <w:rsid w:val="00D845D7"/>
    <w:rsid w:val="00D846D3"/>
    <w:rsid w:val="00D84975"/>
    <w:rsid w:val="00D84A93"/>
    <w:rsid w:val="00D84C9D"/>
    <w:rsid w:val="00D84CDE"/>
    <w:rsid w:val="00D84CE0"/>
    <w:rsid w:val="00D84EA7"/>
    <w:rsid w:val="00D85162"/>
    <w:rsid w:val="00D853A5"/>
    <w:rsid w:val="00D8554E"/>
    <w:rsid w:val="00D85B36"/>
    <w:rsid w:val="00D85BB0"/>
    <w:rsid w:val="00D85D88"/>
    <w:rsid w:val="00D85DE2"/>
    <w:rsid w:val="00D85EA3"/>
    <w:rsid w:val="00D85F29"/>
    <w:rsid w:val="00D85F2D"/>
    <w:rsid w:val="00D8611E"/>
    <w:rsid w:val="00D86125"/>
    <w:rsid w:val="00D861C8"/>
    <w:rsid w:val="00D86241"/>
    <w:rsid w:val="00D86391"/>
    <w:rsid w:val="00D863CC"/>
    <w:rsid w:val="00D86625"/>
    <w:rsid w:val="00D8689B"/>
    <w:rsid w:val="00D8689F"/>
    <w:rsid w:val="00D86BFA"/>
    <w:rsid w:val="00D86E6A"/>
    <w:rsid w:val="00D8702C"/>
    <w:rsid w:val="00D870F9"/>
    <w:rsid w:val="00D87165"/>
    <w:rsid w:val="00D87279"/>
    <w:rsid w:val="00D87288"/>
    <w:rsid w:val="00D878F1"/>
    <w:rsid w:val="00D8791A"/>
    <w:rsid w:val="00D879FA"/>
    <w:rsid w:val="00D87B57"/>
    <w:rsid w:val="00D87BCF"/>
    <w:rsid w:val="00D87CE9"/>
    <w:rsid w:val="00D9009B"/>
    <w:rsid w:val="00D9026B"/>
    <w:rsid w:val="00D9036F"/>
    <w:rsid w:val="00D90493"/>
    <w:rsid w:val="00D905E9"/>
    <w:rsid w:val="00D90612"/>
    <w:rsid w:val="00D90760"/>
    <w:rsid w:val="00D90914"/>
    <w:rsid w:val="00D9099F"/>
    <w:rsid w:val="00D90A96"/>
    <w:rsid w:val="00D90CAC"/>
    <w:rsid w:val="00D90DFD"/>
    <w:rsid w:val="00D9119B"/>
    <w:rsid w:val="00D91363"/>
    <w:rsid w:val="00D913DF"/>
    <w:rsid w:val="00D91401"/>
    <w:rsid w:val="00D91758"/>
    <w:rsid w:val="00D91929"/>
    <w:rsid w:val="00D91EE4"/>
    <w:rsid w:val="00D91FA9"/>
    <w:rsid w:val="00D920D6"/>
    <w:rsid w:val="00D920F9"/>
    <w:rsid w:val="00D9241C"/>
    <w:rsid w:val="00D92501"/>
    <w:rsid w:val="00D92503"/>
    <w:rsid w:val="00D92746"/>
    <w:rsid w:val="00D92A42"/>
    <w:rsid w:val="00D92A5D"/>
    <w:rsid w:val="00D92A72"/>
    <w:rsid w:val="00D92A9E"/>
    <w:rsid w:val="00D92FE4"/>
    <w:rsid w:val="00D92FE5"/>
    <w:rsid w:val="00D930B8"/>
    <w:rsid w:val="00D932CB"/>
    <w:rsid w:val="00D93333"/>
    <w:rsid w:val="00D934DB"/>
    <w:rsid w:val="00D93676"/>
    <w:rsid w:val="00D939DA"/>
    <w:rsid w:val="00D93A3F"/>
    <w:rsid w:val="00D93E68"/>
    <w:rsid w:val="00D94519"/>
    <w:rsid w:val="00D94635"/>
    <w:rsid w:val="00D9476B"/>
    <w:rsid w:val="00D947CD"/>
    <w:rsid w:val="00D94823"/>
    <w:rsid w:val="00D948C9"/>
    <w:rsid w:val="00D94A7B"/>
    <w:rsid w:val="00D94B72"/>
    <w:rsid w:val="00D94CA6"/>
    <w:rsid w:val="00D94CFE"/>
    <w:rsid w:val="00D95401"/>
    <w:rsid w:val="00D95470"/>
    <w:rsid w:val="00D956B7"/>
    <w:rsid w:val="00D958B4"/>
    <w:rsid w:val="00D958DD"/>
    <w:rsid w:val="00D9590B"/>
    <w:rsid w:val="00D959C9"/>
    <w:rsid w:val="00D95B9E"/>
    <w:rsid w:val="00D95BAB"/>
    <w:rsid w:val="00D9625A"/>
    <w:rsid w:val="00D9627A"/>
    <w:rsid w:val="00D962E4"/>
    <w:rsid w:val="00D96595"/>
    <w:rsid w:val="00D96C8E"/>
    <w:rsid w:val="00D970F9"/>
    <w:rsid w:val="00D97211"/>
    <w:rsid w:val="00D97315"/>
    <w:rsid w:val="00D976E4"/>
    <w:rsid w:val="00D977E4"/>
    <w:rsid w:val="00D9785F"/>
    <w:rsid w:val="00D97878"/>
    <w:rsid w:val="00D978B3"/>
    <w:rsid w:val="00D97AC3"/>
    <w:rsid w:val="00D97C9A"/>
    <w:rsid w:val="00D97FCB"/>
    <w:rsid w:val="00D9978C"/>
    <w:rsid w:val="00D9A6D0"/>
    <w:rsid w:val="00DA04FF"/>
    <w:rsid w:val="00DA08C4"/>
    <w:rsid w:val="00DA090D"/>
    <w:rsid w:val="00DA0984"/>
    <w:rsid w:val="00DA0AD2"/>
    <w:rsid w:val="00DA0B42"/>
    <w:rsid w:val="00DA0C5B"/>
    <w:rsid w:val="00DA0F20"/>
    <w:rsid w:val="00DA0FEF"/>
    <w:rsid w:val="00DA1613"/>
    <w:rsid w:val="00DA17B9"/>
    <w:rsid w:val="00DA1C51"/>
    <w:rsid w:val="00DA1E7D"/>
    <w:rsid w:val="00DA2322"/>
    <w:rsid w:val="00DA2686"/>
    <w:rsid w:val="00DA271A"/>
    <w:rsid w:val="00DA2731"/>
    <w:rsid w:val="00DA2769"/>
    <w:rsid w:val="00DA2D37"/>
    <w:rsid w:val="00DA2D5D"/>
    <w:rsid w:val="00DA2DA6"/>
    <w:rsid w:val="00DA2F26"/>
    <w:rsid w:val="00DA30A2"/>
    <w:rsid w:val="00DA30C2"/>
    <w:rsid w:val="00DA311B"/>
    <w:rsid w:val="00DA312A"/>
    <w:rsid w:val="00DA320D"/>
    <w:rsid w:val="00DA321B"/>
    <w:rsid w:val="00DA3241"/>
    <w:rsid w:val="00DA3280"/>
    <w:rsid w:val="00DA337A"/>
    <w:rsid w:val="00DA3576"/>
    <w:rsid w:val="00DA35E4"/>
    <w:rsid w:val="00DA3614"/>
    <w:rsid w:val="00DA366E"/>
    <w:rsid w:val="00DA378F"/>
    <w:rsid w:val="00DA396E"/>
    <w:rsid w:val="00DA39E3"/>
    <w:rsid w:val="00DA3D06"/>
    <w:rsid w:val="00DA3EF1"/>
    <w:rsid w:val="00DA44E4"/>
    <w:rsid w:val="00DA4577"/>
    <w:rsid w:val="00DA4809"/>
    <w:rsid w:val="00DA4B09"/>
    <w:rsid w:val="00DA4B29"/>
    <w:rsid w:val="00DA4D47"/>
    <w:rsid w:val="00DA4D57"/>
    <w:rsid w:val="00DA5704"/>
    <w:rsid w:val="00DA57E3"/>
    <w:rsid w:val="00DA59F2"/>
    <w:rsid w:val="00DA5A23"/>
    <w:rsid w:val="00DA5A27"/>
    <w:rsid w:val="00DA5A69"/>
    <w:rsid w:val="00DA5C72"/>
    <w:rsid w:val="00DA5DE9"/>
    <w:rsid w:val="00DA5FC9"/>
    <w:rsid w:val="00DA6012"/>
    <w:rsid w:val="00DA623A"/>
    <w:rsid w:val="00DA6257"/>
    <w:rsid w:val="00DA6483"/>
    <w:rsid w:val="00DA64BC"/>
    <w:rsid w:val="00DA6856"/>
    <w:rsid w:val="00DA6A76"/>
    <w:rsid w:val="00DA6B73"/>
    <w:rsid w:val="00DA6BB0"/>
    <w:rsid w:val="00DA6C21"/>
    <w:rsid w:val="00DA6C64"/>
    <w:rsid w:val="00DA6D10"/>
    <w:rsid w:val="00DA6D1B"/>
    <w:rsid w:val="00DA6E3A"/>
    <w:rsid w:val="00DA6F1F"/>
    <w:rsid w:val="00DA7035"/>
    <w:rsid w:val="00DA716E"/>
    <w:rsid w:val="00DA71C8"/>
    <w:rsid w:val="00DA7386"/>
    <w:rsid w:val="00DA773C"/>
    <w:rsid w:val="00DA7756"/>
    <w:rsid w:val="00DA77AF"/>
    <w:rsid w:val="00DA783C"/>
    <w:rsid w:val="00DA7CAE"/>
    <w:rsid w:val="00DA7DA2"/>
    <w:rsid w:val="00DA7F60"/>
    <w:rsid w:val="00DB00AE"/>
    <w:rsid w:val="00DB0240"/>
    <w:rsid w:val="00DB0425"/>
    <w:rsid w:val="00DB0443"/>
    <w:rsid w:val="00DB0587"/>
    <w:rsid w:val="00DB0C8A"/>
    <w:rsid w:val="00DB0CA4"/>
    <w:rsid w:val="00DB0CC9"/>
    <w:rsid w:val="00DB0D8E"/>
    <w:rsid w:val="00DB0E95"/>
    <w:rsid w:val="00DB0FB0"/>
    <w:rsid w:val="00DB0FB7"/>
    <w:rsid w:val="00DB0FE0"/>
    <w:rsid w:val="00DB1207"/>
    <w:rsid w:val="00DB12FA"/>
    <w:rsid w:val="00DB1539"/>
    <w:rsid w:val="00DB154A"/>
    <w:rsid w:val="00DB182F"/>
    <w:rsid w:val="00DB189A"/>
    <w:rsid w:val="00DB19E4"/>
    <w:rsid w:val="00DB1A2B"/>
    <w:rsid w:val="00DB1A6E"/>
    <w:rsid w:val="00DB1B6F"/>
    <w:rsid w:val="00DB1D8A"/>
    <w:rsid w:val="00DB2184"/>
    <w:rsid w:val="00DB23B2"/>
    <w:rsid w:val="00DB2471"/>
    <w:rsid w:val="00DB2517"/>
    <w:rsid w:val="00DB2794"/>
    <w:rsid w:val="00DB293B"/>
    <w:rsid w:val="00DB2A0A"/>
    <w:rsid w:val="00DB2AF1"/>
    <w:rsid w:val="00DB2B2F"/>
    <w:rsid w:val="00DB2BA0"/>
    <w:rsid w:val="00DB2CA4"/>
    <w:rsid w:val="00DB32F2"/>
    <w:rsid w:val="00DB36EC"/>
    <w:rsid w:val="00DB3805"/>
    <w:rsid w:val="00DB3AA4"/>
    <w:rsid w:val="00DB3E01"/>
    <w:rsid w:val="00DB3EF8"/>
    <w:rsid w:val="00DB3F77"/>
    <w:rsid w:val="00DB3FA5"/>
    <w:rsid w:val="00DB437A"/>
    <w:rsid w:val="00DB4AEA"/>
    <w:rsid w:val="00DB4B1D"/>
    <w:rsid w:val="00DB4BF8"/>
    <w:rsid w:val="00DB4DC9"/>
    <w:rsid w:val="00DB4F28"/>
    <w:rsid w:val="00DB51DE"/>
    <w:rsid w:val="00DB5566"/>
    <w:rsid w:val="00DB5660"/>
    <w:rsid w:val="00DB58B7"/>
    <w:rsid w:val="00DB593D"/>
    <w:rsid w:val="00DB5CEA"/>
    <w:rsid w:val="00DB5E40"/>
    <w:rsid w:val="00DB60E1"/>
    <w:rsid w:val="00DB6167"/>
    <w:rsid w:val="00DB6219"/>
    <w:rsid w:val="00DB62B3"/>
    <w:rsid w:val="00DB6427"/>
    <w:rsid w:val="00DB649C"/>
    <w:rsid w:val="00DB660B"/>
    <w:rsid w:val="00DB66C6"/>
    <w:rsid w:val="00DB693F"/>
    <w:rsid w:val="00DB6AFC"/>
    <w:rsid w:val="00DB6C33"/>
    <w:rsid w:val="00DB6DEE"/>
    <w:rsid w:val="00DB712B"/>
    <w:rsid w:val="00DB7209"/>
    <w:rsid w:val="00DB7465"/>
    <w:rsid w:val="00DB758F"/>
    <w:rsid w:val="00DB75FC"/>
    <w:rsid w:val="00DB7633"/>
    <w:rsid w:val="00DB796C"/>
    <w:rsid w:val="00DB7B2B"/>
    <w:rsid w:val="00DC0142"/>
    <w:rsid w:val="00DC01F7"/>
    <w:rsid w:val="00DC044F"/>
    <w:rsid w:val="00DC0769"/>
    <w:rsid w:val="00DC0896"/>
    <w:rsid w:val="00DC08DF"/>
    <w:rsid w:val="00DC0A30"/>
    <w:rsid w:val="00DC0B8B"/>
    <w:rsid w:val="00DC0E16"/>
    <w:rsid w:val="00DC0F32"/>
    <w:rsid w:val="00DC10D8"/>
    <w:rsid w:val="00DC12D4"/>
    <w:rsid w:val="00DC1418"/>
    <w:rsid w:val="00DC1494"/>
    <w:rsid w:val="00DC153B"/>
    <w:rsid w:val="00DC158A"/>
    <w:rsid w:val="00DC15E0"/>
    <w:rsid w:val="00DC15FC"/>
    <w:rsid w:val="00DC1802"/>
    <w:rsid w:val="00DC1B38"/>
    <w:rsid w:val="00DC1C0E"/>
    <w:rsid w:val="00DC1ED9"/>
    <w:rsid w:val="00DC211D"/>
    <w:rsid w:val="00DC218D"/>
    <w:rsid w:val="00DC2194"/>
    <w:rsid w:val="00DC2228"/>
    <w:rsid w:val="00DC2367"/>
    <w:rsid w:val="00DC2522"/>
    <w:rsid w:val="00DC26B3"/>
    <w:rsid w:val="00DC286C"/>
    <w:rsid w:val="00DC2885"/>
    <w:rsid w:val="00DC29DA"/>
    <w:rsid w:val="00DC2A61"/>
    <w:rsid w:val="00DC2CE3"/>
    <w:rsid w:val="00DC2DE9"/>
    <w:rsid w:val="00DC2F8F"/>
    <w:rsid w:val="00DC3246"/>
    <w:rsid w:val="00DC3AF2"/>
    <w:rsid w:val="00DC3C2B"/>
    <w:rsid w:val="00DC3EE2"/>
    <w:rsid w:val="00DC4034"/>
    <w:rsid w:val="00DC4171"/>
    <w:rsid w:val="00DC4188"/>
    <w:rsid w:val="00DC4789"/>
    <w:rsid w:val="00DC4A47"/>
    <w:rsid w:val="00DC4C3E"/>
    <w:rsid w:val="00DC51D1"/>
    <w:rsid w:val="00DC524A"/>
    <w:rsid w:val="00DC55A8"/>
    <w:rsid w:val="00DC56AC"/>
    <w:rsid w:val="00DC5783"/>
    <w:rsid w:val="00DC58F7"/>
    <w:rsid w:val="00DC5A6B"/>
    <w:rsid w:val="00DC5A8C"/>
    <w:rsid w:val="00DC5AA9"/>
    <w:rsid w:val="00DC5BCA"/>
    <w:rsid w:val="00DC5BD5"/>
    <w:rsid w:val="00DC5CF7"/>
    <w:rsid w:val="00DC5FC1"/>
    <w:rsid w:val="00DC601C"/>
    <w:rsid w:val="00DC67F9"/>
    <w:rsid w:val="00DC685B"/>
    <w:rsid w:val="00DC6BAE"/>
    <w:rsid w:val="00DC6E9D"/>
    <w:rsid w:val="00DC6F66"/>
    <w:rsid w:val="00DC72CE"/>
    <w:rsid w:val="00DC7506"/>
    <w:rsid w:val="00DC7561"/>
    <w:rsid w:val="00DC769D"/>
    <w:rsid w:val="00DC76CD"/>
    <w:rsid w:val="00DC782B"/>
    <w:rsid w:val="00DC7AA2"/>
    <w:rsid w:val="00DC7B23"/>
    <w:rsid w:val="00DC7B49"/>
    <w:rsid w:val="00DC7E25"/>
    <w:rsid w:val="00DD015E"/>
    <w:rsid w:val="00DD0268"/>
    <w:rsid w:val="00DD046C"/>
    <w:rsid w:val="00DD04D7"/>
    <w:rsid w:val="00DD06FC"/>
    <w:rsid w:val="00DD08A6"/>
    <w:rsid w:val="00DD0A13"/>
    <w:rsid w:val="00DD112E"/>
    <w:rsid w:val="00DD1955"/>
    <w:rsid w:val="00DD1A49"/>
    <w:rsid w:val="00DD1A6E"/>
    <w:rsid w:val="00DD1E26"/>
    <w:rsid w:val="00DD1F81"/>
    <w:rsid w:val="00DD253D"/>
    <w:rsid w:val="00DD2657"/>
    <w:rsid w:val="00DD2AF5"/>
    <w:rsid w:val="00DD2C13"/>
    <w:rsid w:val="00DD2C8E"/>
    <w:rsid w:val="00DD2D16"/>
    <w:rsid w:val="00DD2D35"/>
    <w:rsid w:val="00DD2DE9"/>
    <w:rsid w:val="00DD2E83"/>
    <w:rsid w:val="00DD3018"/>
    <w:rsid w:val="00DD30BE"/>
    <w:rsid w:val="00DD34CF"/>
    <w:rsid w:val="00DD35B5"/>
    <w:rsid w:val="00DD372B"/>
    <w:rsid w:val="00DD38F4"/>
    <w:rsid w:val="00DD3926"/>
    <w:rsid w:val="00DD3BB1"/>
    <w:rsid w:val="00DD3C2D"/>
    <w:rsid w:val="00DD3C57"/>
    <w:rsid w:val="00DD3C61"/>
    <w:rsid w:val="00DD4353"/>
    <w:rsid w:val="00DD43ED"/>
    <w:rsid w:val="00DD4516"/>
    <w:rsid w:val="00DD4A1B"/>
    <w:rsid w:val="00DD4DF1"/>
    <w:rsid w:val="00DD4E9B"/>
    <w:rsid w:val="00DD4FEC"/>
    <w:rsid w:val="00DD5063"/>
    <w:rsid w:val="00DD53CE"/>
    <w:rsid w:val="00DD54FE"/>
    <w:rsid w:val="00DD562A"/>
    <w:rsid w:val="00DD564D"/>
    <w:rsid w:val="00DD5799"/>
    <w:rsid w:val="00DD586F"/>
    <w:rsid w:val="00DD58E3"/>
    <w:rsid w:val="00DD5909"/>
    <w:rsid w:val="00DD5CCD"/>
    <w:rsid w:val="00DD5F56"/>
    <w:rsid w:val="00DD6019"/>
    <w:rsid w:val="00DD61C4"/>
    <w:rsid w:val="00DD62B0"/>
    <w:rsid w:val="00DD686B"/>
    <w:rsid w:val="00DD6921"/>
    <w:rsid w:val="00DD6938"/>
    <w:rsid w:val="00DD6A25"/>
    <w:rsid w:val="00DD6BEB"/>
    <w:rsid w:val="00DD6C68"/>
    <w:rsid w:val="00DD6C70"/>
    <w:rsid w:val="00DD6D79"/>
    <w:rsid w:val="00DD6E9C"/>
    <w:rsid w:val="00DD7170"/>
    <w:rsid w:val="00DD7260"/>
    <w:rsid w:val="00DD7868"/>
    <w:rsid w:val="00DD7906"/>
    <w:rsid w:val="00DD7944"/>
    <w:rsid w:val="00DD7955"/>
    <w:rsid w:val="00DD7EA9"/>
    <w:rsid w:val="00DE01E6"/>
    <w:rsid w:val="00DE0255"/>
    <w:rsid w:val="00DE03C8"/>
    <w:rsid w:val="00DE0522"/>
    <w:rsid w:val="00DE062A"/>
    <w:rsid w:val="00DE0847"/>
    <w:rsid w:val="00DE0C0D"/>
    <w:rsid w:val="00DE0F46"/>
    <w:rsid w:val="00DE0FE6"/>
    <w:rsid w:val="00DE1424"/>
    <w:rsid w:val="00DE1509"/>
    <w:rsid w:val="00DE1587"/>
    <w:rsid w:val="00DE164D"/>
    <w:rsid w:val="00DE17D7"/>
    <w:rsid w:val="00DE1806"/>
    <w:rsid w:val="00DE1886"/>
    <w:rsid w:val="00DE19D4"/>
    <w:rsid w:val="00DE1A52"/>
    <w:rsid w:val="00DE1BCB"/>
    <w:rsid w:val="00DE1BCD"/>
    <w:rsid w:val="00DE1C11"/>
    <w:rsid w:val="00DE1CEF"/>
    <w:rsid w:val="00DE1E5B"/>
    <w:rsid w:val="00DE1EFB"/>
    <w:rsid w:val="00DE1F54"/>
    <w:rsid w:val="00DE21C9"/>
    <w:rsid w:val="00DE240B"/>
    <w:rsid w:val="00DE2417"/>
    <w:rsid w:val="00DE241A"/>
    <w:rsid w:val="00DE2508"/>
    <w:rsid w:val="00DE27FD"/>
    <w:rsid w:val="00DE2914"/>
    <w:rsid w:val="00DE291D"/>
    <w:rsid w:val="00DE299A"/>
    <w:rsid w:val="00DE2AF4"/>
    <w:rsid w:val="00DE2BAC"/>
    <w:rsid w:val="00DE2C66"/>
    <w:rsid w:val="00DE2D88"/>
    <w:rsid w:val="00DE2F79"/>
    <w:rsid w:val="00DE328A"/>
    <w:rsid w:val="00DE33E2"/>
    <w:rsid w:val="00DE35E7"/>
    <w:rsid w:val="00DE3770"/>
    <w:rsid w:val="00DE377A"/>
    <w:rsid w:val="00DE378F"/>
    <w:rsid w:val="00DE3837"/>
    <w:rsid w:val="00DE3932"/>
    <w:rsid w:val="00DE39FB"/>
    <w:rsid w:val="00DE3D15"/>
    <w:rsid w:val="00DE3E49"/>
    <w:rsid w:val="00DE3EE4"/>
    <w:rsid w:val="00DE3FD7"/>
    <w:rsid w:val="00DE45EE"/>
    <w:rsid w:val="00DE46DF"/>
    <w:rsid w:val="00DE47AA"/>
    <w:rsid w:val="00DE47D3"/>
    <w:rsid w:val="00DE4888"/>
    <w:rsid w:val="00DE49A4"/>
    <w:rsid w:val="00DE4D23"/>
    <w:rsid w:val="00DE4E70"/>
    <w:rsid w:val="00DE4F14"/>
    <w:rsid w:val="00DE511F"/>
    <w:rsid w:val="00DE51A2"/>
    <w:rsid w:val="00DE5243"/>
    <w:rsid w:val="00DE54A6"/>
    <w:rsid w:val="00DE5549"/>
    <w:rsid w:val="00DE5637"/>
    <w:rsid w:val="00DE58E7"/>
    <w:rsid w:val="00DE5A54"/>
    <w:rsid w:val="00DE5DFF"/>
    <w:rsid w:val="00DE6187"/>
    <w:rsid w:val="00DE62E8"/>
    <w:rsid w:val="00DE6354"/>
    <w:rsid w:val="00DE6408"/>
    <w:rsid w:val="00DE6413"/>
    <w:rsid w:val="00DE6431"/>
    <w:rsid w:val="00DE66C9"/>
    <w:rsid w:val="00DE68A3"/>
    <w:rsid w:val="00DE6A32"/>
    <w:rsid w:val="00DE6AC6"/>
    <w:rsid w:val="00DE6AD7"/>
    <w:rsid w:val="00DE6B07"/>
    <w:rsid w:val="00DE6CC9"/>
    <w:rsid w:val="00DE6DFC"/>
    <w:rsid w:val="00DE6EC8"/>
    <w:rsid w:val="00DE71AC"/>
    <w:rsid w:val="00DE755D"/>
    <w:rsid w:val="00DE76A0"/>
    <w:rsid w:val="00DE76DB"/>
    <w:rsid w:val="00DE78A7"/>
    <w:rsid w:val="00DE79FF"/>
    <w:rsid w:val="00DE7A91"/>
    <w:rsid w:val="00DE7AC5"/>
    <w:rsid w:val="00DE7D71"/>
    <w:rsid w:val="00DF0003"/>
    <w:rsid w:val="00DF0731"/>
    <w:rsid w:val="00DF08FA"/>
    <w:rsid w:val="00DF0AA3"/>
    <w:rsid w:val="00DF0B5C"/>
    <w:rsid w:val="00DF0BD3"/>
    <w:rsid w:val="00DF0DE3"/>
    <w:rsid w:val="00DF0E37"/>
    <w:rsid w:val="00DF10A8"/>
    <w:rsid w:val="00DF12E6"/>
    <w:rsid w:val="00DF1575"/>
    <w:rsid w:val="00DF15A9"/>
    <w:rsid w:val="00DF1972"/>
    <w:rsid w:val="00DF1A19"/>
    <w:rsid w:val="00DF1BCC"/>
    <w:rsid w:val="00DF1BEE"/>
    <w:rsid w:val="00DF1C56"/>
    <w:rsid w:val="00DF1D37"/>
    <w:rsid w:val="00DF1E7F"/>
    <w:rsid w:val="00DF1FC4"/>
    <w:rsid w:val="00DF1FE9"/>
    <w:rsid w:val="00DF242E"/>
    <w:rsid w:val="00DF25E4"/>
    <w:rsid w:val="00DF279C"/>
    <w:rsid w:val="00DF2A82"/>
    <w:rsid w:val="00DF2AD1"/>
    <w:rsid w:val="00DF2D5C"/>
    <w:rsid w:val="00DF2F81"/>
    <w:rsid w:val="00DF3023"/>
    <w:rsid w:val="00DF31E7"/>
    <w:rsid w:val="00DF35CE"/>
    <w:rsid w:val="00DF362C"/>
    <w:rsid w:val="00DF3769"/>
    <w:rsid w:val="00DF3801"/>
    <w:rsid w:val="00DF3877"/>
    <w:rsid w:val="00DF3B0C"/>
    <w:rsid w:val="00DF3BDF"/>
    <w:rsid w:val="00DF3F58"/>
    <w:rsid w:val="00DF4326"/>
    <w:rsid w:val="00DF44A8"/>
    <w:rsid w:val="00DF4516"/>
    <w:rsid w:val="00DF47C3"/>
    <w:rsid w:val="00DF49C9"/>
    <w:rsid w:val="00DF4A58"/>
    <w:rsid w:val="00DF4B1B"/>
    <w:rsid w:val="00DF524D"/>
    <w:rsid w:val="00DF532E"/>
    <w:rsid w:val="00DF54CB"/>
    <w:rsid w:val="00DF553D"/>
    <w:rsid w:val="00DF57FA"/>
    <w:rsid w:val="00DF5987"/>
    <w:rsid w:val="00DF5A32"/>
    <w:rsid w:val="00DF5A8A"/>
    <w:rsid w:val="00DF5AEA"/>
    <w:rsid w:val="00DF5B83"/>
    <w:rsid w:val="00DF5EC0"/>
    <w:rsid w:val="00DF639C"/>
    <w:rsid w:val="00DF6762"/>
    <w:rsid w:val="00DF6879"/>
    <w:rsid w:val="00DF6A2D"/>
    <w:rsid w:val="00DF6A80"/>
    <w:rsid w:val="00DF6DC3"/>
    <w:rsid w:val="00DF742F"/>
    <w:rsid w:val="00DF76AD"/>
    <w:rsid w:val="00DF773F"/>
    <w:rsid w:val="00DF787C"/>
    <w:rsid w:val="00DF7B25"/>
    <w:rsid w:val="00DF7C7A"/>
    <w:rsid w:val="00DF7D2A"/>
    <w:rsid w:val="00DF7D38"/>
    <w:rsid w:val="00DF7D83"/>
    <w:rsid w:val="00DF7DA4"/>
    <w:rsid w:val="00DF7E02"/>
    <w:rsid w:val="00E00015"/>
    <w:rsid w:val="00E0020F"/>
    <w:rsid w:val="00E0035A"/>
    <w:rsid w:val="00E0045E"/>
    <w:rsid w:val="00E004AA"/>
    <w:rsid w:val="00E0050B"/>
    <w:rsid w:val="00E008D9"/>
    <w:rsid w:val="00E00A84"/>
    <w:rsid w:val="00E00B22"/>
    <w:rsid w:val="00E00B32"/>
    <w:rsid w:val="00E00DE1"/>
    <w:rsid w:val="00E00E2C"/>
    <w:rsid w:val="00E01670"/>
    <w:rsid w:val="00E016E9"/>
    <w:rsid w:val="00E017BC"/>
    <w:rsid w:val="00E01877"/>
    <w:rsid w:val="00E018C9"/>
    <w:rsid w:val="00E01F16"/>
    <w:rsid w:val="00E02150"/>
    <w:rsid w:val="00E0257D"/>
    <w:rsid w:val="00E025A0"/>
    <w:rsid w:val="00E02622"/>
    <w:rsid w:val="00E02699"/>
    <w:rsid w:val="00E02775"/>
    <w:rsid w:val="00E02794"/>
    <w:rsid w:val="00E027AE"/>
    <w:rsid w:val="00E0297F"/>
    <w:rsid w:val="00E02F53"/>
    <w:rsid w:val="00E0300A"/>
    <w:rsid w:val="00E031C4"/>
    <w:rsid w:val="00E03212"/>
    <w:rsid w:val="00E03418"/>
    <w:rsid w:val="00E034CB"/>
    <w:rsid w:val="00E039DB"/>
    <w:rsid w:val="00E03B83"/>
    <w:rsid w:val="00E03BE5"/>
    <w:rsid w:val="00E0405F"/>
    <w:rsid w:val="00E04072"/>
    <w:rsid w:val="00E0459C"/>
    <w:rsid w:val="00E045B2"/>
    <w:rsid w:val="00E0466F"/>
    <w:rsid w:val="00E047BB"/>
    <w:rsid w:val="00E04A2E"/>
    <w:rsid w:val="00E04A35"/>
    <w:rsid w:val="00E04C23"/>
    <w:rsid w:val="00E04C6F"/>
    <w:rsid w:val="00E04CBE"/>
    <w:rsid w:val="00E04D62"/>
    <w:rsid w:val="00E04D9C"/>
    <w:rsid w:val="00E04E5A"/>
    <w:rsid w:val="00E04F24"/>
    <w:rsid w:val="00E0500B"/>
    <w:rsid w:val="00E05024"/>
    <w:rsid w:val="00E05108"/>
    <w:rsid w:val="00E0527A"/>
    <w:rsid w:val="00E0541F"/>
    <w:rsid w:val="00E0549B"/>
    <w:rsid w:val="00E05598"/>
    <w:rsid w:val="00E05680"/>
    <w:rsid w:val="00E0576E"/>
    <w:rsid w:val="00E058D7"/>
    <w:rsid w:val="00E05B55"/>
    <w:rsid w:val="00E05BBE"/>
    <w:rsid w:val="00E05C51"/>
    <w:rsid w:val="00E05C53"/>
    <w:rsid w:val="00E05D1B"/>
    <w:rsid w:val="00E05E0C"/>
    <w:rsid w:val="00E06184"/>
    <w:rsid w:val="00E06512"/>
    <w:rsid w:val="00E06557"/>
    <w:rsid w:val="00E0678A"/>
    <w:rsid w:val="00E068A1"/>
    <w:rsid w:val="00E068AB"/>
    <w:rsid w:val="00E068E9"/>
    <w:rsid w:val="00E0694A"/>
    <w:rsid w:val="00E069CF"/>
    <w:rsid w:val="00E06FED"/>
    <w:rsid w:val="00E07213"/>
    <w:rsid w:val="00E0738D"/>
    <w:rsid w:val="00E07885"/>
    <w:rsid w:val="00E078A5"/>
    <w:rsid w:val="00E07906"/>
    <w:rsid w:val="00E07E83"/>
    <w:rsid w:val="00E07F8A"/>
    <w:rsid w:val="00E10446"/>
    <w:rsid w:val="00E105D9"/>
    <w:rsid w:val="00E10976"/>
    <w:rsid w:val="00E10B3E"/>
    <w:rsid w:val="00E11025"/>
    <w:rsid w:val="00E11046"/>
    <w:rsid w:val="00E112A5"/>
    <w:rsid w:val="00E112CE"/>
    <w:rsid w:val="00E113C8"/>
    <w:rsid w:val="00E113CC"/>
    <w:rsid w:val="00E11749"/>
    <w:rsid w:val="00E1186F"/>
    <w:rsid w:val="00E11CFE"/>
    <w:rsid w:val="00E11FE9"/>
    <w:rsid w:val="00E120F9"/>
    <w:rsid w:val="00E1216D"/>
    <w:rsid w:val="00E1222C"/>
    <w:rsid w:val="00E12283"/>
    <w:rsid w:val="00E12392"/>
    <w:rsid w:val="00E12542"/>
    <w:rsid w:val="00E12575"/>
    <w:rsid w:val="00E1267A"/>
    <w:rsid w:val="00E126D4"/>
    <w:rsid w:val="00E1281F"/>
    <w:rsid w:val="00E12961"/>
    <w:rsid w:val="00E12A3C"/>
    <w:rsid w:val="00E12B05"/>
    <w:rsid w:val="00E13137"/>
    <w:rsid w:val="00E131E4"/>
    <w:rsid w:val="00E1354E"/>
    <w:rsid w:val="00E1359A"/>
    <w:rsid w:val="00E13686"/>
    <w:rsid w:val="00E136EE"/>
    <w:rsid w:val="00E1382F"/>
    <w:rsid w:val="00E1392B"/>
    <w:rsid w:val="00E13A5B"/>
    <w:rsid w:val="00E13CFB"/>
    <w:rsid w:val="00E13D59"/>
    <w:rsid w:val="00E13FED"/>
    <w:rsid w:val="00E1405D"/>
    <w:rsid w:val="00E141A3"/>
    <w:rsid w:val="00E14248"/>
    <w:rsid w:val="00E14690"/>
    <w:rsid w:val="00E1472E"/>
    <w:rsid w:val="00E147E9"/>
    <w:rsid w:val="00E14885"/>
    <w:rsid w:val="00E14954"/>
    <w:rsid w:val="00E14B0A"/>
    <w:rsid w:val="00E14E00"/>
    <w:rsid w:val="00E150A4"/>
    <w:rsid w:val="00E151AE"/>
    <w:rsid w:val="00E15219"/>
    <w:rsid w:val="00E1526E"/>
    <w:rsid w:val="00E1534B"/>
    <w:rsid w:val="00E1540A"/>
    <w:rsid w:val="00E154CB"/>
    <w:rsid w:val="00E1571A"/>
    <w:rsid w:val="00E159B1"/>
    <w:rsid w:val="00E15D06"/>
    <w:rsid w:val="00E15EB8"/>
    <w:rsid w:val="00E15F80"/>
    <w:rsid w:val="00E15FC7"/>
    <w:rsid w:val="00E15FEE"/>
    <w:rsid w:val="00E160A7"/>
    <w:rsid w:val="00E160C0"/>
    <w:rsid w:val="00E1614F"/>
    <w:rsid w:val="00E16170"/>
    <w:rsid w:val="00E16177"/>
    <w:rsid w:val="00E16231"/>
    <w:rsid w:val="00E164F7"/>
    <w:rsid w:val="00E16848"/>
    <w:rsid w:val="00E16854"/>
    <w:rsid w:val="00E16A5D"/>
    <w:rsid w:val="00E16FAA"/>
    <w:rsid w:val="00E1748B"/>
    <w:rsid w:val="00E17893"/>
    <w:rsid w:val="00E1792F"/>
    <w:rsid w:val="00E17A6E"/>
    <w:rsid w:val="00E17B6B"/>
    <w:rsid w:val="00E17EA4"/>
    <w:rsid w:val="00E2016E"/>
    <w:rsid w:val="00E2030F"/>
    <w:rsid w:val="00E20755"/>
    <w:rsid w:val="00E207A4"/>
    <w:rsid w:val="00E20D79"/>
    <w:rsid w:val="00E20DB6"/>
    <w:rsid w:val="00E20F68"/>
    <w:rsid w:val="00E213DA"/>
    <w:rsid w:val="00E213EA"/>
    <w:rsid w:val="00E213F8"/>
    <w:rsid w:val="00E215C0"/>
    <w:rsid w:val="00E216A0"/>
    <w:rsid w:val="00E216BB"/>
    <w:rsid w:val="00E21A0E"/>
    <w:rsid w:val="00E21A22"/>
    <w:rsid w:val="00E21BF2"/>
    <w:rsid w:val="00E21F19"/>
    <w:rsid w:val="00E22097"/>
    <w:rsid w:val="00E2210D"/>
    <w:rsid w:val="00E22156"/>
    <w:rsid w:val="00E2221C"/>
    <w:rsid w:val="00E2263C"/>
    <w:rsid w:val="00E22745"/>
    <w:rsid w:val="00E22849"/>
    <w:rsid w:val="00E2292B"/>
    <w:rsid w:val="00E2292C"/>
    <w:rsid w:val="00E22D79"/>
    <w:rsid w:val="00E22F26"/>
    <w:rsid w:val="00E23010"/>
    <w:rsid w:val="00E23316"/>
    <w:rsid w:val="00E23650"/>
    <w:rsid w:val="00E236E8"/>
    <w:rsid w:val="00E2385A"/>
    <w:rsid w:val="00E23907"/>
    <w:rsid w:val="00E239CB"/>
    <w:rsid w:val="00E23ACA"/>
    <w:rsid w:val="00E23B1F"/>
    <w:rsid w:val="00E23B81"/>
    <w:rsid w:val="00E23BF4"/>
    <w:rsid w:val="00E23C13"/>
    <w:rsid w:val="00E23F09"/>
    <w:rsid w:val="00E241AD"/>
    <w:rsid w:val="00E24369"/>
    <w:rsid w:val="00E2446D"/>
    <w:rsid w:val="00E24758"/>
    <w:rsid w:val="00E248D7"/>
    <w:rsid w:val="00E249CB"/>
    <w:rsid w:val="00E24A74"/>
    <w:rsid w:val="00E24CA3"/>
    <w:rsid w:val="00E24D46"/>
    <w:rsid w:val="00E250CA"/>
    <w:rsid w:val="00E250CF"/>
    <w:rsid w:val="00E2511F"/>
    <w:rsid w:val="00E2538D"/>
    <w:rsid w:val="00E25577"/>
    <w:rsid w:val="00E25750"/>
    <w:rsid w:val="00E259E3"/>
    <w:rsid w:val="00E25A5C"/>
    <w:rsid w:val="00E25B71"/>
    <w:rsid w:val="00E25CE4"/>
    <w:rsid w:val="00E25E70"/>
    <w:rsid w:val="00E25F0F"/>
    <w:rsid w:val="00E25F13"/>
    <w:rsid w:val="00E26107"/>
    <w:rsid w:val="00E262E6"/>
    <w:rsid w:val="00E262F8"/>
    <w:rsid w:val="00E2648D"/>
    <w:rsid w:val="00E264AD"/>
    <w:rsid w:val="00E26623"/>
    <w:rsid w:val="00E267D5"/>
    <w:rsid w:val="00E267DE"/>
    <w:rsid w:val="00E26A51"/>
    <w:rsid w:val="00E26D5E"/>
    <w:rsid w:val="00E27049"/>
    <w:rsid w:val="00E274C3"/>
    <w:rsid w:val="00E27896"/>
    <w:rsid w:val="00E278DA"/>
    <w:rsid w:val="00E279B8"/>
    <w:rsid w:val="00E27B33"/>
    <w:rsid w:val="00E27B62"/>
    <w:rsid w:val="00E27B7F"/>
    <w:rsid w:val="00E27F0E"/>
    <w:rsid w:val="00E30034"/>
    <w:rsid w:val="00E30037"/>
    <w:rsid w:val="00E301A8"/>
    <w:rsid w:val="00E301F4"/>
    <w:rsid w:val="00E302C2"/>
    <w:rsid w:val="00E3037B"/>
    <w:rsid w:val="00E304CF"/>
    <w:rsid w:val="00E30723"/>
    <w:rsid w:val="00E30854"/>
    <w:rsid w:val="00E30ADC"/>
    <w:rsid w:val="00E30C55"/>
    <w:rsid w:val="00E30D01"/>
    <w:rsid w:val="00E311B4"/>
    <w:rsid w:val="00E314D9"/>
    <w:rsid w:val="00E315AE"/>
    <w:rsid w:val="00E315CE"/>
    <w:rsid w:val="00E3170A"/>
    <w:rsid w:val="00E31862"/>
    <w:rsid w:val="00E318E4"/>
    <w:rsid w:val="00E3199A"/>
    <w:rsid w:val="00E31A35"/>
    <w:rsid w:val="00E31D1C"/>
    <w:rsid w:val="00E31EEB"/>
    <w:rsid w:val="00E31F55"/>
    <w:rsid w:val="00E32012"/>
    <w:rsid w:val="00E32252"/>
    <w:rsid w:val="00E322E5"/>
    <w:rsid w:val="00E326EE"/>
    <w:rsid w:val="00E32949"/>
    <w:rsid w:val="00E32AAC"/>
    <w:rsid w:val="00E32ACA"/>
    <w:rsid w:val="00E32CEC"/>
    <w:rsid w:val="00E32FE5"/>
    <w:rsid w:val="00E33206"/>
    <w:rsid w:val="00E33261"/>
    <w:rsid w:val="00E3326B"/>
    <w:rsid w:val="00E3353E"/>
    <w:rsid w:val="00E33823"/>
    <w:rsid w:val="00E33883"/>
    <w:rsid w:val="00E33891"/>
    <w:rsid w:val="00E3394C"/>
    <w:rsid w:val="00E33A5C"/>
    <w:rsid w:val="00E33F12"/>
    <w:rsid w:val="00E3411C"/>
    <w:rsid w:val="00E342FF"/>
    <w:rsid w:val="00E34326"/>
    <w:rsid w:val="00E3434D"/>
    <w:rsid w:val="00E34352"/>
    <w:rsid w:val="00E3448A"/>
    <w:rsid w:val="00E3465A"/>
    <w:rsid w:val="00E34942"/>
    <w:rsid w:val="00E34967"/>
    <w:rsid w:val="00E34983"/>
    <w:rsid w:val="00E349AC"/>
    <w:rsid w:val="00E34A93"/>
    <w:rsid w:val="00E34B0D"/>
    <w:rsid w:val="00E34B56"/>
    <w:rsid w:val="00E34C06"/>
    <w:rsid w:val="00E34CE2"/>
    <w:rsid w:val="00E34D05"/>
    <w:rsid w:val="00E34DAA"/>
    <w:rsid w:val="00E34FD9"/>
    <w:rsid w:val="00E34FE1"/>
    <w:rsid w:val="00E35192"/>
    <w:rsid w:val="00E35198"/>
    <w:rsid w:val="00E3555F"/>
    <w:rsid w:val="00E3566E"/>
    <w:rsid w:val="00E357F5"/>
    <w:rsid w:val="00E35B1E"/>
    <w:rsid w:val="00E35B95"/>
    <w:rsid w:val="00E35E66"/>
    <w:rsid w:val="00E35E6B"/>
    <w:rsid w:val="00E35EB0"/>
    <w:rsid w:val="00E35FD0"/>
    <w:rsid w:val="00E3627D"/>
    <w:rsid w:val="00E36373"/>
    <w:rsid w:val="00E36454"/>
    <w:rsid w:val="00E36556"/>
    <w:rsid w:val="00E3665D"/>
    <w:rsid w:val="00E368B1"/>
    <w:rsid w:val="00E36CFB"/>
    <w:rsid w:val="00E36D4A"/>
    <w:rsid w:val="00E36E62"/>
    <w:rsid w:val="00E37083"/>
    <w:rsid w:val="00E37699"/>
    <w:rsid w:val="00E3769C"/>
    <w:rsid w:val="00E37928"/>
    <w:rsid w:val="00E3799D"/>
    <w:rsid w:val="00E37AD6"/>
    <w:rsid w:val="00E37BEE"/>
    <w:rsid w:val="00E37E54"/>
    <w:rsid w:val="00E401D0"/>
    <w:rsid w:val="00E4020D"/>
    <w:rsid w:val="00E4021D"/>
    <w:rsid w:val="00E40389"/>
    <w:rsid w:val="00E40538"/>
    <w:rsid w:val="00E40691"/>
    <w:rsid w:val="00E408ED"/>
    <w:rsid w:val="00E4091B"/>
    <w:rsid w:val="00E40A9E"/>
    <w:rsid w:val="00E40C29"/>
    <w:rsid w:val="00E40C69"/>
    <w:rsid w:val="00E40E92"/>
    <w:rsid w:val="00E4100E"/>
    <w:rsid w:val="00E41066"/>
    <w:rsid w:val="00E4113E"/>
    <w:rsid w:val="00E4120D"/>
    <w:rsid w:val="00E41478"/>
    <w:rsid w:val="00E41786"/>
    <w:rsid w:val="00E41CE7"/>
    <w:rsid w:val="00E41D11"/>
    <w:rsid w:val="00E41DEE"/>
    <w:rsid w:val="00E41EDE"/>
    <w:rsid w:val="00E420BE"/>
    <w:rsid w:val="00E42122"/>
    <w:rsid w:val="00E42330"/>
    <w:rsid w:val="00E423FF"/>
    <w:rsid w:val="00E42427"/>
    <w:rsid w:val="00E4249B"/>
    <w:rsid w:val="00E4249D"/>
    <w:rsid w:val="00E427C2"/>
    <w:rsid w:val="00E42972"/>
    <w:rsid w:val="00E42A73"/>
    <w:rsid w:val="00E42A79"/>
    <w:rsid w:val="00E42B27"/>
    <w:rsid w:val="00E42BB5"/>
    <w:rsid w:val="00E42C6E"/>
    <w:rsid w:val="00E42D4A"/>
    <w:rsid w:val="00E42DCD"/>
    <w:rsid w:val="00E43055"/>
    <w:rsid w:val="00E430A3"/>
    <w:rsid w:val="00E43155"/>
    <w:rsid w:val="00E431C0"/>
    <w:rsid w:val="00E43443"/>
    <w:rsid w:val="00E43462"/>
    <w:rsid w:val="00E434B7"/>
    <w:rsid w:val="00E4356C"/>
    <w:rsid w:val="00E43576"/>
    <w:rsid w:val="00E435A8"/>
    <w:rsid w:val="00E43665"/>
    <w:rsid w:val="00E436CA"/>
    <w:rsid w:val="00E43737"/>
    <w:rsid w:val="00E4377D"/>
    <w:rsid w:val="00E43938"/>
    <w:rsid w:val="00E43AC9"/>
    <w:rsid w:val="00E43CEA"/>
    <w:rsid w:val="00E43EF8"/>
    <w:rsid w:val="00E441D0"/>
    <w:rsid w:val="00E442F4"/>
    <w:rsid w:val="00E44473"/>
    <w:rsid w:val="00E444CD"/>
    <w:rsid w:val="00E445C7"/>
    <w:rsid w:val="00E44706"/>
    <w:rsid w:val="00E4480B"/>
    <w:rsid w:val="00E448AC"/>
    <w:rsid w:val="00E44FF8"/>
    <w:rsid w:val="00E45174"/>
    <w:rsid w:val="00E45286"/>
    <w:rsid w:val="00E4536B"/>
    <w:rsid w:val="00E45409"/>
    <w:rsid w:val="00E4558A"/>
    <w:rsid w:val="00E455EE"/>
    <w:rsid w:val="00E457C2"/>
    <w:rsid w:val="00E4582B"/>
    <w:rsid w:val="00E45CCD"/>
    <w:rsid w:val="00E45DCA"/>
    <w:rsid w:val="00E45FEB"/>
    <w:rsid w:val="00E460B5"/>
    <w:rsid w:val="00E466BA"/>
    <w:rsid w:val="00E46743"/>
    <w:rsid w:val="00E4683A"/>
    <w:rsid w:val="00E46847"/>
    <w:rsid w:val="00E4696A"/>
    <w:rsid w:val="00E46BAD"/>
    <w:rsid w:val="00E46CCA"/>
    <w:rsid w:val="00E46D1E"/>
    <w:rsid w:val="00E47084"/>
    <w:rsid w:val="00E47B4E"/>
    <w:rsid w:val="00E47C68"/>
    <w:rsid w:val="00E47D12"/>
    <w:rsid w:val="00E47F99"/>
    <w:rsid w:val="00E5002C"/>
    <w:rsid w:val="00E5007A"/>
    <w:rsid w:val="00E500A0"/>
    <w:rsid w:val="00E500A1"/>
    <w:rsid w:val="00E500D9"/>
    <w:rsid w:val="00E5034B"/>
    <w:rsid w:val="00E5038A"/>
    <w:rsid w:val="00E506BD"/>
    <w:rsid w:val="00E507F8"/>
    <w:rsid w:val="00E50A30"/>
    <w:rsid w:val="00E50A39"/>
    <w:rsid w:val="00E50A60"/>
    <w:rsid w:val="00E510EB"/>
    <w:rsid w:val="00E511CB"/>
    <w:rsid w:val="00E51211"/>
    <w:rsid w:val="00E5157F"/>
    <w:rsid w:val="00E5184C"/>
    <w:rsid w:val="00E51B06"/>
    <w:rsid w:val="00E51C1D"/>
    <w:rsid w:val="00E51C80"/>
    <w:rsid w:val="00E51C9B"/>
    <w:rsid w:val="00E51D07"/>
    <w:rsid w:val="00E51D5D"/>
    <w:rsid w:val="00E522DE"/>
    <w:rsid w:val="00E52457"/>
    <w:rsid w:val="00E524D1"/>
    <w:rsid w:val="00E5268C"/>
    <w:rsid w:val="00E526A1"/>
    <w:rsid w:val="00E52B97"/>
    <w:rsid w:val="00E52E53"/>
    <w:rsid w:val="00E52FC2"/>
    <w:rsid w:val="00E533E6"/>
    <w:rsid w:val="00E533F7"/>
    <w:rsid w:val="00E53487"/>
    <w:rsid w:val="00E5380B"/>
    <w:rsid w:val="00E53B09"/>
    <w:rsid w:val="00E53B0B"/>
    <w:rsid w:val="00E53EC7"/>
    <w:rsid w:val="00E5407D"/>
    <w:rsid w:val="00E54317"/>
    <w:rsid w:val="00E545AA"/>
    <w:rsid w:val="00E546C0"/>
    <w:rsid w:val="00E54869"/>
    <w:rsid w:val="00E549B0"/>
    <w:rsid w:val="00E549E2"/>
    <w:rsid w:val="00E54DFE"/>
    <w:rsid w:val="00E54E17"/>
    <w:rsid w:val="00E54EE3"/>
    <w:rsid w:val="00E54F0E"/>
    <w:rsid w:val="00E5500B"/>
    <w:rsid w:val="00E5512A"/>
    <w:rsid w:val="00E5512C"/>
    <w:rsid w:val="00E5512E"/>
    <w:rsid w:val="00E55693"/>
    <w:rsid w:val="00E55B3F"/>
    <w:rsid w:val="00E55CCE"/>
    <w:rsid w:val="00E55E59"/>
    <w:rsid w:val="00E56002"/>
    <w:rsid w:val="00E563BA"/>
    <w:rsid w:val="00E56610"/>
    <w:rsid w:val="00E567B0"/>
    <w:rsid w:val="00E567E6"/>
    <w:rsid w:val="00E5689E"/>
    <w:rsid w:val="00E56976"/>
    <w:rsid w:val="00E56B38"/>
    <w:rsid w:val="00E56C67"/>
    <w:rsid w:val="00E56D4F"/>
    <w:rsid w:val="00E56E2B"/>
    <w:rsid w:val="00E56E33"/>
    <w:rsid w:val="00E56F05"/>
    <w:rsid w:val="00E56F7D"/>
    <w:rsid w:val="00E5719C"/>
    <w:rsid w:val="00E5723A"/>
    <w:rsid w:val="00E575E8"/>
    <w:rsid w:val="00E575FB"/>
    <w:rsid w:val="00E57854"/>
    <w:rsid w:val="00E578E0"/>
    <w:rsid w:val="00E57BF7"/>
    <w:rsid w:val="00E57BF8"/>
    <w:rsid w:val="00E57BFD"/>
    <w:rsid w:val="00E57CC7"/>
    <w:rsid w:val="00E57D18"/>
    <w:rsid w:val="00E57D1B"/>
    <w:rsid w:val="00E57D3A"/>
    <w:rsid w:val="00E60185"/>
    <w:rsid w:val="00E602D0"/>
    <w:rsid w:val="00E60768"/>
    <w:rsid w:val="00E6076A"/>
    <w:rsid w:val="00E6077D"/>
    <w:rsid w:val="00E6084E"/>
    <w:rsid w:val="00E609A3"/>
    <w:rsid w:val="00E60D2E"/>
    <w:rsid w:val="00E60E01"/>
    <w:rsid w:val="00E60E0E"/>
    <w:rsid w:val="00E60F96"/>
    <w:rsid w:val="00E61068"/>
    <w:rsid w:val="00E6114C"/>
    <w:rsid w:val="00E6118F"/>
    <w:rsid w:val="00E61351"/>
    <w:rsid w:val="00E61473"/>
    <w:rsid w:val="00E614A4"/>
    <w:rsid w:val="00E61787"/>
    <w:rsid w:val="00E61B1E"/>
    <w:rsid w:val="00E61E68"/>
    <w:rsid w:val="00E62474"/>
    <w:rsid w:val="00E624E3"/>
    <w:rsid w:val="00E6264A"/>
    <w:rsid w:val="00E6274D"/>
    <w:rsid w:val="00E62963"/>
    <w:rsid w:val="00E62D3F"/>
    <w:rsid w:val="00E62D6F"/>
    <w:rsid w:val="00E62E98"/>
    <w:rsid w:val="00E62F00"/>
    <w:rsid w:val="00E62FC1"/>
    <w:rsid w:val="00E63009"/>
    <w:rsid w:val="00E63041"/>
    <w:rsid w:val="00E630A1"/>
    <w:rsid w:val="00E63220"/>
    <w:rsid w:val="00E6335A"/>
    <w:rsid w:val="00E6342F"/>
    <w:rsid w:val="00E635AD"/>
    <w:rsid w:val="00E635E8"/>
    <w:rsid w:val="00E63618"/>
    <w:rsid w:val="00E63CF2"/>
    <w:rsid w:val="00E63D51"/>
    <w:rsid w:val="00E63DC9"/>
    <w:rsid w:val="00E63E58"/>
    <w:rsid w:val="00E640F6"/>
    <w:rsid w:val="00E64139"/>
    <w:rsid w:val="00E64178"/>
    <w:rsid w:val="00E6418F"/>
    <w:rsid w:val="00E642CA"/>
    <w:rsid w:val="00E64513"/>
    <w:rsid w:val="00E6470A"/>
    <w:rsid w:val="00E64E2D"/>
    <w:rsid w:val="00E650A8"/>
    <w:rsid w:val="00E651E5"/>
    <w:rsid w:val="00E6544A"/>
    <w:rsid w:val="00E65792"/>
    <w:rsid w:val="00E65847"/>
    <w:rsid w:val="00E65A13"/>
    <w:rsid w:val="00E6601E"/>
    <w:rsid w:val="00E66029"/>
    <w:rsid w:val="00E6606E"/>
    <w:rsid w:val="00E660CA"/>
    <w:rsid w:val="00E6619F"/>
    <w:rsid w:val="00E66276"/>
    <w:rsid w:val="00E662B0"/>
    <w:rsid w:val="00E666DF"/>
    <w:rsid w:val="00E66916"/>
    <w:rsid w:val="00E66CA8"/>
    <w:rsid w:val="00E66CA9"/>
    <w:rsid w:val="00E67153"/>
    <w:rsid w:val="00E67848"/>
    <w:rsid w:val="00E67A41"/>
    <w:rsid w:val="00E67A6A"/>
    <w:rsid w:val="00E67C17"/>
    <w:rsid w:val="00E67C74"/>
    <w:rsid w:val="00E7000D"/>
    <w:rsid w:val="00E7013B"/>
    <w:rsid w:val="00E7027C"/>
    <w:rsid w:val="00E70674"/>
    <w:rsid w:val="00E706E7"/>
    <w:rsid w:val="00E70798"/>
    <w:rsid w:val="00E7095E"/>
    <w:rsid w:val="00E70A65"/>
    <w:rsid w:val="00E70A7D"/>
    <w:rsid w:val="00E70B26"/>
    <w:rsid w:val="00E71266"/>
    <w:rsid w:val="00E7128F"/>
    <w:rsid w:val="00E71373"/>
    <w:rsid w:val="00E71F25"/>
    <w:rsid w:val="00E720CA"/>
    <w:rsid w:val="00E72103"/>
    <w:rsid w:val="00E72196"/>
    <w:rsid w:val="00E72641"/>
    <w:rsid w:val="00E726C4"/>
    <w:rsid w:val="00E727A4"/>
    <w:rsid w:val="00E727FB"/>
    <w:rsid w:val="00E731A9"/>
    <w:rsid w:val="00E738F4"/>
    <w:rsid w:val="00E73A80"/>
    <w:rsid w:val="00E73BDA"/>
    <w:rsid w:val="00E73D8C"/>
    <w:rsid w:val="00E74049"/>
    <w:rsid w:val="00E74158"/>
    <w:rsid w:val="00E7438F"/>
    <w:rsid w:val="00E74721"/>
    <w:rsid w:val="00E74822"/>
    <w:rsid w:val="00E7482F"/>
    <w:rsid w:val="00E74851"/>
    <w:rsid w:val="00E7489E"/>
    <w:rsid w:val="00E749A2"/>
    <w:rsid w:val="00E74D1B"/>
    <w:rsid w:val="00E74D1F"/>
    <w:rsid w:val="00E74D85"/>
    <w:rsid w:val="00E74FE2"/>
    <w:rsid w:val="00E75223"/>
    <w:rsid w:val="00E759A4"/>
    <w:rsid w:val="00E75B32"/>
    <w:rsid w:val="00E75DD2"/>
    <w:rsid w:val="00E75F45"/>
    <w:rsid w:val="00E75FFF"/>
    <w:rsid w:val="00E763D8"/>
    <w:rsid w:val="00E7656D"/>
    <w:rsid w:val="00E765EA"/>
    <w:rsid w:val="00E7666F"/>
    <w:rsid w:val="00E767D4"/>
    <w:rsid w:val="00E76821"/>
    <w:rsid w:val="00E7688C"/>
    <w:rsid w:val="00E768B6"/>
    <w:rsid w:val="00E76ACD"/>
    <w:rsid w:val="00E76B53"/>
    <w:rsid w:val="00E76B7E"/>
    <w:rsid w:val="00E76B90"/>
    <w:rsid w:val="00E76BC6"/>
    <w:rsid w:val="00E76ED2"/>
    <w:rsid w:val="00E76F2C"/>
    <w:rsid w:val="00E77270"/>
    <w:rsid w:val="00E772AF"/>
    <w:rsid w:val="00E772E7"/>
    <w:rsid w:val="00E77628"/>
    <w:rsid w:val="00E7784F"/>
    <w:rsid w:val="00E77974"/>
    <w:rsid w:val="00E77BD2"/>
    <w:rsid w:val="00E77DCE"/>
    <w:rsid w:val="00E7F6C8"/>
    <w:rsid w:val="00E80021"/>
    <w:rsid w:val="00E80395"/>
    <w:rsid w:val="00E805CB"/>
    <w:rsid w:val="00E80608"/>
    <w:rsid w:val="00E80692"/>
    <w:rsid w:val="00E80764"/>
    <w:rsid w:val="00E80894"/>
    <w:rsid w:val="00E80904"/>
    <w:rsid w:val="00E809EE"/>
    <w:rsid w:val="00E80A2F"/>
    <w:rsid w:val="00E80B54"/>
    <w:rsid w:val="00E80F46"/>
    <w:rsid w:val="00E811F1"/>
    <w:rsid w:val="00E812D3"/>
    <w:rsid w:val="00E812DA"/>
    <w:rsid w:val="00E814A1"/>
    <w:rsid w:val="00E81525"/>
    <w:rsid w:val="00E818BC"/>
    <w:rsid w:val="00E81B0D"/>
    <w:rsid w:val="00E81B42"/>
    <w:rsid w:val="00E81BAD"/>
    <w:rsid w:val="00E81BDC"/>
    <w:rsid w:val="00E81BF9"/>
    <w:rsid w:val="00E81F58"/>
    <w:rsid w:val="00E82073"/>
    <w:rsid w:val="00E8216C"/>
    <w:rsid w:val="00E82319"/>
    <w:rsid w:val="00E82852"/>
    <w:rsid w:val="00E828F6"/>
    <w:rsid w:val="00E82A44"/>
    <w:rsid w:val="00E82A67"/>
    <w:rsid w:val="00E82B9A"/>
    <w:rsid w:val="00E82E06"/>
    <w:rsid w:val="00E8315A"/>
    <w:rsid w:val="00E8329A"/>
    <w:rsid w:val="00E8362F"/>
    <w:rsid w:val="00E836F1"/>
    <w:rsid w:val="00E837CF"/>
    <w:rsid w:val="00E83A56"/>
    <w:rsid w:val="00E83B88"/>
    <w:rsid w:val="00E83E8B"/>
    <w:rsid w:val="00E84278"/>
    <w:rsid w:val="00E84485"/>
    <w:rsid w:val="00E845AC"/>
    <w:rsid w:val="00E8480B"/>
    <w:rsid w:val="00E848D2"/>
    <w:rsid w:val="00E84D41"/>
    <w:rsid w:val="00E84FB9"/>
    <w:rsid w:val="00E850C6"/>
    <w:rsid w:val="00E851E4"/>
    <w:rsid w:val="00E853F1"/>
    <w:rsid w:val="00E854A9"/>
    <w:rsid w:val="00E85729"/>
    <w:rsid w:val="00E858EB"/>
    <w:rsid w:val="00E859F9"/>
    <w:rsid w:val="00E85A5D"/>
    <w:rsid w:val="00E85E06"/>
    <w:rsid w:val="00E85E0B"/>
    <w:rsid w:val="00E86026"/>
    <w:rsid w:val="00E86181"/>
    <w:rsid w:val="00E861DA"/>
    <w:rsid w:val="00E863D1"/>
    <w:rsid w:val="00E86534"/>
    <w:rsid w:val="00E86675"/>
    <w:rsid w:val="00E8678E"/>
    <w:rsid w:val="00E86869"/>
    <w:rsid w:val="00E86877"/>
    <w:rsid w:val="00E86955"/>
    <w:rsid w:val="00E869CB"/>
    <w:rsid w:val="00E86B1E"/>
    <w:rsid w:val="00E86B50"/>
    <w:rsid w:val="00E86D0E"/>
    <w:rsid w:val="00E87064"/>
    <w:rsid w:val="00E87128"/>
    <w:rsid w:val="00E87234"/>
    <w:rsid w:val="00E872D4"/>
    <w:rsid w:val="00E87396"/>
    <w:rsid w:val="00E875CC"/>
    <w:rsid w:val="00E8762B"/>
    <w:rsid w:val="00E8786A"/>
    <w:rsid w:val="00E9005D"/>
    <w:rsid w:val="00E90140"/>
    <w:rsid w:val="00E90265"/>
    <w:rsid w:val="00E90315"/>
    <w:rsid w:val="00E90316"/>
    <w:rsid w:val="00E90915"/>
    <w:rsid w:val="00E90AB9"/>
    <w:rsid w:val="00E90DAF"/>
    <w:rsid w:val="00E90FA2"/>
    <w:rsid w:val="00E910B8"/>
    <w:rsid w:val="00E91720"/>
    <w:rsid w:val="00E91723"/>
    <w:rsid w:val="00E91780"/>
    <w:rsid w:val="00E91815"/>
    <w:rsid w:val="00E91866"/>
    <w:rsid w:val="00E91B3D"/>
    <w:rsid w:val="00E91BC3"/>
    <w:rsid w:val="00E91D2A"/>
    <w:rsid w:val="00E91E6C"/>
    <w:rsid w:val="00E9205D"/>
    <w:rsid w:val="00E921F2"/>
    <w:rsid w:val="00E924E1"/>
    <w:rsid w:val="00E92527"/>
    <w:rsid w:val="00E926EB"/>
    <w:rsid w:val="00E926F6"/>
    <w:rsid w:val="00E92A42"/>
    <w:rsid w:val="00E92AA7"/>
    <w:rsid w:val="00E92F20"/>
    <w:rsid w:val="00E93140"/>
    <w:rsid w:val="00E9317E"/>
    <w:rsid w:val="00E933E0"/>
    <w:rsid w:val="00E93538"/>
    <w:rsid w:val="00E93763"/>
    <w:rsid w:val="00E93891"/>
    <w:rsid w:val="00E93F16"/>
    <w:rsid w:val="00E94045"/>
    <w:rsid w:val="00E9425D"/>
    <w:rsid w:val="00E94293"/>
    <w:rsid w:val="00E942E9"/>
    <w:rsid w:val="00E94408"/>
    <w:rsid w:val="00E94447"/>
    <w:rsid w:val="00E944EB"/>
    <w:rsid w:val="00E9464A"/>
    <w:rsid w:val="00E94659"/>
    <w:rsid w:val="00E946BB"/>
    <w:rsid w:val="00E948AE"/>
    <w:rsid w:val="00E94A5F"/>
    <w:rsid w:val="00E94AE9"/>
    <w:rsid w:val="00E94AFF"/>
    <w:rsid w:val="00E94B33"/>
    <w:rsid w:val="00E94B78"/>
    <w:rsid w:val="00E94C5C"/>
    <w:rsid w:val="00E9502D"/>
    <w:rsid w:val="00E950B2"/>
    <w:rsid w:val="00E952D6"/>
    <w:rsid w:val="00E95E23"/>
    <w:rsid w:val="00E95EF1"/>
    <w:rsid w:val="00E9603C"/>
    <w:rsid w:val="00E962C7"/>
    <w:rsid w:val="00E96311"/>
    <w:rsid w:val="00E96468"/>
    <w:rsid w:val="00E9691A"/>
    <w:rsid w:val="00E969B1"/>
    <w:rsid w:val="00E969F7"/>
    <w:rsid w:val="00E96B91"/>
    <w:rsid w:val="00E96CAF"/>
    <w:rsid w:val="00E96DC1"/>
    <w:rsid w:val="00E96EA5"/>
    <w:rsid w:val="00E970CD"/>
    <w:rsid w:val="00E970F0"/>
    <w:rsid w:val="00E971A3"/>
    <w:rsid w:val="00E97392"/>
    <w:rsid w:val="00E973CB"/>
    <w:rsid w:val="00E9742C"/>
    <w:rsid w:val="00E975C7"/>
    <w:rsid w:val="00E976A9"/>
    <w:rsid w:val="00E977E8"/>
    <w:rsid w:val="00E97937"/>
    <w:rsid w:val="00E97944"/>
    <w:rsid w:val="00E97A33"/>
    <w:rsid w:val="00E97B5B"/>
    <w:rsid w:val="00E97E29"/>
    <w:rsid w:val="00E97F47"/>
    <w:rsid w:val="00E97F4F"/>
    <w:rsid w:val="00EA0001"/>
    <w:rsid w:val="00EA02CC"/>
    <w:rsid w:val="00EA03A7"/>
    <w:rsid w:val="00EA0518"/>
    <w:rsid w:val="00EA06DD"/>
    <w:rsid w:val="00EA0876"/>
    <w:rsid w:val="00EA0A28"/>
    <w:rsid w:val="00EA0C56"/>
    <w:rsid w:val="00EA0F0F"/>
    <w:rsid w:val="00EA1192"/>
    <w:rsid w:val="00EA127B"/>
    <w:rsid w:val="00EA1531"/>
    <w:rsid w:val="00EA16CF"/>
    <w:rsid w:val="00EA18E0"/>
    <w:rsid w:val="00EA1989"/>
    <w:rsid w:val="00EA1AE7"/>
    <w:rsid w:val="00EA1AF7"/>
    <w:rsid w:val="00EA1EE8"/>
    <w:rsid w:val="00EA2750"/>
    <w:rsid w:val="00EA27A0"/>
    <w:rsid w:val="00EA27B0"/>
    <w:rsid w:val="00EA2953"/>
    <w:rsid w:val="00EA2A23"/>
    <w:rsid w:val="00EA2CF2"/>
    <w:rsid w:val="00EA30C0"/>
    <w:rsid w:val="00EA327D"/>
    <w:rsid w:val="00EA3366"/>
    <w:rsid w:val="00EA34AD"/>
    <w:rsid w:val="00EA37F2"/>
    <w:rsid w:val="00EA3ADC"/>
    <w:rsid w:val="00EA3BD1"/>
    <w:rsid w:val="00EA3D17"/>
    <w:rsid w:val="00EA3FD8"/>
    <w:rsid w:val="00EA4413"/>
    <w:rsid w:val="00EA4475"/>
    <w:rsid w:val="00EA4662"/>
    <w:rsid w:val="00EA4687"/>
    <w:rsid w:val="00EA48E7"/>
    <w:rsid w:val="00EA49A2"/>
    <w:rsid w:val="00EA49CF"/>
    <w:rsid w:val="00EA4B2B"/>
    <w:rsid w:val="00EA4BE3"/>
    <w:rsid w:val="00EA4D08"/>
    <w:rsid w:val="00EA4E74"/>
    <w:rsid w:val="00EA4E82"/>
    <w:rsid w:val="00EA4F12"/>
    <w:rsid w:val="00EA5166"/>
    <w:rsid w:val="00EA534D"/>
    <w:rsid w:val="00EA538E"/>
    <w:rsid w:val="00EA542E"/>
    <w:rsid w:val="00EA567D"/>
    <w:rsid w:val="00EA57F9"/>
    <w:rsid w:val="00EA5986"/>
    <w:rsid w:val="00EA5B95"/>
    <w:rsid w:val="00EA5DCA"/>
    <w:rsid w:val="00EA5DD5"/>
    <w:rsid w:val="00EA5E7D"/>
    <w:rsid w:val="00EA5EE1"/>
    <w:rsid w:val="00EA5F4E"/>
    <w:rsid w:val="00EA64DE"/>
    <w:rsid w:val="00EA651E"/>
    <w:rsid w:val="00EA657B"/>
    <w:rsid w:val="00EA669B"/>
    <w:rsid w:val="00EA683C"/>
    <w:rsid w:val="00EA68AA"/>
    <w:rsid w:val="00EA693E"/>
    <w:rsid w:val="00EA6B9F"/>
    <w:rsid w:val="00EA6E7B"/>
    <w:rsid w:val="00EA713B"/>
    <w:rsid w:val="00EA726D"/>
    <w:rsid w:val="00EA742C"/>
    <w:rsid w:val="00EA7468"/>
    <w:rsid w:val="00EA74AE"/>
    <w:rsid w:val="00EA7C91"/>
    <w:rsid w:val="00EA7DD2"/>
    <w:rsid w:val="00EA7DF9"/>
    <w:rsid w:val="00EAA5B2"/>
    <w:rsid w:val="00EB0124"/>
    <w:rsid w:val="00EB01FA"/>
    <w:rsid w:val="00EB0223"/>
    <w:rsid w:val="00EB0245"/>
    <w:rsid w:val="00EB02A0"/>
    <w:rsid w:val="00EB03E3"/>
    <w:rsid w:val="00EB04D8"/>
    <w:rsid w:val="00EB051D"/>
    <w:rsid w:val="00EB0594"/>
    <w:rsid w:val="00EB069C"/>
    <w:rsid w:val="00EB079C"/>
    <w:rsid w:val="00EB0BCD"/>
    <w:rsid w:val="00EB0CBE"/>
    <w:rsid w:val="00EB0F99"/>
    <w:rsid w:val="00EB1099"/>
    <w:rsid w:val="00EB1348"/>
    <w:rsid w:val="00EB1475"/>
    <w:rsid w:val="00EB148E"/>
    <w:rsid w:val="00EB14ED"/>
    <w:rsid w:val="00EB1528"/>
    <w:rsid w:val="00EB15B0"/>
    <w:rsid w:val="00EB1733"/>
    <w:rsid w:val="00EB1778"/>
    <w:rsid w:val="00EB1799"/>
    <w:rsid w:val="00EB186B"/>
    <w:rsid w:val="00EB18E1"/>
    <w:rsid w:val="00EB1AAD"/>
    <w:rsid w:val="00EB1AB0"/>
    <w:rsid w:val="00EB1B45"/>
    <w:rsid w:val="00EB1CAB"/>
    <w:rsid w:val="00EB1CFD"/>
    <w:rsid w:val="00EB1D63"/>
    <w:rsid w:val="00EB2182"/>
    <w:rsid w:val="00EB229E"/>
    <w:rsid w:val="00EB23CD"/>
    <w:rsid w:val="00EB25E3"/>
    <w:rsid w:val="00EB2635"/>
    <w:rsid w:val="00EB2714"/>
    <w:rsid w:val="00EB27D1"/>
    <w:rsid w:val="00EB2A9B"/>
    <w:rsid w:val="00EB2DD2"/>
    <w:rsid w:val="00EB2F1B"/>
    <w:rsid w:val="00EB3261"/>
    <w:rsid w:val="00EB3268"/>
    <w:rsid w:val="00EB35CE"/>
    <w:rsid w:val="00EB388B"/>
    <w:rsid w:val="00EB3AA9"/>
    <w:rsid w:val="00EB3ED0"/>
    <w:rsid w:val="00EB41A8"/>
    <w:rsid w:val="00EB43BE"/>
    <w:rsid w:val="00EB43DA"/>
    <w:rsid w:val="00EB45F3"/>
    <w:rsid w:val="00EB47DB"/>
    <w:rsid w:val="00EB4901"/>
    <w:rsid w:val="00EB4950"/>
    <w:rsid w:val="00EB4A8A"/>
    <w:rsid w:val="00EB50E5"/>
    <w:rsid w:val="00EB5116"/>
    <w:rsid w:val="00EB5158"/>
    <w:rsid w:val="00EB51C9"/>
    <w:rsid w:val="00EB539F"/>
    <w:rsid w:val="00EB553B"/>
    <w:rsid w:val="00EB55CB"/>
    <w:rsid w:val="00EB58C3"/>
    <w:rsid w:val="00EB5A74"/>
    <w:rsid w:val="00EB5D49"/>
    <w:rsid w:val="00EB5E7D"/>
    <w:rsid w:val="00EB5FA3"/>
    <w:rsid w:val="00EB6089"/>
    <w:rsid w:val="00EB64BA"/>
    <w:rsid w:val="00EB685F"/>
    <w:rsid w:val="00EB688B"/>
    <w:rsid w:val="00EB68A8"/>
    <w:rsid w:val="00EB68B1"/>
    <w:rsid w:val="00EB6B84"/>
    <w:rsid w:val="00EB6BC7"/>
    <w:rsid w:val="00EB6C76"/>
    <w:rsid w:val="00EB6F5A"/>
    <w:rsid w:val="00EB70B7"/>
    <w:rsid w:val="00EB71C5"/>
    <w:rsid w:val="00EB7349"/>
    <w:rsid w:val="00EB7460"/>
    <w:rsid w:val="00EB757D"/>
    <w:rsid w:val="00EB78E2"/>
    <w:rsid w:val="00EB7946"/>
    <w:rsid w:val="00EC01F6"/>
    <w:rsid w:val="00EC024F"/>
    <w:rsid w:val="00EC02FD"/>
    <w:rsid w:val="00EC0536"/>
    <w:rsid w:val="00EC055F"/>
    <w:rsid w:val="00EC082A"/>
    <w:rsid w:val="00EC0D12"/>
    <w:rsid w:val="00EC0FCB"/>
    <w:rsid w:val="00EC103E"/>
    <w:rsid w:val="00EC1280"/>
    <w:rsid w:val="00EC1624"/>
    <w:rsid w:val="00EC1641"/>
    <w:rsid w:val="00EC1948"/>
    <w:rsid w:val="00EC1ACA"/>
    <w:rsid w:val="00EC1B50"/>
    <w:rsid w:val="00EC1B6C"/>
    <w:rsid w:val="00EC1C78"/>
    <w:rsid w:val="00EC206C"/>
    <w:rsid w:val="00EC20A7"/>
    <w:rsid w:val="00EC2329"/>
    <w:rsid w:val="00EC2750"/>
    <w:rsid w:val="00EC2774"/>
    <w:rsid w:val="00EC297E"/>
    <w:rsid w:val="00EC2C5B"/>
    <w:rsid w:val="00EC2E39"/>
    <w:rsid w:val="00EC2FEB"/>
    <w:rsid w:val="00EC2FFF"/>
    <w:rsid w:val="00EC30FE"/>
    <w:rsid w:val="00EC3370"/>
    <w:rsid w:val="00EC35A9"/>
    <w:rsid w:val="00EC3802"/>
    <w:rsid w:val="00EC3BC2"/>
    <w:rsid w:val="00EC3BF9"/>
    <w:rsid w:val="00EC3C6D"/>
    <w:rsid w:val="00EC41A8"/>
    <w:rsid w:val="00EC4522"/>
    <w:rsid w:val="00EC4EDF"/>
    <w:rsid w:val="00EC5055"/>
    <w:rsid w:val="00EC53C0"/>
    <w:rsid w:val="00EC54E0"/>
    <w:rsid w:val="00EC55F9"/>
    <w:rsid w:val="00EC5661"/>
    <w:rsid w:val="00EC5930"/>
    <w:rsid w:val="00EC5945"/>
    <w:rsid w:val="00EC5A56"/>
    <w:rsid w:val="00EC5D69"/>
    <w:rsid w:val="00EC5E6A"/>
    <w:rsid w:val="00EC60F5"/>
    <w:rsid w:val="00EC62EB"/>
    <w:rsid w:val="00EC62F8"/>
    <w:rsid w:val="00EC6302"/>
    <w:rsid w:val="00EC63B7"/>
    <w:rsid w:val="00EC6496"/>
    <w:rsid w:val="00EC6501"/>
    <w:rsid w:val="00EC65A7"/>
    <w:rsid w:val="00EC6767"/>
    <w:rsid w:val="00EC67CE"/>
    <w:rsid w:val="00EC6814"/>
    <w:rsid w:val="00EC6890"/>
    <w:rsid w:val="00EC689A"/>
    <w:rsid w:val="00EC6D3E"/>
    <w:rsid w:val="00EC6F92"/>
    <w:rsid w:val="00EC701C"/>
    <w:rsid w:val="00EC710A"/>
    <w:rsid w:val="00EC7118"/>
    <w:rsid w:val="00EC7184"/>
    <w:rsid w:val="00EC72E7"/>
    <w:rsid w:val="00EC7637"/>
    <w:rsid w:val="00EC76EE"/>
    <w:rsid w:val="00EC770D"/>
    <w:rsid w:val="00EC7752"/>
    <w:rsid w:val="00EC7784"/>
    <w:rsid w:val="00EC78CF"/>
    <w:rsid w:val="00EC7ACE"/>
    <w:rsid w:val="00ED0005"/>
    <w:rsid w:val="00ED0378"/>
    <w:rsid w:val="00ED03D8"/>
    <w:rsid w:val="00ED04FF"/>
    <w:rsid w:val="00ED06AA"/>
    <w:rsid w:val="00ED092F"/>
    <w:rsid w:val="00ED09D6"/>
    <w:rsid w:val="00ED0A24"/>
    <w:rsid w:val="00ED0AC0"/>
    <w:rsid w:val="00ED0E65"/>
    <w:rsid w:val="00ED0F8A"/>
    <w:rsid w:val="00ED1044"/>
    <w:rsid w:val="00ED1052"/>
    <w:rsid w:val="00ED118F"/>
    <w:rsid w:val="00ED1312"/>
    <w:rsid w:val="00ED1345"/>
    <w:rsid w:val="00ED1347"/>
    <w:rsid w:val="00ED1721"/>
    <w:rsid w:val="00ED1A85"/>
    <w:rsid w:val="00ED1B76"/>
    <w:rsid w:val="00ED1BF7"/>
    <w:rsid w:val="00ED1C8C"/>
    <w:rsid w:val="00ED1D14"/>
    <w:rsid w:val="00ED1D81"/>
    <w:rsid w:val="00ED1D8E"/>
    <w:rsid w:val="00ED1DC7"/>
    <w:rsid w:val="00ED1ECE"/>
    <w:rsid w:val="00ED1F1A"/>
    <w:rsid w:val="00ED1F59"/>
    <w:rsid w:val="00ED1FD3"/>
    <w:rsid w:val="00ED2214"/>
    <w:rsid w:val="00ED247A"/>
    <w:rsid w:val="00ED2635"/>
    <w:rsid w:val="00ED28E8"/>
    <w:rsid w:val="00ED2970"/>
    <w:rsid w:val="00ED2A26"/>
    <w:rsid w:val="00ED2E47"/>
    <w:rsid w:val="00ED2F3C"/>
    <w:rsid w:val="00ED3013"/>
    <w:rsid w:val="00ED3066"/>
    <w:rsid w:val="00ED30D8"/>
    <w:rsid w:val="00ED32A6"/>
    <w:rsid w:val="00ED3487"/>
    <w:rsid w:val="00ED3590"/>
    <w:rsid w:val="00ED397D"/>
    <w:rsid w:val="00ED3B63"/>
    <w:rsid w:val="00ED3B70"/>
    <w:rsid w:val="00ED3D18"/>
    <w:rsid w:val="00ED3D33"/>
    <w:rsid w:val="00ED3F46"/>
    <w:rsid w:val="00ED3FD4"/>
    <w:rsid w:val="00ED4057"/>
    <w:rsid w:val="00ED41C6"/>
    <w:rsid w:val="00ED45A3"/>
    <w:rsid w:val="00ED47C7"/>
    <w:rsid w:val="00ED4AA4"/>
    <w:rsid w:val="00ED4E90"/>
    <w:rsid w:val="00ED4EE0"/>
    <w:rsid w:val="00ED52FB"/>
    <w:rsid w:val="00ED5368"/>
    <w:rsid w:val="00ED5463"/>
    <w:rsid w:val="00ED554A"/>
    <w:rsid w:val="00ED56F5"/>
    <w:rsid w:val="00ED5757"/>
    <w:rsid w:val="00ED5833"/>
    <w:rsid w:val="00ED585C"/>
    <w:rsid w:val="00ED5AD9"/>
    <w:rsid w:val="00ED5C35"/>
    <w:rsid w:val="00ED5D3D"/>
    <w:rsid w:val="00ED5FCF"/>
    <w:rsid w:val="00ED635E"/>
    <w:rsid w:val="00ED65F4"/>
    <w:rsid w:val="00ED6610"/>
    <w:rsid w:val="00ED697B"/>
    <w:rsid w:val="00ED6AFA"/>
    <w:rsid w:val="00ED6F79"/>
    <w:rsid w:val="00ED706D"/>
    <w:rsid w:val="00ED70FF"/>
    <w:rsid w:val="00ED71EF"/>
    <w:rsid w:val="00ED7288"/>
    <w:rsid w:val="00ED72B0"/>
    <w:rsid w:val="00ED72ED"/>
    <w:rsid w:val="00ED781A"/>
    <w:rsid w:val="00ED7A5A"/>
    <w:rsid w:val="00ED7B8A"/>
    <w:rsid w:val="00ED7B91"/>
    <w:rsid w:val="00ED7B9D"/>
    <w:rsid w:val="00ED7D0C"/>
    <w:rsid w:val="00ED7D9F"/>
    <w:rsid w:val="00ED7FC4"/>
    <w:rsid w:val="00EE0083"/>
    <w:rsid w:val="00EE0447"/>
    <w:rsid w:val="00EE07B4"/>
    <w:rsid w:val="00EE084F"/>
    <w:rsid w:val="00EE090B"/>
    <w:rsid w:val="00EE0910"/>
    <w:rsid w:val="00EE09CA"/>
    <w:rsid w:val="00EE0DF9"/>
    <w:rsid w:val="00EE0EA3"/>
    <w:rsid w:val="00EE0F2D"/>
    <w:rsid w:val="00EE0F8B"/>
    <w:rsid w:val="00EE10B0"/>
    <w:rsid w:val="00EE120F"/>
    <w:rsid w:val="00EE12B7"/>
    <w:rsid w:val="00EE14DA"/>
    <w:rsid w:val="00EE15D8"/>
    <w:rsid w:val="00EE163C"/>
    <w:rsid w:val="00EE1796"/>
    <w:rsid w:val="00EE188D"/>
    <w:rsid w:val="00EE18E7"/>
    <w:rsid w:val="00EE18F0"/>
    <w:rsid w:val="00EE1916"/>
    <w:rsid w:val="00EE199F"/>
    <w:rsid w:val="00EE1BC2"/>
    <w:rsid w:val="00EE234B"/>
    <w:rsid w:val="00EE24DA"/>
    <w:rsid w:val="00EE266A"/>
    <w:rsid w:val="00EE2A36"/>
    <w:rsid w:val="00EE2A8F"/>
    <w:rsid w:val="00EE2C13"/>
    <w:rsid w:val="00EE2D2C"/>
    <w:rsid w:val="00EE2D44"/>
    <w:rsid w:val="00EE306A"/>
    <w:rsid w:val="00EE3236"/>
    <w:rsid w:val="00EE3249"/>
    <w:rsid w:val="00EE3257"/>
    <w:rsid w:val="00EE347C"/>
    <w:rsid w:val="00EE37A4"/>
    <w:rsid w:val="00EE3AC4"/>
    <w:rsid w:val="00EE4078"/>
    <w:rsid w:val="00EE42DC"/>
    <w:rsid w:val="00EE42F9"/>
    <w:rsid w:val="00EE431E"/>
    <w:rsid w:val="00EE460D"/>
    <w:rsid w:val="00EE46B7"/>
    <w:rsid w:val="00EE4829"/>
    <w:rsid w:val="00EE492B"/>
    <w:rsid w:val="00EE494E"/>
    <w:rsid w:val="00EE4E05"/>
    <w:rsid w:val="00EE50DB"/>
    <w:rsid w:val="00EE52F4"/>
    <w:rsid w:val="00EE549E"/>
    <w:rsid w:val="00EE54DE"/>
    <w:rsid w:val="00EE5566"/>
    <w:rsid w:val="00EE5726"/>
    <w:rsid w:val="00EE58B8"/>
    <w:rsid w:val="00EE5B58"/>
    <w:rsid w:val="00EE5F0F"/>
    <w:rsid w:val="00EE5FF4"/>
    <w:rsid w:val="00EE6033"/>
    <w:rsid w:val="00EE615F"/>
    <w:rsid w:val="00EE6163"/>
    <w:rsid w:val="00EE617A"/>
    <w:rsid w:val="00EE621A"/>
    <w:rsid w:val="00EE635E"/>
    <w:rsid w:val="00EE68EE"/>
    <w:rsid w:val="00EE6931"/>
    <w:rsid w:val="00EE6A9B"/>
    <w:rsid w:val="00EE6AC5"/>
    <w:rsid w:val="00EE6B70"/>
    <w:rsid w:val="00EE6D66"/>
    <w:rsid w:val="00EE6D88"/>
    <w:rsid w:val="00EE6E88"/>
    <w:rsid w:val="00EE6FEB"/>
    <w:rsid w:val="00EE70A5"/>
    <w:rsid w:val="00EE74D8"/>
    <w:rsid w:val="00EE7934"/>
    <w:rsid w:val="00EE79BC"/>
    <w:rsid w:val="00EE7A8B"/>
    <w:rsid w:val="00EE7F59"/>
    <w:rsid w:val="00EED156"/>
    <w:rsid w:val="00EF00AA"/>
    <w:rsid w:val="00EF0234"/>
    <w:rsid w:val="00EF02BB"/>
    <w:rsid w:val="00EF02BF"/>
    <w:rsid w:val="00EF03F7"/>
    <w:rsid w:val="00EF041B"/>
    <w:rsid w:val="00EF05B1"/>
    <w:rsid w:val="00EF0F1C"/>
    <w:rsid w:val="00EF0F2F"/>
    <w:rsid w:val="00EF1207"/>
    <w:rsid w:val="00EF16C2"/>
    <w:rsid w:val="00EF179B"/>
    <w:rsid w:val="00EF1883"/>
    <w:rsid w:val="00EF1A21"/>
    <w:rsid w:val="00EF2376"/>
    <w:rsid w:val="00EF255D"/>
    <w:rsid w:val="00EF27FB"/>
    <w:rsid w:val="00EF291B"/>
    <w:rsid w:val="00EF2926"/>
    <w:rsid w:val="00EF29EF"/>
    <w:rsid w:val="00EF2AE8"/>
    <w:rsid w:val="00EF2BE0"/>
    <w:rsid w:val="00EF2E06"/>
    <w:rsid w:val="00EF30D8"/>
    <w:rsid w:val="00EF32FB"/>
    <w:rsid w:val="00EF3539"/>
    <w:rsid w:val="00EF3A7F"/>
    <w:rsid w:val="00EF3C0F"/>
    <w:rsid w:val="00EF4000"/>
    <w:rsid w:val="00EF4210"/>
    <w:rsid w:val="00EF463D"/>
    <w:rsid w:val="00EF4891"/>
    <w:rsid w:val="00EF4910"/>
    <w:rsid w:val="00EF49B2"/>
    <w:rsid w:val="00EF4C23"/>
    <w:rsid w:val="00EF561B"/>
    <w:rsid w:val="00EF565A"/>
    <w:rsid w:val="00EF58A8"/>
    <w:rsid w:val="00EF5B1D"/>
    <w:rsid w:val="00EF5BD5"/>
    <w:rsid w:val="00EF5CB6"/>
    <w:rsid w:val="00EF5D12"/>
    <w:rsid w:val="00EF5F27"/>
    <w:rsid w:val="00EF5F8B"/>
    <w:rsid w:val="00EF5FEF"/>
    <w:rsid w:val="00EF6055"/>
    <w:rsid w:val="00EF6234"/>
    <w:rsid w:val="00EF6471"/>
    <w:rsid w:val="00EF65FA"/>
    <w:rsid w:val="00EF6681"/>
    <w:rsid w:val="00EF6A39"/>
    <w:rsid w:val="00EF6E37"/>
    <w:rsid w:val="00EF6E39"/>
    <w:rsid w:val="00EF6E7F"/>
    <w:rsid w:val="00EF6F23"/>
    <w:rsid w:val="00EF6FEC"/>
    <w:rsid w:val="00EF70B8"/>
    <w:rsid w:val="00EF711E"/>
    <w:rsid w:val="00EF7131"/>
    <w:rsid w:val="00EF7577"/>
    <w:rsid w:val="00EF76B6"/>
    <w:rsid w:val="00EF77C1"/>
    <w:rsid w:val="00F0008D"/>
    <w:rsid w:val="00F0015F"/>
    <w:rsid w:val="00F00229"/>
    <w:rsid w:val="00F00298"/>
    <w:rsid w:val="00F0030F"/>
    <w:rsid w:val="00F0034A"/>
    <w:rsid w:val="00F00847"/>
    <w:rsid w:val="00F0095E"/>
    <w:rsid w:val="00F00AA1"/>
    <w:rsid w:val="00F00BA7"/>
    <w:rsid w:val="00F00C02"/>
    <w:rsid w:val="00F00F11"/>
    <w:rsid w:val="00F00F36"/>
    <w:rsid w:val="00F00F74"/>
    <w:rsid w:val="00F01194"/>
    <w:rsid w:val="00F011F2"/>
    <w:rsid w:val="00F0135A"/>
    <w:rsid w:val="00F013C6"/>
    <w:rsid w:val="00F015F4"/>
    <w:rsid w:val="00F019B1"/>
    <w:rsid w:val="00F01A8A"/>
    <w:rsid w:val="00F01D2D"/>
    <w:rsid w:val="00F01F59"/>
    <w:rsid w:val="00F022BA"/>
    <w:rsid w:val="00F022C9"/>
    <w:rsid w:val="00F023EF"/>
    <w:rsid w:val="00F02549"/>
    <w:rsid w:val="00F02834"/>
    <w:rsid w:val="00F02A4D"/>
    <w:rsid w:val="00F02E3D"/>
    <w:rsid w:val="00F0316C"/>
    <w:rsid w:val="00F03300"/>
    <w:rsid w:val="00F03649"/>
    <w:rsid w:val="00F03871"/>
    <w:rsid w:val="00F03A38"/>
    <w:rsid w:val="00F03A84"/>
    <w:rsid w:val="00F03A93"/>
    <w:rsid w:val="00F03B06"/>
    <w:rsid w:val="00F03B27"/>
    <w:rsid w:val="00F03CAF"/>
    <w:rsid w:val="00F03E02"/>
    <w:rsid w:val="00F03FF3"/>
    <w:rsid w:val="00F0436C"/>
    <w:rsid w:val="00F04670"/>
    <w:rsid w:val="00F04847"/>
    <w:rsid w:val="00F0486A"/>
    <w:rsid w:val="00F04AB7"/>
    <w:rsid w:val="00F04EAB"/>
    <w:rsid w:val="00F050BE"/>
    <w:rsid w:val="00F051F5"/>
    <w:rsid w:val="00F056F3"/>
    <w:rsid w:val="00F056F8"/>
    <w:rsid w:val="00F05AA8"/>
    <w:rsid w:val="00F05AB5"/>
    <w:rsid w:val="00F05B51"/>
    <w:rsid w:val="00F05B72"/>
    <w:rsid w:val="00F05C1D"/>
    <w:rsid w:val="00F05DBF"/>
    <w:rsid w:val="00F0608A"/>
    <w:rsid w:val="00F0614D"/>
    <w:rsid w:val="00F061B3"/>
    <w:rsid w:val="00F062A6"/>
    <w:rsid w:val="00F065CE"/>
    <w:rsid w:val="00F06700"/>
    <w:rsid w:val="00F06743"/>
    <w:rsid w:val="00F069A2"/>
    <w:rsid w:val="00F06A2C"/>
    <w:rsid w:val="00F06AA8"/>
    <w:rsid w:val="00F06CC7"/>
    <w:rsid w:val="00F06E8D"/>
    <w:rsid w:val="00F06F41"/>
    <w:rsid w:val="00F06FA5"/>
    <w:rsid w:val="00F06FC7"/>
    <w:rsid w:val="00F0715B"/>
    <w:rsid w:val="00F07266"/>
    <w:rsid w:val="00F072FC"/>
    <w:rsid w:val="00F07419"/>
    <w:rsid w:val="00F076ED"/>
    <w:rsid w:val="00F07720"/>
    <w:rsid w:val="00F0777C"/>
    <w:rsid w:val="00F07A98"/>
    <w:rsid w:val="00F07AAE"/>
    <w:rsid w:val="00F07AC5"/>
    <w:rsid w:val="00F07C1D"/>
    <w:rsid w:val="00F07CAC"/>
    <w:rsid w:val="00F07D16"/>
    <w:rsid w:val="00F07F00"/>
    <w:rsid w:val="00F07FF8"/>
    <w:rsid w:val="00F1030D"/>
    <w:rsid w:val="00F1037B"/>
    <w:rsid w:val="00F1074A"/>
    <w:rsid w:val="00F1077C"/>
    <w:rsid w:val="00F1078E"/>
    <w:rsid w:val="00F107E9"/>
    <w:rsid w:val="00F10950"/>
    <w:rsid w:val="00F10AD2"/>
    <w:rsid w:val="00F10B15"/>
    <w:rsid w:val="00F10B77"/>
    <w:rsid w:val="00F10BB9"/>
    <w:rsid w:val="00F10EB9"/>
    <w:rsid w:val="00F10EE6"/>
    <w:rsid w:val="00F10EEC"/>
    <w:rsid w:val="00F10EF8"/>
    <w:rsid w:val="00F10F75"/>
    <w:rsid w:val="00F111B8"/>
    <w:rsid w:val="00F111C1"/>
    <w:rsid w:val="00F113AC"/>
    <w:rsid w:val="00F1144B"/>
    <w:rsid w:val="00F1191D"/>
    <w:rsid w:val="00F11C45"/>
    <w:rsid w:val="00F11F63"/>
    <w:rsid w:val="00F121D8"/>
    <w:rsid w:val="00F1220D"/>
    <w:rsid w:val="00F12440"/>
    <w:rsid w:val="00F12596"/>
    <w:rsid w:val="00F126C4"/>
    <w:rsid w:val="00F127DA"/>
    <w:rsid w:val="00F128DC"/>
    <w:rsid w:val="00F12959"/>
    <w:rsid w:val="00F12EBE"/>
    <w:rsid w:val="00F130C7"/>
    <w:rsid w:val="00F13110"/>
    <w:rsid w:val="00F13138"/>
    <w:rsid w:val="00F1323E"/>
    <w:rsid w:val="00F133F0"/>
    <w:rsid w:val="00F13457"/>
    <w:rsid w:val="00F1371B"/>
    <w:rsid w:val="00F13AA1"/>
    <w:rsid w:val="00F13C80"/>
    <w:rsid w:val="00F13FA4"/>
    <w:rsid w:val="00F1401C"/>
    <w:rsid w:val="00F141C4"/>
    <w:rsid w:val="00F142CB"/>
    <w:rsid w:val="00F14537"/>
    <w:rsid w:val="00F145E7"/>
    <w:rsid w:val="00F14742"/>
    <w:rsid w:val="00F147CB"/>
    <w:rsid w:val="00F148F0"/>
    <w:rsid w:val="00F14AB2"/>
    <w:rsid w:val="00F14B6A"/>
    <w:rsid w:val="00F14CE8"/>
    <w:rsid w:val="00F14DD0"/>
    <w:rsid w:val="00F14F6C"/>
    <w:rsid w:val="00F14FDE"/>
    <w:rsid w:val="00F1520D"/>
    <w:rsid w:val="00F1521F"/>
    <w:rsid w:val="00F152D0"/>
    <w:rsid w:val="00F152EE"/>
    <w:rsid w:val="00F156DF"/>
    <w:rsid w:val="00F158AB"/>
    <w:rsid w:val="00F158CD"/>
    <w:rsid w:val="00F15B72"/>
    <w:rsid w:val="00F15C35"/>
    <w:rsid w:val="00F15C93"/>
    <w:rsid w:val="00F15CD4"/>
    <w:rsid w:val="00F15D1F"/>
    <w:rsid w:val="00F15D3A"/>
    <w:rsid w:val="00F15DFD"/>
    <w:rsid w:val="00F15E5A"/>
    <w:rsid w:val="00F15EEC"/>
    <w:rsid w:val="00F1629D"/>
    <w:rsid w:val="00F1650F"/>
    <w:rsid w:val="00F166AA"/>
    <w:rsid w:val="00F1670A"/>
    <w:rsid w:val="00F16724"/>
    <w:rsid w:val="00F16812"/>
    <w:rsid w:val="00F168D5"/>
    <w:rsid w:val="00F168EC"/>
    <w:rsid w:val="00F16D7C"/>
    <w:rsid w:val="00F16FBA"/>
    <w:rsid w:val="00F170E5"/>
    <w:rsid w:val="00F1717F"/>
    <w:rsid w:val="00F17251"/>
    <w:rsid w:val="00F176EE"/>
    <w:rsid w:val="00F176F4"/>
    <w:rsid w:val="00F17B0E"/>
    <w:rsid w:val="00F17BA8"/>
    <w:rsid w:val="00F17BB6"/>
    <w:rsid w:val="00F17DC4"/>
    <w:rsid w:val="00F17ECC"/>
    <w:rsid w:val="00F17F9B"/>
    <w:rsid w:val="00F1DF9D"/>
    <w:rsid w:val="00F20358"/>
    <w:rsid w:val="00F20396"/>
    <w:rsid w:val="00F20469"/>
    <w:rsid w:val="00F209BD"/>
    <w:rsid w:val="00F209E6"/>
    <w:rsid w:val="00F209FA"/>
    <w:rsid w:val="00F20A1B"/>
    <w:rsid w:val="00F2125F"/>
    <w:rsid w:val="00F21286"/>
    <w:rsid w:val="00F213CB"/>
    <w:rsid w:val="00F217AF"/>
    <w:rsid w:val="00F21CED"/>
    <w:rsid w:val="00F21F09"/>
    <w:rsid w:val="00F22365"/>
    <w:rsid w:val="00F22393"/>
    <w:rsid w:val="00F223A9"/>
    <w:rsid w:val="00F226A6"/>
    <w:rsid w:val="00F2280A"/>
    <w:rsid w:val="00F229DB"/>
    <w:rsid w:val="00F22BFE"/>
    <w:rsid w:val="00F22C57"/>
    <w:rsid w:val="00F22C7D"/>
    <w:rsid w:val="00F22E6C"/>
    <w:rsid w:val="00F22ECF"/>
    <w:rsid w:val="00F22EF4"/>
    <w:rsid w:val="00F23072"/>
    <w:rsid w:val="00F2362C"/>
    <w:rsid w:val="00F239C0"/>
    <w:rsid w:val="00F23E86"/>
    <w:rsid w:val="00F23F03"/>
    <w:rsid w:val="00F24218"/>
    <w:rsid w:val="00F24233"/>
    <w:rsid w:val="00F24725"/>
    <w:rsid w:val="00F24759"/>
    <w:rsid w:val="00F2484F"/>
    <w:rsid w:val="00F2485D"/>
    <w:rsid w:val="00F248AF"/>
    <w:rsid w:val="00F24982"/>
    <w:rsid w:val="00F24C16"/>
    <w:rsid w:val="00F24E0E"/>
    <w:rsid w:val="00F250B5"/>
    <w:rsid w:val="00F253C5"/>
    <w:rsid w:val="00F25419"/>
    <w:rsid w:val="00F25803"/>
    <w:rsid w:val="00F25952"/>
    <w:rsid w:val="00F25A2E"/>
    <w:rsid w:val="00F25A5B"/>
    <w:rsid w:val="00F25C7D"/>
    <w:rsid w:val="00F25D6C"/>
    <w:rsid w:val="00F25D8A"/>
    <w:rsid w:val="00F2619F"/>
    <w:rsid w:val="00F262A9"/>
    <w:rsid w:val="00F26393"/>
    <w:rsid w:val="00F26399"/>
    <w:rsid w:val="00F265D4"/>
    <w:rsid w:val="00F26684"/>
    <w:rsid w:val="00F266C6"/>
    <w:rsid w:val="00F2672B"/>
    <w:rsid w:val="00F2686C"/>
    <w:rsid w:val="00F2693A"/>
    <w:rsid w:val="00F26B09"/>
    <w:rsid w:val="00F26C7D"/>
    <w:rsid w:val="00F26C97"/>
    <w:rsid w:val="00F26DF3"/>
    <w:rsid w:val="00F26E55"/>
    <w:rsid w:val="00F270AC"/>
    <w:rsid w:val="00F27258"/>
    <w:rsid w:val="00F27379"/>
    <w:rsid w:val="00F274E3"/>
    <w:rsid w:val="00F275DC"/>
    <w:rsid w:val="00F276DC"/>
    <w:rsid w:val="00F27D4F"/>
    <w:rsid w:val="00F27DFA"/>
    <w:rsid w:val="00F27F8E"/>
    <w:rsid w:val="00F3026B"/>
    <w:rsid w:val="00F302FB"/>
    <w:rsid w:val="00F3040B"/>
    <w:rsid w:val="00F3058D"/>
    <w:rsid w:val="00F307FE"/>
    <w:rsid w:val="00F30A4A"/>
    <w:rsid w:val="00F30F14"/>
    <w:rsid w:val="00F30F20"/>
    <w:rsid w:val="00F30FD0"/>
    <w:rsid w:val="00F3124C"/>
    <w:rsid w:val="00F31347"/>
    <w:rsid w:val="00F3145A"/>
    <w:rsid w:val="00F316EA"/>
    <w:rsid w:val="00F3175B"/>
    <w:rsid w:val="00F317AA"/>
    <w:rsid w:val="00F31832"/>
    <w:rsid w:val="00F318D7"/>
    <w:rsid w:val="00F318FB"/>
    <w:rsid w:val="00F319C6"/>
    <w:rsid w:val="00F31BC9"/>
    <w:rsid w:val="00F31C8B"/>
    <w:rsid w:val="00F31F21"/>
    <w:rsid w:val="00F31FE5"/>
    <w:rsid w:val="00F32228"/>
    <w:rsid w:val="00F32249"/>
    <w:rsid w:val="00F329AD"/>
    <w:rsid w:val="00F32A2B"/>
    <w:rsid w:val="00F32AD3"/>
    <w:rsid w:val="00F32B66"/>
    <w:rsid w:val="00F32BA3"/>
    <w:rsid w:val="00F32CAD"/>
    <w:rsid w:val="00F32DBC"/>
    <w:rsid w:val="00F32DC9"/>
    <w:rsid w:val="00F32E35"/>
    <w:rsid w:val="00F32F65"/>
    <w:rsid w:val="00F3322B"/>
    <w:rsid w:val="00F33374"/>
    <w:rsid w:val="00F334F6"/>
    <w:rsid w:val="00F335FE"/>
    <w:rsid w:val="00F33659"/>
    <w:rsid w:val="00F33753"/>
    <w:rsid w:val="00F33876"/>
    <w:rsid w:val="00F33967"/>
    <w:rsid w:val="00F33DBE"/>
    <w:rsid w:val="00F33FE5"/>
    <w:rsid w:val="00F3445E"/>
    <w:rsid w:val="00F345D8"/>
    <w:rsid w:val="00F346C4"/>
    <w:rsid w:val="00F34748"/>
    <w:rsid w:val="00F34824"/>
    <w:rsid w:val="00F34989"/>
    <w:rsid w:val="00F34FF6"/>
    <w:rsid w:val="00F350D5"/>
    <w:rsid w:val="00F3516D"/>
    <w:rsid w:val="00F35851"/>
    <w:rsid w:val="00F35860"/>
    <w:rsid w:val="00F3595B"/>
    <w:rsid w:val="00F3597F"/>
    <w:rsid w:val="00F35CF0"/>
    <w:rsid w:val="00F35EC1"/>
    <w:rsid w:val="00F35EED"/>
    <w:rsid w:val="00F36046"/>
    <w:rsid w:val="00F36216"/>
    <w:rsid w:val="00F36642"/>
    <w:rsid w:val="00F3677D"/>
    <w:rsid w:val="00F36841"/>
    <w:rsid w:val="00F36892"/>
    <w:rsid w:val="00F368B9"/>
    <w:rsid w:val="00F36C7B"/>
    <w:rsid w:val="00F3711A"/>
    <w:rsid w:val="00F37173"/>
    <w:rsid w:val="00F374D8"/>
    <w:rsid w:val="00F3754C"/>
    <w:rsid w:val="00F37562"/>
    <w:rsid w:val="00F37650"/>
    <w:rsid w:val="00F3766D"/>
    <w:rsid w:val="00F376F5"/>
    <w:rsid w:val="00F37AFD"/>
    <w:rsid w:val="00F37C05"/>
    <w:rsid w:val="00F37C61"/>
    <w:rsid w:val="00F37E6C"/>
    <w:rsid w:val="00F40310"/>
    <w:rsid w:val="00F40448"/>
    <w:rsid w:val="00F404AF"/>
    <w:rsid w:val="00F4082A"/>
    <w:rsid w:val="00F40AF3"/>
    <w:rsid w:val="00F40CE6"/>
    <w:rsid w:val="00F40D5D"/>
    <w:rsid w:val="00F40DBA"/>
    <w:rsid w:val="00F40DEE"/>
    <w:rsid w:val="00F40E5A"/>
    <w:rsid w:val="00F40F33"/>
    <w:rsid w:val="00F413F8"/>
    <w:rsid w:val="00F4168A"/>
    <w:rsid w:val="00F41732"/>
    <w:rsid w:val="00F41764"/>
    <w:rsid w:val="00F41BDE"/>
    <w:rsid w:val="00F41C11"/>
    <w:rsid w:val="00F41D72"/>
    <w:rsid w:val="00F41E0D"/>
    <w:rsid w:val="00F41E86"/>
    <w:rsid w:val="00F41FFC"/>
    <w:rsid w:val="00F4209D"/>
    <w:rsid w:val="00F422D6"/>
    <w:rsid w:val="00F425E9"/>
    <w:rsid w:val="00F42742"/>
    <w:rsid w:val="00F42A28"/>
    <w:rsid w:val="00F42A79"/>
    <w:rsid w:val="00F42B47"/>
    <w:rsid w:val="00F42C93"/>
    <w:rsid w:val="00F42DBC"/>
    <w:rsid w:val="00F42FC5"/>
    <w:rsid w:val="00F433A5"/>
    <w:rsid w:val="00F4356E"/>
    <w:rsid w:val="00F43575"/>
    <w:rsid w:val="00F4361F"/>
    <w:rsid w:val="00F43705"/>
    <w:rsid w:val="00F43711"/>
    <w:rsid w:val="00F43919"/>
    <w:rsid w:val="00F43962"/>
    <w:rsid w:val="00F43A4A"/>
    <w:rsid w:val="00F43C7D"/>
    <w:rsid w:val="00F43F4F"/>
    <w:rsid w:val="00F44084"/>
    <w:rsid w:val="00F44190"/>
    <w:rsid w:val="00F4443E"/>
    <w:rsid w:val="00F444D3"/>
    <w:rsid w:val="00F444D8"/>
    <w:rsid w:val="00F445F9"/>
    <w:rsid w:val="00F4473B"/>
    <w:rsid w:val="00F449B9"/>
    <w:rsid w:val="00F44A08"/>
    <w:rsid w:val="00F44A39"/>
    <w:rsid w:val="00F44A56"/>
    <w:rsid w:val="00F44DAE"/>
    <w:rsid w:val="00F44E84"/>
    <w:rsid w:val="00F44EA5"/>
    <w:rsid w:val="00F450A4"/>
    <w:rsid w:val="00F452DB"/>
    <w:rsid w:val="00F45324"/>
    <w:rsid w:val="00F45354"/>
    <w:rsid w:val="00F45486"/>
    <w:rsid w:val="00F45894"/>
    <w:rsid w:val="00F45964"/>
    <w:rsid w:val="00F45B6F"/>
    <w:rsid w:val="00F45FF4"/>
    <w:rsid w:val="00F4616D"/>
    <w:rsid w:val="00F46173"/>
    <w:rsid w:val="00F4622A"/>
    <w:rsid w:val="00F463E3"/>
    <w:rsid w:val="00F465FF"/>
    <w:rsid w:val="00F46602"/>
    <w:rsid w:val="00F46849"/>
    <w:rsid w:val="00F468D7"/>
    <w:rsid w:val="00F46B82"/>
    <w:rsid w:val="00F46B86"/>
    <w:rsid w:val="00F46D00"/>
    <w:rsid w:val="00F46DE5"/>
    <w:rsid w:val="00F46E7C"/>
    <w:rsid w:val="00F47510"/>
    <w:rsid w:val="00F47745"/>
    <w:rsid w:val="00F47DA2"/>
    <w:rsid w:val="00F47F99"/>
    <w:rsid w:val="00F5007C"/>
    <w:rsid w:val="00F50118"/>
    <w:rsid w:val="00F503A0"/>
    <w:rsid w:val="00F50400"/>
    <w:rsid w:val="00F507A8"/>
    <w:rsid w:val="00F508A9"/>
    <w:rsid w:val="00F508F4"/>
    <w:rsid w:val="00F509B8"/>
    <w:rsid w:val="00F509C3"/>
    <w:rsid w:val="00F509DC"/>
    <w:rsid w:val="00F50A05"/>
    <w:rsid w:val="00F50ECF"/>
    <w:rsid w:val="00F51005"/>
    <w:rsid w:val="00F51147"/>
    <w:rsid w:val="00F51224"/>
    <w:rsid w:val="00F5168C"/>
    <w:rsid w:val="00F51F14"/>
    <w:rsid w:val="00F52186"/>
    <w:rsid w:val="00F522E8"/>
    <w:rsid w:val="00F523CA"/>
    <w:rsid w:val="00F523D4"/>
    <w:rsid w:val="00F52477"/>
    <w:rsid w:val="00F52522"/>
    <w:rsid w:val="00F52749"/>
    <w:rsid w:val="00F5280C"/>
    <w:rsid w:val="00F52C55"/>
    <w:rsid w:val="00F52D99"/>
    <w:rsid w:val="00F53057"/>
    <w:rsid w:val="00F53202"/>
    <w:rsid w:val="00F53294"/>
    <w:rsid w:val="00F5344A"/>
    <w:rsid w:val="00F53490"/>
    <w:rsid w:val="00F53499"/>
    <w:rsid w:val="00F534A1"/>
    <w:rsid w:val="00F53716"/>
    <w:rsid w:val="00F537C1"/>
    <w:rsid w:val="00F53AF8"/>
    <w:rsid w:val="00F53C82"/>
    <w:rsid w:val="00F53E22"/>
    <w:rsid w:val="00F53E87"/>
    <w:rsid w:val="00F54082"/>
    <w:rsid w:val="00F54259"/>
    <w:rsid w:val="00F5485E"/>
    <w:rsid w:val="00F54946"/>
    <w:rsid w:val="00F54A9A"/>
    <w:rsid w:val="00F54AAB"/>
    <w:rsid w:val="00F54BD6"/>
    <w:rsid w:val="00F54CE8"/>
    <w:rsid w:val="00F54D2C"/>
    <w:rsid w:val="00F54D85"/>
    <w:rsid w:val="00F54D8D"/>
    <w:rsid w:val="00F54DF3"/>
    <w:rsid w:val="00F54EAA"/>
    <w:rsid w:val="00F54F11"/>
    <w:rsid w:val="00F54F54"/>
    <w:rsid w:val="00F5545B"/>
    <w:rsid w:val="00F555BB"/>
    <w:rsid w:val="00F559E0"/>
    <w:rsid w:val="00F55C0B"/>
    <w:rsid w:val="00F55DA3"/>
    <w:rsid w:val="00F55DB1"/>
    <w:rsid w:val="00F55E28"/>
    <w:rsid w:val="00F55F3F"/>
    <w:rsid w:val="00F55F79"/>
    <w:rsid w:val="00F562A7"/>
    <w:rsid w:val="00F56362"/>
    <w:rsid w:val="00F56511"/>
    <w:rsid w:val="00F5651F"/>
    <w:rsid w:val="00F56570"/>
    <w:rsid w:val="00F5657A"/>
    <w:rsid w:val="00F56627"/>
    <w:rsid w:val="00F56694"/>
    <w:rsid w:val="00F56888"/>
    <w:rsid w:val="00F5699E"/>
    <w:rsid w:val="00F569F8"/>
    <w:rsid w:val="00F56ABC"/>
    <w:rsid w:val="00F56B0D"/>
    <w:rsid w:val="00F56D3D"/>
    <w:rsid w:val="00F5738B"/>
    <w:rsid w:val="00F573D9"/>
    <w:rsid w:val="00F57542"/>
    <w:rsid w:val="00F5764B"/>
    <w:rsid w:val="00F578E7"/>
    <w:rsid w:val="00F579CC"/>
    <w:rsid w:val="00F57B65"/>
    <w:rsid w:val="00F600E3"/>
    <w:rsid w:val="00F6018E"/>
    <w:rsid w:val="00F601B5"/>
    <w:rsid w:val="00F60349"/>
    <w:rsid w:val="00F603B2"/>
    <w:rsid w:val="00F603F3"/>
    <w:rsid w:val="00F6068D"/>
    <w:rsid w:val="00F60927"/>
    <w:rsid w:val="00F60A87"/>
    <w:rsid w:val="00F60AE2"/>
    <w:rsid w:val="00F60CCE"/>
    <w:rsid w:val="00F60DE1"/>
    <w:rsid w:val="00F60DF4"/>
    <w:rsid w:val="00F60F93"/>
    <w:rsid w:val="00F60FB1"/>
    <w:rsid w:val="00F612B6"/>
    <w:rsid w:val="00F615A1"/>
    <w:rsid w:val="00F618D8"/>
    <w:rsid w:val="00F6192B"/>
    <w:rsid w:val="00F61970"/>
    <w:rsid w:val="00F619AA"/>
    <w:rsid w:val="00F61A90"/>
    <w:rsid w:val="00F61CC6"/>
    <w:rsid w:val="00F61F10"/>
    <w:rsid w:val="00F61F12"/>
    <w:rsid w:val="00F61F9F"/>
    <w:rsid w:val="00F62162"/>
    <w:rsid w:val="00F62652"/>
    <w:rsid w:val="00F6282A"/>
    <w:rsid w:val="00F629AB"/>
    <w:rsid w:val="00F629AC"/>
    <w:rsid w:val="00F62A75"/>
    <w:rsid w:val="00F62A99"/>
    <w:rsid w:val="00F62C66"/>
    <w:rsid w:val="00F62D26"/>
    <w:rsid w:val="00F62E05"/>
    <w:rsid w:val="00F62EE6"/>
    <w:rsid w:val="00F63030"/>
    <w:rsid w:val="00F63077"/>
    <w:rsid w:val="00F63147"/>
    <w:rsid w:val="00F631C1"/>
    <w:rsid w:val="00F63234"/>
    <w:rsid w:val="00F63242"/>
    <w:rsid w:val="00F632B7"/>
    <w:rsid w:val="00F633E1"/>
    <w:rsid w:val="00F63526"/>
    <w:rsid w:val="00F63544"/>
    <w:rsid w:val="00F63747"/>
    <w:rsid w:val="00F639A4"/>
    <w:rsid w:val="00F63AB0"/>
    <w:rsid w:val="00F63BC7"/>
    <w:rsid w:val="00F63C59"/>
    <w:rsid w:val="00F63C95"/>
    <w:rsid w:val="00F63D78"/>
    <w:rsid w:val="00F63DEF"/>
    <w:rsid w:val="00F63F36"/>
    <w:rsid w:val="00F63FBD"/>
    <w:rsid w:val="00F6426C"/>
    <w:rsid w:val="00F64318"/>
    <w:rsid w:val="00F6433D"/>
    <w:rsid w:val="00F6439E"/>
    <w:rsid w:val="00F64420"/>
    <w:rsid w:val="00F64446"/>
    <w:rsid w:val="00F64513"/>
    <w:rsid w:val="00F64578"/>
    <w:rsid w:val="00F64850"/>
    <w:rsid w:val="00F64C00"/>
    <w:rsid w:val="00F64C51"/>
    <w:rsid w:val="00F64D20"/>
    <w:rsid w:val="00F64D8B"/>
    <w:rsid w:val="00F64ECE"/>
    <w:rsid w:val="00F6508F"/>
    <w:rsid w:val="00F650B3"/>
    <w:rsid w:val="00F65125"/>
    <w:rsid w:val="00F65132"/>
    <w:rsid w:val="00F65199"/>
    <w:rsid w:val="00F65278"/>
    <w:rsid w:val="00F65348"/>
    <w:rsid w:val="00F65386"/>
    <w:rsid w:val="00F65399"/>
    <w:rsid w:val="00F6546F"/>
    <w:rsid w:val="00F65751"/>
    <w:rsid w:val="00F657E3"/>
    <w:rsid w:val="00F65866"/>
    <w:rsid w:val="00F65890"/>
    <w:rsid w:val="00F6592A"/>
    <w:rsid w:val="00F6598C"/>
    <w:rsid w:val="00F65B31"/>
    <w:rsid w:val="00F65BFE"/>
    <w:rsid w:val="00F65E2A"/>
    <w:rsid w:val="00F66045"/>
    <w:rsid w:val="00F66127"/>
    <w:rsid w:val="00F6627F"/>
    <w:rsid w:val="00F662FA"/>
    <w:rsid w:val="00F66301"/>
    <w:rsid w:val="00F66332"/>
    <w:rsid w:val="00F664D9"/>
    <w:rsid w:val="00F664EF"/>
    <w:rsid w:val="00F66503"/>
    <w:rsid w:val="00F66538"/>
    <w:rsid w:val="00F66565"/>
    <w:rsid w:val="00F667A8"/>
    <w:rsid w:val="00F66B7C"/>
    <w:rsid w:val="00F66DA1"/>
    <w:rsid w:val="00F67450"/>
    <w:rsid w:val="00F675BE"/>
    <w:rsid w:val="00F67792"/>
    <w:rsid w:val="00F67C33"/>
    <w:rsid w:val="00F67C3C"/>
    <w:rsid w:val="00F67CA4"/>
    <w:rsid w:val="00F67DDD"/>
    <w:rsid w:val="00F67FA8"/>
    <w:rsid w:val="00F67FBE"/>
    <w:rsid w:val="00F701E4"/>
    <w:rsid w:val="00F70333"/>
    <w:rsid w:val="00F70334"/>
    <w:rsid w:val="00F705A9"/>
    <w:rsid w:val="00F709E5"/>
    <w:rsid w:val="00F70B29"/>
    <w:rsid w:val="00F70C30"/>
    <w:rsid w:val="00F711E5"/>
    <w:rsid w:val="00F7142E"/>
    <w:rsid w:val="00F714FA"/>
    <w:rsid w:val="00F71549"/>
    <w:rsid w:val="00F71730"/>
    <w:rsid w:val="00F719C3"/>
    <w:rsid w:val="00F71BB0"/>
    <w:rsid w:val="00F71C8B"/>
    <w:rsid w:val="00F71D6F"/>
    <w:rsid w:val="00F71E73"/>
    <w:rsid w:val="00F71FAB"/>
    <w:rsid w:val="00F71FAD"/>
    <w:rsid w:val="00F72304"/>
    <w:rsid w:val="00F726A5"/>
    <w:rsid w:val="00F72CC0"/>
    <w:rsid w:val="00F72DAF"/>
    <w:rsid w:val="00F72DBE"/>
    <w:rsid w:val="00F72FC1"/>
    <w:rsid w:val="00F731A3"/>
    <w:rsid w:val="00F7328C"/>
    <w:rsid w:val="00F732B4"/>
    <w:rsid w:val="00F736ED"/>
    <w:rsid w:val="00F73A6B"/>
    <w:rsid w:val="00F73C63"/>
    <w:rsid w:val="00F73E0E"/>
    <w:rsid w:val="00F740A5"/>
    <w:rsid w:val="00F7424E"/>
    <w:rsid w:val="00F74403"/>
    <w:rsid w:val="00F745C0"/>
    <w:rsid w:val="00F746E5"/>
    <w:rsid w:val="00F746FC"/>
    <w:rsid w:val="00F74860"/>
    <w:rsid w:val="00F749F9"/>
    <w:rsid w:val="00F74B8E"/>
    <w:rsid w:val="00F74BBB"/>
    <w:rsid w:val="00F75049"/>
    <w:rsid w:val="00F750BE"/>
    <w:rsid w:val="00F75118"/>
    <w:rsid w:val="00F753D0"/>
    <w:rsid w:val="00F758D4"/>
    <w:rsid w:val="00F75A8B"/>
    <w:rsid w:val="00F75C30"/>
    <w:rsid w:val="00F75C5A"/>
    <w:rsid w:val="00F75D9B"/>
    <w:rsid w:val="00F76194"/>
    <w:rsid w:val="00F766F2"/>
    <w:rsid w:val="00F7674A"/>
    <w:rsid w:val="00F768CE"/>
    <w:rsid w:val="00F76A01"/>
    <w:rsid w:val="00F76B57"/>
    <w:rsid w:val="00F76B72"/>
    <w:rsid w:val="00F76C35"/>
    <w:rsid w:val="00F76CD1"/>
    <w:rsid w:val="00F76DFB"/>
    <w:rsid w:val="00F76EB9"/>
    <w:rsid w:val="00F76F39"/>
    <w:rsid w:val="00F7723E"/>
    <w:rsid w:val="00F77312"/>
    <w:rsid w:val="00F774DD"/>
    <w:rsid w:val="00F775FB"/>
    <w:rsid w:val="00F77B9C"/>
    <w:rsid w:val="00F77D2F"/>
    <w:rsid w:val="00F77D36"/>
    <w:rsid w:val="00F77F98"/>
    <w:rsid w:val="00F80068"/>
    <w:rsid w:val="00F8007D"/>
    <w:rsid w:val="00F803AC"/>
    <w:rsid w:val="00F8067B"/>
    <w:rsid w:val="00F8069C"/>
    <w:rsid w:val="00F80769"/>
    <w:rsid w:val="00F807C6"/>
    <w:rsid w:val="00F808C2"/>
    <w:rsid w:val="00F80A65"/>
    <w:rsid w:val="00F80BD9"/>
    <w:rsid w:val="00F80D72"/>
    <w:rsid w:val="00F80DBE"/>
    <w:rsid w:val="00F80F25"/>
    <w:rsid w:val="00F80F68"/>
    <w:rsid w:val="00F810DD"/>
    <w:rsid w:val="00F812B3"/>
    <w:rsid w:val="00F81332"/>
    <w:rsid w:val="00F81381"/>
    <w:rsid w:val="00F81392"/>
    <w:rsid w:val="00F81413"/>
    <w:rsid w:val="00F814EE"/>
    <w:rsid w:val="00F81536"/>
    <w:rsid w:val="00F81926"/>
    <w:rsid w:val="00F81A43"/>
    <w:rsid w:val="00F81A64"/>
    <w:rsid w:val="00F81AC8"/>
    <w:rsid w:val="00F81AE1"/>
    <w:rsid w:val="00F81C56"/>
    <w:rsid w:val="00F81C5E"/>
    <w:rsid w:val="00F822AD"/>
    <w:rsid w:val="00F82351"/>
    <w:rsid w:val="00F825A9"/>
    <w:rsid w:val="00F826AD"/>
    <w:rsid w:val="00F827CE"/>
    <w:rsid w:val="00F82B3E"/>
    <w:rsid w:val="00F82D2E"/>
    <w:rsid w:val="00F82E88"/>
    <w:rsid w:val="00F82EFC"/>
    <w:rsid w:val="00F82FAC"/>
    <w:rsid w:val="00F8302C"/>
    <w:rsid w:val="00F830A2"/>
    <w:rsid w:val="00F8368C"/>
    <w:rsid w:val="00F836F6"/>
    <w:rsid w:val="00F83731"/>
    <w:rsid w:val="00F83907"/>
    <w:rsid w:val="00F83A55"/>
    <w:rsid w:val="00F83B26"/>
    <w:rsid w:val="00F83D38"/>
    <w:rsid w:val="00F84061"/>
    <w:rsid w:val="00F845AA"/>
    <w:rsid w:val="00F8474C"/>
    <w:rsid w:val="00F8489E"/>
    <w:rsid w:val="00F849CA"/>
    <w:rsid w:val="00F84A30"/>
    <w:rsid w:val="00F84ACC"/>
    <w:rsid w:val="00F84D46"/>
    <w:rsid w:val="00F84E7A"/>
    <w:rsid w:val="00F851EC"/>
    <w:rsid w:val="00F8537E"/>
    <w:rsid w:val="00F85514"/>
    <w:rsid w:val="00F85698"/>
    <w:rsid w:val="00F8587F"/>
    <w:rsid w:val="00F858F7"/>
    <w:rsid w:val="00F85964"/>
    <w:rsid w:val="00F85AEB"/>
    <w:rsid w:val="00F85BE1"/>
    <w:rsid w:val="00F85D69"/>
    <w:rsid w:val="00F85DA5"/>
    <w:rsid w:val="00F85E32"/>
    <w:rsid w:val="00F85E36"/>
    <w:rsid w:val="00F86177"/>
    <w:rsid w:val="00F861AA"/>
    <w:rsid w:val="00F861C4"/>
    <w:rsid w:val="00F86265"/>
    <w:rsid w:val="00F862D8"/>
    <w:rsid w:val="00F8636A"/>
    <w:rsid w:val="00F863AA"/>
    <w:rsid w:val="00F86458"/>
    <w:rsid w:val="00F864A2"/>
    <w:rsid w:val="00F86577"/>
    <w:rsid w:val="00F865C0"/>
    <w:rsid w:val="00F8682E"/>
    <w:rsid w:val="00F86843"/>
    <w:rsid w:val="00F869D8"/>
    <w:rsid w:val="00F86BDA"/>
    <w:rsid w:val="00F86EED"/>
    <w:rsid w:val="00F86F65"/>
    <w:rsid w:val="00F86FFE"/>
    <w:rsid w:val="00F870B4"/>
    <w:rsid w:val="00F870F1"/>
    <w:rsid w:val="00F87122"/>
    <w:rsid w:val="00F8743D"/>
    <w:rsid w:val="00F8754F"/>
    <w:rsid w:val="00F8769D"/>
    <w:rsid w:val="00F87751"/>
    <w:rsid w:val="00F878BF"/>
    <w:rsid w:val="00F878D2"/>
    <w:rsid w:val="00F878FB"/>
    <w:rsid w:val="00F879BF"/>
    <w:rsid w:val="00F87E73"/>
    <w:rsid w:val="00F87E82"/>
    <w:rsid w:val="00F87EE3"/>
    <w:rsid w:val="00F87F8A"/>
    <w:rsid w:val="00F900A9"/>
    <w:rsid w:val="00F90283"/>
    <w:rsid w:val="00F90584"/>
    <w:rsid w:val="00F905DC"/>
    <w:rsid w:val="00F90742"/>
    <w:rsid w:val="00F9099E"/>
    <w:rsid w:val="00F909E0"/>
    <w:rsid w:val="00F90D7F"/>
    <w:rsid w:val="00F910B4"/>
    <w:rsid w:val="00F91102"/>
    <w:rsid w:val="00F911BD"/>
    <w:rsid w:val="00F9126B"/>
    <w:rsid w:val="00F9132F"/>
    <w:rsid w:val="00F91427"/>
    <w:rsid w:val="00F914C2"/>
    <w:rsid w:val="00F91887"/>
    <w:rsid w:val="00F91A4D"/>
    <w:rsid w:val="00F91B62"/>
    <w:rsid w:val="00F91B90"/>
    <w:rsid w:val="00F91D71"/>
    <w:rsid w:val="00F91E5D"/>
    <w:rsid w:val="00F91FEA"/>
    <w:rsid w:val="00F9226C"/>
    <w:rsid w:val="00F924DD"/>
    <w:rsid w:val="00F92760"/>
    <w:rsid w:val="00F92878"/>
    <w:rsid w:val="00F929B5"/>
    <w:rsid w:val="00F92A73"/>
    <w:rsid w:val="00F92FB3"/>
    <w:rsid w:val="00F92FE7"/>
    <w:rsid w:val="00F930FD"/>
    <w:rsid w:val="00F93103"/>
    <w:rsid w:val="00F93540"/>
    <w:rsid w:val="00F937E1"/>
    <w:rsid w:val="00F93872"/>
    <w:rsid w:val="00F93A0A"/>
    <w:rsid w:val="00F93C63"/>
    <w:rsid w:val="00F93EEE"/>
    <w:rsid w:val="00F94180"/>
    <w:rsid w:val="00F94299"/>
    <w:rsid w:val="00F945D7"/>
    <w:rsid w:val="00F947E9"/>
    <w:rsid w:val="00F949BC"/>
    <w:rsid w:val="00F94C28"/>
    <w:rsid w:val="00F94E0B"/>
    <w:rsid w:val="00F94E91"/>
    <w:rsid w:val="00F950B5"/>
    <w:rsid w:val="00F951CD"/>
    <w:rsid w:val="00F9534D"/>
    <w:rsid w:val="00F954AE"/>
    <w:rsid w:val="00F954DE"/>
    <w:rsid w:val="00F95670"/>
    <w:rsid w:val="00F956C7"/>
    <w:rsid w:val="00F9573E"/>
    <w:rsid w:val="00F9595A"/>
    <w:rsid w:val="00F95A13"/>
    <w:rsid w:val="00F95BA9"/>
    <w:rsid w:val="00F95BF9"/>
    <w:rsid w:val="00F95D93"/>
    <w:rsid w:val="00F95EB6"/>
    <w:rsid w:val="00F95F3A"/>
    <w:rsid w:val="00F96025"/>
    <w:rsid w:val="00F962BA"/>
    <w:rsid w:val="00F96465"/>
    <w:rsid w:val="00F967BC"/>
    <w:rsid w:val="00F96D43"/>
    <w:rsid w:val="00F96F7E"/>
    <w:rsid w:val="00F97299"/>
    <w:rsid w:val="00F97318"/>
    <w:rsid w:val="00F975AA"/>
    <w:rsid w:val="00F975CF"/>
    <w:rsid w:val="00F976E4"/>
    <w:rsid w:val="00F9784E"/>
    <w:rsid w:val="00F9798B"/>
    <w:rsid w:val="00F979A5"/>
    <w:rsid w:val="00F97AA3"/>
    <w:rsid w:val="00F97C84"/>
    <w:rsid w:val="00F97D11"/>
    <w:rsid w:val="00F97D50"/>
    <w:rsid w:val="00F97FC7"/>
    <w:rsid w:val="00FA0120"/>
    <w:rsid w:val="00FA016F"/>
    <w:rsid w:val="00FA0379"/>
    <w:rsid w:val="00FA0A45"/>
    <w:rsid w:val="00FA0B68"/>
    <w:rsid w:val="00FA0BFF"/>
    <w:rsid w:val="00FA0C86"/>
    <w:rsid w:val="00FA0D80"/>
    <w:rsid w:val="00FA0D9C"/>
    <w:rsid w:val="00FA0EEC"/>
    <w:rsid w:val="00FA16C5"/>
    <w:rsid w:val="00FA1B35"/>
    <w:rsid w:val="00FA1C0A"/>
    <w:rsid w:val="00FA1CAA"/>
    <w:rsid w:val="00FA1DC8"/>
    <w:rsid w:val="00FA25BA"/>
    <w:rsid w:val="00FA2A9F"/>
    <w:rsid w:val="00FA2AD1"/>
    <w:rsid w:val="00FA2B96"/>
    <w:rsid w:val="00FA2E41"/>
    <w:rsid w:val="00FA2F9D"/>
    <w:rsid w:val="00FA3062"/>
    <w:rsid w:val="00FA32C6"/>
    <w:rsid w:val="00FA33DC"/>
    <w:rsid w:val="00FA34CF"/>
    <w:rsid w:val="00FA34F2"/>
    <w:rsid w:val="00FA34F8"/>
    <w:rsid w:val="00FA3582"/>
    <w:rsid w:val="00FA367E"/>
    <w:rsid w:val="00FA368F"/>
    <w:rsid w:val="00FA38FA"/>
    <w:rsid w:val="00FA3DD5"/>
    <w:rsid w:val="00FA3F6F"/>
    <w:rsid w:val="00FA3FDA"/>
    <w:rsid w:val="00FA4045"/>
    <w:rsid w:val="00FA4405"/>
    <w:rsid w:val="00FA46F3"/>
    <w:rsid w:val="00FA4903"/>
    <w:rsid w:val="00FA4B0F"/>
    <w:rsid w:val="00FA5010"/>
    <w:rsid w:val="00FA512A"/>
    <w:rsid w:val="00FA5236"/>
    <w:rsid w:val="00FA5640"/>
    <w:rsid w:val="00FA58F2"/>
    <w:rsid w:val="00FA5A2A"/>
    <w:rsid w:val="00FA5EBE"/>
    <w:rsid w:val="00FA604D"/>
    <w:rsid w:val="00FA619A"/>
    <w:rsid w:val="00FA665B"/>
    <w:rsid w:val="00FA689C"/>
    <w:rsid w:val="00FA691E"/>
    <w:rsid w:val="00FA6B0A"/>
    <w:rsid w:val="00FA6B83"/>
    <w:rsid w:val="00FA6BF5"/>
    <w:rsid w:val="00FA6CA2"/>
    <w:rsid w:val="00FA6D80"/>
    <w:rsid w:val="00FA6E35"/>
    <w:rsid w:val="00FA70B8"/>
    <w:rsid w:val="00FA70BD"/>
    <w:rsid w:val="00FA71F2"/>
    <w:rsid w:val="00FA728E"/>
    <w:rsid w:val="00FA73F2"/>
    <w:rsid w:val="00FA740A"/>
    <w:rsid w:val="00FA7519"/>
    <w:rsid w:val="00FA75E8"/>
    <w:rsid w:val="00FA78F6"/>
    <w:rsid w:val="00FA7BEE"/>
    <w:rsid w:val="00FB0141"/>
    <w:rsid w:val="00FB0410"/>
    <w:rsid w:val="00FB0566"/>
    <w:rsid w:val="00FB05C9"/>
    <w:rsid w:val="00FB067A"/>
    <w:rsid w:val="00FB068E"/>
    <w:rsid w:val="00FB0772"/>
    <w:rsid w:val="00FB07DE"/>
    <w:rsid w:val="00FB0B70"/>
    <w:rsid w:val="00FB0DF5"/>
    <w:rsid w:val="00FB0FCA"/>
    <w:rsid w:val="00FB133C"/>
    <w:rsid w:val="00FB13F6"/>
    <w:rsid w:val="00FB1479"/>
    <w:rsid w:val="00FB14DA"/>
    <w:rsid w:val="00FB1773"/>
    <w:rsid w:val="00FB17B6"/>
    <w:rsid w:val="00FB1899"/>
    <w:rsid w:val="00FB1ACE"/>
    <w:rsid w:val="00FB1B03"/>
    <w:rsid w:val="00FB1DA0"/>
    <w:rsid w:val="00FB242C"/>
    <w:rsid w:val="00FB265E"/>
    <w:rsid w:val="00FB2A8B"/>
    <w:rsid w:val="00FB2CBC"/>
    <w:rsid w:val="00FB2CD6"/>
    <w:rsid w:val="00FB2CF1"/>
    <w:rsid w:val="00FB2DD1"/>
    <w:rsid w:val="00FB3000"/>
    <w:rsid w:val="00FB3009"/>
    <w:rsid w:val="00FB3115"/>
    <w:rsid w:val="00FB3171"/>
    <w:rsid w:val="00FB3729"/>
    <w:rsid w:val="00FB39F4"/>
    <w:rsid w:val="00FB3B2A"/>
    <w:rsid w:val="00FB3CF1"/>
    <w:rsid w:val="00FB3D09"/>
    <w:rsid w:val="00FB3DBA"/>
    <w:rsid w:val="00FB3F0E"/>
    <w:rsid w:val="00FB40AF"/>
    <w:rsid w:val="00FB4132"/>
    <w:rsid w:val="00FB4142"/>
    <w:rsid w:val="00FB4304"/>
    <w:rsid w:val="00FB4524"/>
    <w:rsid w:val="00FB49BE"/>
    <w:rsid w:val="00FB4A79"/>
    <w:rsid w:val="00FB4CF6"/>
    <w:rsid w:val="00FB4DC8"/>
    <w:rsid w:val="00FB4DD3"/>
    <w:rsid w:val="00FB4E4C"/>
    <w:rsid w:val="00FB4FB8"/>
    <w:rsid w:val="00FB4FFE"/>
    <w:rsid w:val="00FB5365"/>
    <w:rsid w:val="00FB5368"/>
    <w:rsid w:val="00FB53F1"/>
    <w:rsid w:val="00FB5418"/>
    <w:rsid w:val="00FB595B"/>
    <w:rsid w:val="00FB5D30"/>
    <w:rsid w:val="00FB5F1D"/>
    <w:rsid w:val="00FB5F31"/>
    <w:rsid w:val="00FB604B"/>
    <w:rsid w:val="00FB64E7"/>
    <w:rsid w:val="00FB651C"/>
    <w:rsid w:val="00FB6E73"/>
    <w:rsid w:val="00FB71C8"/>
    <w:rsid w:val="00FB71EB"/>
    <w:rsid w:val="00FB7259"/>
    <w:rsid w:val="00FB73F0"/>
    <w:rsid w:val="00FB7500"/>
    <w:rsid w:val="00FB76D0"/>
    <w:rsid w:val="00FB76E2"/>
    <w:rsid w:val="00FB76F8"/>
    <w:rsid w:val="00FB789A"/>
    <w:rsid w:val="00FB7AC4"/>
    <w:rsid w:val="00FB7B93"/>
    <w:rsid w:val="00FB7BBC"/>
    <w:rsid w:val="00FB7D65"/>
    <w:rsid w:val="00FB7EE8"/>
    <w:rsid w:val="00FC00C5"/>
    <w:rsid w:val="00FC0264"/>
    <w:rsid w:val="00FC03BC"/>
    <w:rsid w:val="00FC03C8"/>
    <w:rsid w:val="00FC052E"/>
    <w:rsid w:val="00FC0777"/>
    <w:rsid w:val="00FC078F"/>
    <w:rsid w:val="00FC0805"/>
    <w:rsid w:val="00FC097A"/>
    <w:rsid w:val="00FC0DE5"/>
    <w:rsid w:val="00FC11A3"/>
    <w:rsid w:val="00FC1582"/>
    <w:rsid w:val="00FC159D"/>
    <w:rsid w:val="00FC18B9"/>
    <w:rsid w:val="00FC1DA1"/>
    <w:rsid w:val="00FC1E68"/>
    <w:rsid w:val="00FC1EAA"/>
    <w:rsid w:val="00FC1EFE"/>
    <w:rsid w:val="00FC207A"/>
    <w:rsid w:val="00FC2175"/>
    <w:rsid w:val="00FC24F4"/>
    <w:rsid w:val="00FC25BC"/>
    <w:rsid w:val="00FC270E"/>
    <w:rsid w:val="00FC2B5B"/>
    <w:rsid w:val="00FC2BEE"/>
    <w:rsid w:val="00FC2D21"/>
    <w:rsid w:val="00FC2E37"/>
    <w:rsid w:val="00FC2FA6"/>
    <w:rsid w:val="00FC30F5"/>
    <w:rsid w:val="00FC3328"/>
    <w:rsid w:val="00FC33E1"/>
    <w:rsid w:val="00FC3495"/>
    <w:rsid w:val="00FC36AA"/>
    <w:rsid w:val="00FC3753"/>
    <w:rsid w:val="00FC3B0D"/>
    <w:rsid w:val="00FC3EB8"/>
    <w:rsid w:val="00FC4483"/>
    <w:rsid w:val="00FC4539"/>
    <w:rsid w:val="00FC4654"/>
    <w:rsid w:val="00FC46A8"/>
    <w:rsid w:val="00FC46DD"/>
    <w:rsid w:val="00FC47A9"/>
    <w:rsid w:val="00FC47DA"/>
    <w:rsid w:val="00FC48D3"/>
    <w:rsid w:val="00FC49C5"/>
    <w:rsid w:val="00FC4B42"/>
    <w:rsid w:val="00FC4BF2"/>
    <w:rsid w:val="00FC4E62"/>
    <w:rsid w:val="00FC4EE8"/>
    <w:rsid w:val="00FC4F2D"/>
    <w:rsid w:val="00FC56AF"/>
    <w:rsid w:val="00FC57B9"/>
    <w:rsid w:val="00FC596D"/>
    <w:rsid w:val="00FC5A48"/>
    <w:rsid w:val="00FC5C0B"/>
    <w:rsid w:val="00FC5CA7"/>
    <w:rsid w:val="00FC5DBE"/>
    <w:rsid w:val="00FC5F6F"/>
    <w:rsid w:val="00FC60CA"/>
    <w:rsid w:val="00FC6678"/>
    <w:rsid w:val="00FC680F"/>
    <w:rsid w:val="00FC6AD1"/>
    <w:rsid w:val="00FC6ADC"/>
    <w:rsid w:val="00FC6B59"/>
    <w:rsid w:val="00FC6B9F"/>
    <w:rsid w:val="00FC6C30"/>
    <w:rsid w:val="00FC6C80"/>
    <w:rsid w:val="00FC705B"/>
    <w:rsid w:val="00FC7346"/>
    <w:rsid w:val="00FC7A69"/>
    <w:rsid w:val="00FC7B24"/>
    <w:rsid w:val="00FC7B8F"/>
    <w:rsid w:val="00FC7D0A"/>
    <w:rsid w:val="00FC7EA4"/>
    <w:rsid w:val="00FC7FE4"/>
    <w:rsid w:val="00FD008F"/>
    <w:rsid w:val="00FD032C"/>
    <w:rsid w:val="00FD037A"/>
    <w:rsid w:val="00FD03B2"/>
    <w:rsid w:val="00FD0639"/>
    <w:rsid w:val="00FD0818"/>
    <w:rsid w:val="00FD088A"/>
    <w:rsid w:val="00FD0B23"/>
    <w:rsid w:val="00FD0C5F"/>
    <w:rsid w:val="00FD0C8C"/>
    <w:rsid w:val="00FD0EA0"/>
    <w:rsid w:val="00FD0F53"/>
    <w:rsid w:val="00FD1093"/>
    <w:rsid w:val="00FD1211"/>
    <w:rsid w:val="00FD15B6"/>
    <w:rsid w:val="00FD167A"/>
    <w:rsid w:val="00FD17BF"/>
    <w:rsid w:val="00FD1A67"/>
    <w:rsid w:val="00FD1A75"/>
    <w:rsid w:val="00FD1CA7"/>
    <w:rsid w:val="00FD1DE6"/>
    <w:rsid w:val="00FD268D"/>
    <w:rsid w:val="00FD2C6F"/>
    <w:rsid w:val="00FD2D09"/>
    <w:rsid w:val="00FD2FC3"/>
    <w:rsid w:val="00FD3709"/>
    <w:rsid w:val="00FD374B"/>
    <w:rsid w:val="00FD37B7"/>
    <w:rsid w:val="00FD396F"/>
    <w:rsid w:val="00FD3A0C"/>
    <w:rsid w:val="00FD3B2D"/>
    <w:rsid w:val="00FD3B60"/>
    <w:rsid w:val="00FD3E64"/>
    <w:rsid w:val="00FD4460"/>
    <w:rsid w:val="00FD449A"/>
    <w:rsid w:val="00FD4899"/>
    <w:rsid w:val="00FD4A1D"/>
    <w:rsid w:val="00FD4CD4"/>
    <w:rsid w:val="00FD4DAB"/>
    <w:rsid w:val="00FD4F85"/>
    <w:rsid w:val="00FD5325"/>
    <w:rsid w:val="00FD5488"/>
    <w:rsid w:val="00FD57D8"/>
    <w:rsid w:val="00FD57E0"/>
    <w:rsid w:val="00FD58F4"/>
    <w:rsid w:val="00FD59B8"/>
    <w:rsid w:val="00FD5CA3"/>
    <w:rsid w:val="00FD5EC5"/>
    <w:rsid w:val="00FD622D"/>
    <w:rsid w:val="00FD62BC"/>
    <w:rsid w:val="00FD65EA"/>
    <w:rsid w:val="00FD6721"/>
    <w:rsid w:val="00FD6806"/>
    <w:rsid w:val="00FD6C39"/>
    <w:rsid w:val="00FD6D59"/>
    <w:rsid w:val="00FD6ECD"/>
    <w:rsid w:val="00FD6F1E"/>
    <w:rsid w:val="00FD7059"/>
    <w:rsid w:val="00FD735C"/>
    <w:rsid w:val="00FD7621"/>
    <w:rsid w:val="00FD77DB"/>
    <w:rsid w:val="00FD7A7D"/>
    <w:rsid w:val="00FE0499"/>
    <w:rsid w:val="00FE091C"/>
    <w:rsid w:val="00FE0F14"/>
    <w:rsid w:val="00FE1016"/>
    <w:rsid w:val="00FE1191"/>
    <w:rsid w:val="00FE1268"/>
    <w:rsid w:val="00FE12E2"/>
    <w:rsid w:val="00FE18B2"/>
    <w:rsid w:val="00FE18D7"/>
    <w:rsid w:val="00FE19B7"/>
    <w:rsid w:val="00FE1A73"/>
    <w:rsid w:val="00FE1D1A"/>
    <w:rsid w:val="00FE1D90"/>
    <w:rsid w:val="00FE1E0C"/>
    <w:rsid w:val="00FE1E93"/>
    <w:rsid w:val="00FE202B"/>
    <w:rsid w:val="00FE2594"/>
    <w:rsid w:val="00FE2764"/>
    <w:rsid w:val="00FE28E8"/>
    <w:rsid w:val="00FE2B60"/>
    <w:rsid w:val="00FE3214"/>
    <w:rsid w:val="00FE32B7"/>
    <w:rsid w:val="00FE3503"/>
    <w:rsid w:val="00FE3535"/>
    <w:rsid w:val="00FE3724"/>
    <w:rsid w:val="00FE3864"/>
    <w:rsid w:val="00FE3C73"/>
    <w:rsid w:val="00FE3CE8"/>
    <w:rsid w:val="00FE422E"/>
    <w:rsid w:val="00FE442C"/>
    <w:rsid w:val="00FE486C"/>
    <w:rsid w:val="00FE4B93"/>
    <w:rsid w:val="00FE4C1C"/>
    <w:rsid w:val="00FE4DBF"/>
    <w:rsid w:val="00FE4E66"/>
    <w:rsid w:val="00FE500D"/>
    <w:rsid w:val="00FE5096"/>
    <w:rsid w:val="00FE51F3"/>
    <w:rsid w:val="00FE5379"/>
    <w:rsid w:val="00FE5571"/>
    <w:rsid w:val="00FE5578"/>
    <w:rsid w:val="00FE55B4"/>
    <w:rsid w:val="00FE57EC"/>
    <w:rsid w:val="00FE5A2B"/>
    <w:rsid w:val="00FE5A59"/>
    <w:rsid w:val="00FE5B4F"/>
    <w:rsid w:val="00FE5BAA"/>
    <w:rsid w:val="00FE5CA8"/>
    <w:rsid w:val="00FE5D62"/>
    <w:rsid w:val="00FE5F12"/>
    <w:rsid w:val="00FE61C5"/>
    <w:rsid w:val="00FE6359"/>
    <w:rsid w:val="00FE64F6"/>
    <w:rsid w:val="00FE6613"/>
    <w:rsid w:val="00FE6629"/>
    <w:rsid w:val="00FE66E6"/>
    <w:rsid w:val="00FE6729"/>
    <w:rsid w:val="00FE675C"/>
    <w:rsid w:val="00FE68EB"/>
    <w:rsid w:val="00FE69EB"/>
    <w:rsid w:val="00FE6B21"/>
    <w:rsid w:val="00FE6CBE"/>
    <w:rsid w:val="00FE70E8"/>
    <w:rsid w:val="00FE732D"/>
    <w:rsid w:val="00FE77FA"/>
    <w:rsid w:val="00FE7935"/>
    <w:rsid w:val="00FE7C1D"/>
    <w:rsid w:val="00FE7CD2"/>
    <w:rsid w:val="00FF0015"/>
    <w:rsid w:val="00FF01D5"/>
    <w:rsid w:val="00FF073A"/>
    <w:rsid w:val="00FF0872"/>
    <w:rsid w:val="00FF08C5"/>
    <w:rsid w:val="00FF0B87"/>
    <w:rsid w:val="00FF0D4F"/>
    <w:rsid w:val="00FF0D57"/>
    <w:rsid w:val="00FF0EA7"/>
    <w:rsid w:val="00FF0FD5"/>
    <w:rsid w:val="00FF1040"/>
    <w:rsid w:val="00FF18EB"/>
    <w:rsid w:val="00FF1943"/>
    <w:rsid w:val="00FF195B"/>
    <w:rsid w:val="00FF19D8"/>
    <w:rsid w:val="00FF19EB"/>
    <w:rsid w:val="00FF1A3F"/>
    <w:rsid w:val="00FF1E08"/>
    <w:rsid w:val="00FF1FD5"/>
    <w:rsid w:val="00FF207C"/>
    <w:rsid w:val="00FF230B"/>
    <w:rsid w:val="00FF232C"/>
    <w:rsid w:val="00FF25CA"/>
    <w:rsid w:val="00FF2714"/>
    <w:rsid w:val="00FF2E97"/>
    <w:rsid w:val="00FF2F0D"/>
    <w:rsid w:val="00FF2FFF"/>
    <w:rsid w:val="00FF3021"/>
    <w:rsid w:val="00FF3046"/>
    <w:rsid w:val="00FF3336"/>
    <w:rsid w:val="00FF3425"/>
    <w:rsid w:val="00FF3491"/>
    <w:rsid w:val="00FF3D2E"/>
    <w:rsid w:val="00FF3E88"/>
    <w:rsid w:val="00FF43C4"/>
    <w:rsid w:val="00FF45B6"/>
    <w:rsid w:val="00FF4616"/>
    <w:rsid w:val="00FF4676"/>
    <w:rsid w:val="00FF46DE"/>
    <w:rsid w:val="00FF4885"/>
    <w:rsid w:val="00FF4A12"/>
    <w:rsid w:val="00FF4CDA"/>
    <w:rsid w:val="00FF4E15"/>
    <w:rsid w:val="00FF51D8"/>
    <w:rsid w:val="00FF5404"/>
    <w:rsid w:val="00FF5467"/>
    <w:rsid w:val="00FF593B"/>
    <w:rsid w:val="00FF5A09"/>
    <w:rsid w:val="00FF5AB3"/>
    <w:rsid w:val="00FF5AF9"/>
    <w:rsid w:val="00FF5B0C"/>
    <w:rsid w:val="00FF5B26"/>
    <w:rsid w:val="00FF5B5F"/>
    <w:rsid w:val="00FF5B63"/>
    <w:rsid w:val="00FF5BE4"/>
    <w:rsid w:val="00FF5EE2"/>
    <w:rsid w:val="00FF60E3"/>
    <w:rsid w:val="00FF60F9"/>
    <w:rsid w:val="00FF661C"/>
    <w:rsid w:val="00FF66D7"/>
    <w:rsid w:val="00FF681A"/>
    <w:rsid w:val="00FF6874"/>
    <w:rsid w:val="00FF68A0"/>
    <w:rsid w:val="00FF6C5E"/>
    <w:rsid w:val="00FF7033"/>
    <w:rsid w:val="00FF7495"/>
    <w:rsid w:val="00FF7558"/>
    <w:rsid w:val="00FF75F7"/>
    <w:rsid w:val="00FF76D1"/>
    <w:rsid w:val="00FF7A13"/>
    <w:rsid w:val="00FF7B47"/>
    <w:rsid w:val="00FF7C2F"/>
    <w:rsid w:val="00FF7CCD"/>
    <w:rsid w:val="00FF7F79"/>
    <w:rsid w:val="00FF7FDB"/>
    <w:rsid w:val="0118A310"/>
    <w:rsid w:val="0122ADD6"/>
    <w:rsid w:val="0126D8ED"/>
    <w:rsid w:val="01316524"/>
    <w:rsid w:val="01405692"/>
    <w:rsid w:val="0140A665"/>
    <w:rsid w:val="01411438"/>
    <w:rsid w:val="0150B189"/>
    <w:rsid w:val="0152DAE2"/>
    <w:rsid w:val="01574EA4"/>
    <w:rsid w:val="015C363F"/>
    <w:rsid w:val="01715205"/>
    <w:rsid w:val="0171F167"/>
    <w:rsid w:val="017F611D"/>
    <w:rsid w:val="0180D639"/>
    <w:rsid w:val="0181CAE4"/>
    <w:rsid w:val="01821158"/>
    <w:rsid w:val="0183D2B9"/>
    <w:rsid w:val="0184C1D0"/>
    <w:rsid w:val="01892FF6"/>
    <w:rsid w:val="018D45BE"/>
    <w:rsid w:val="018D95FF"/>
    <w:rsid w:val="018E2F5F"/>
    <w:rsid w:val="01931988"/>
    <w:rsid w:val="01936454"/>
    <w:rsid w:val="01971808"/>
    <w:rsid w:val="01971C83"/>
    <w:rsid w:val="0199BD62"/>
    <w:rsid w:val="01A324A9"/>
    <w:rsid w:val="01B12216"/>
    <w:rsid w:val="01B7BE65"/>
    <w:rsid w:val="01BDEC14"/>
    <w:rsid w:val="01D3C594"/>
    <w:rsid w:val="01D47849"/>
    <w:rsid w:val="01D4CDC6"/>
    <w:rsid w:val="01E39B72"/>
    <w:rsid w:val="01F69FE5"/>
    <w:rsid w:val="01FA3021"/>
    <w:rsid w:val="01FD688D"/>
    <w:rsid w:val="0203F535"/>
    <w:rsid w:val="020C33C1"/>
    <w:rsid w:val="0210C3DB"/>
    <w:rsid w:val="02215A40"/>
    <w:rsid w:val="0228D5B3"/>
    <w:rsid w:val="022D559F"/>
    <w:rsid w:val="0230BC3C"/>
    <w:rsid w:val="023989CA"/>
    <w:rsid w:val="023A2A04"/>
    <w:rsid w:val="023AD96C"/>
    <w:rsid w:val="02410306"/>
    <w:rsid w:val="024AE9EB"/>
    <w:rsid w:val="024B0CFE"/>
    <w:rsid w:val="024EF392"/>
    <w:rsid w:val="025D11E7"/>
    <w:rsid w:val="025FCBD3"/>
    <w:rsid w:val="026933B4"/>
    <w:rsid w:val="02694AB4"/>
    <w:rsid w:val="026AD598"/>
    <w:rsid w:val="026B72A3"/>
    <w:rsid w:val="0271006C"/>
    <w:rsid w:val="027214ED"/>
    <w:rsid w:val="02744595"/>
    <w:rsid w:val="027A56AA"/>
    <w:rsid w:val="027D4A03"/>
    <w:rsid w:val="028BF054"/>
    <w:rsid w:val="0293D5AF"/>
    <w:rsid w:val="02A00965"/>
    <w:rsid w:val="02B66C3E"/>
    <w:rsid w:val="02C1C44D"/>
    <w:rsid w:val="02C4FF5B"/>
    <w:rsid w:val="02D40637"/>
    <w:rsid w:val="02D589C6"/>
    <w:rsid w:val="02ED9F30"/>
    <w:rsid w:val="02F1243C"/>
    <w:rsid w:val="02F9DA02"/>
    <w:rsid w:val="0304B053"/>
    <w:rsid w:val="030667F2"/>
    <w:rsid w:val="0308500F"/>
    <w:rsid w:val="031B278F"/>
    <w:rsid w:val="031B52CD"/>
    <w:rsid w:val="031EEAC1"/>
    <w:rsid w:val="03220421"/>
    <w:rsid w:val="033E5D88"/>
    <w:rsid w:val="0341145E"/>
    <w:rsid w:val="03429175"/>
    <w:rsid w:val="034BD0D8"/>
    <w:rsid w:val="035AAD1D"/>
    <w:rsid w:val="035F2CA6"/>
    <w:rsid w:val="0376F19B"/>
    <w:rsid w:val="037CD515"/>
    <w:rsid w:val="037E646B"/>
    <w:rsid w:val="0384630F"/>
    <w:rsid w:val="038AB9CA"/>
    <w:rsid w:val="039AA1CD"/>
    <w:rsid w:val="039B6901"/>
    <w:rsid w:val="039F1EC7"/>
    <w:rsid w:val="03A5A794"/>
    <w:rsid w:val="03ADD4E1"/>
    <w:rsid w:val="03AFD8EF"/>
    <w:rsid w:val="03B15470"/>
    <w:rsid w:val="03B2E254"/>
    <w:rsid w:val="03B47CC7"/>
    <w:rsid w:val="03B55650"/>
    <w:rsid w:val="03B6CD7E"/>
    <w:rsid w:val="03C20E2F"/>
    <w:rsid w:val="03C52793"/>
    <w:rsid w:val="03C6C350"/>
    <w:rsid w:val="03C94AE0"/>
    <w:rsid w:val="03CE7D26"/>
    <w:rsid w:val="03D0A835"/>
    <w:rsid w:val="03D25B3A"/>
    <w:rsid w:val="03D4B557"/>
    <w:rsid w:val="03D4C58D"/>
    <w:rsid w:val="03DDD0D2"/>
    <w:rsid w:val="03EA05B9"/>
    <w:rsid w:val="03EC6AC7"/>
    <w:rsid w:val="03F1C6E6"/>
    <w:rsid w:val="03F42BF4"/>
    <w:rsid w:val="03F9D2E6"/>
    <w:rsid w:val="03FB9C34"/>
    <w:rsid w:val="03FC82DD"/>
    <w:rsid w:val="04134A49"/>
    <w:rsid w:val="043DE67E"/>
    <w:rsid w:val="0449EC45"/>
    <w:rsid w:val="044A3004"/>
    <w:rsid w:val="044EB7F5"/>
    <w:rsid w:val="044FDEC1"/>
    <w:rsid w:val="04522B73"/>
    <w:rsid w:val="045D416F"/>
    <w:rsid w:val="045DF533"/>
    <w:rsid w:val="0460CCF2"/>
    <w:rsid w:val="04637B1A"/>
    <w:rsid w:val="046B5F47"/>
    <w:rsid w:val="047AC83F"/>
    <w:rsid w:val="0487FC6F"/>
    <w:rsid w:val="04886116"/>
    <w:rsid w:val="048893E7"/>
    <w:rsid w:val="048E5295"/>
    <w:rsid w:val="0495158B"/>
    <w:rsid w:val="049A75A0"/>
    <w:rsid w:val="04AECF63"/>
    <w:rsid w:val="04BAE278"/>
    <w:rsid w:val="04BF437A"/>
    <w:rsid w:val="04C92B40"/>
    <w:rsid w:val="04D4FE46"/>
    <w:rsid w:val="04D6FD45"/>
    <w:rsid w:val="04D9744F"/>
    <w:rsid w:val="04E2519B"/>
    <w:rsid w:val="04E61FD8"/>
    <w:rsid w:val="04E63826"/>
    <w:rsid w:val="04E7EEE7"/>
    <w:rsid w:val="04E83D82"/>
    <w:rsid w:val="04ED130F"/>
    <w:rsid w:val="04EE346F"/>
    <w:rsid w:val="04F313E5"/>
    <w:rsid w:val="04F94ED3"/>
    <w:rsid w:val="04FAAC7B"/>
    <w:rsid w:val="04FDA0BB"/>
    <w:rsid w:val="05039874"/>
    <w:rsid w:val="050F883A"/>
    <w:rsid w:val="05138026"/>
    <w:rsid w:val="0514AD44"/>
    <w:rsid w:val="0514F2B9"/>
    <w:rsid w:val="05195F07"/>
    <w:rsid w:val="0523CE78"/>
    <w:rsid w:val="052F6F11"/>
    <w:rsid w:val="052FDF02"/>
    <w:rsid w:val="0537DB25"/>
    <w:rsid w:val="053C53CA"/>
    <w:rsid w:val="05422ED3"/>
    <w:rsid w:val="054D7F61"/>
    <w:rsid w:val="05534C1C"/>
    <w:rsid w:val="055E7BAF"/>
    <w:rsid w:val="0563E6B8"/>
    <w:rsid w:val="056A9C4C"/>
    <w:rsid w:val="056D3888"/>
    <w:rsid w:val="057CE20F"/>
    <w:rsid w:val="05825EAF"/>
    <w:rsid w:val="058A4A30"/>
    <w:rsid w:val="058ACAF7"/>
    <w:rsid w:val="059117B5"/>
    <w:rsid w:val="059EDC8C"/>
    <w:rsid w:val="05A29272"/>
    <w:rsid w:val="05A74D6F"/>
    <w:rsid w:val="05AD4C1F"/>
    <w:rsid w:val="05ADEECB"/>
    <w:rsid w:val="05B13897"/>
    <w:rsid w:val="05B29D98"/>
    <w:rsid w:val="05B7A7B6"/>
    <w:rsid w:val="05BE17AC"/>
    <w:rsid w:val="05BF3D5B"/>
    <w:rsid w:val="05C566E1"/>
    <w:rsid w:val="05C96412"/>
    <w:rsid w:val="05CEF013"/>
    <w:rsid w:val="05D36F04"/>
    <w:rsid w:val="05D43990"/>
    <w:rsid w:val="05D76E10"/>
    <w:rsid w:val="05E2D0A1"/>
    <w:rsid w:val="05E41441"/>
    <w:rsid w:val="05EA0091"/>
    <w:rsid w:val="05EBC224"/>
    <w:rsid w:val="05F21706"/>
    <w:rsid w:val="05F26960"/>
    <w:rsid w:val="05FDDC4F"/>
    <w:rsid w:val="06050602"/>
    <w:rsid w:val="06070792"/>
    <w:rsid w:val="06099352"/>
    <w:rsid w:val="0612A50E"/>
    <w:rsid w:val="062A7382"/>
    <w:rsid w:val="0630C06D"/>
    <w:rsid w:val="06485D69"/>
    <w:rsid w:val="06513BCC"/>
    <w:rsid w:val="0655B9D4"/>
    <w:rsid w:val="066EC01A"/>
    <w:rsid w:val="06712084"/>
    <w:rsid w:val="06827494"/>
    <w:rsid w:val="06897AE8"/>
    <w:rsid w:val="068A90E2"/>
    <w:rsid w:val="068BA5DE"/>
    <w:rsid w:val="06949A9E"/>
    <w:rsid w:val="069DEC14"/>
    <w:rsid w:val="06A4EF50"/>
    <w:rsid w:val="06BBA719"/>
    <w:rsid w:val="06C22318"/>
    <w:rsid w:val="06C55E47"/>
    <w:rsid w:val="06CB159C"/>
    <w:rsid w:val="06E0B460"/>
    <w:rsid w:val="06E844E7"/>
    <w:rsid w:val="06F86FC5"/>
    <w:rsid w:val="06FFE143"/>
    <w:rsid w:val="0701AF57"/>
    <w:rsid w:val="0705551D"/>
    <w:rsid w:val="07087D48"/>
    <w:rsid w:val="07146CB2"/>
    <w:rsid w:val="072A2B9D"/>
    <w:rsid w:val="072A6E35"/>
    <w:rsid w:val="072ABEB7"/>
    <w:rsid w:val="072E809C"/>
    <w:rsid w:val="0730EA1A"/>
    <w:rsid w:val="0733121B"/>
    <w:rsid w:val="0733EB60"/>
    <w:rsid w:val="0736EDF3"/>
    <w:rsid w:val="073899E1"/>
    <w:rsid w:val="0739430B"/>
    <w:rsid w:val="07479397"/>
    <w:rsid w:val="074B1D27"/>
    <w:rsid w:val="074ED980"/>
    <w:rsid w:val="074FE339"/>
    <w:rsid w:val="07506BB7"/>
    <w:rsid w:val="0752B7CC"/>
    <w:rsid w:val="075D954C"/>
    <w:rsid w:val="07640AF7"/>
    <w:rsid w:val="0768D8F7"/>
    <w:rsid w:val="0769C1CE"/>
    <w:rsid w:val="076E7352"/>
    <w:rsid w:val="076EAB29"/>
    <w:rsid w:val="077060F9"/>
    <w:rsid w:val="0774A9AC"/>
    <w:rsid w:val="07762D40"/>
    <w:rsid w:val="077DDC85"/>
    <w:rsid w:val="07801899"/>
    <w:rsid w:val="0785F8E6"/>
    <w:rsid w:val="0788304E"/>
    <w:rsid w:val="07961126"/>
    <w:rsid w:val="07A3CCC7"/>
    <w:rsid w:val="07ABDB9F"/>
    <w:rsid w:val="07AD9FF4"/>
    <w:rsid w:val="07B46351"/>
    <w:rsid w:val="07BE220D"/>
    <w:rsid w:val="07BEF160"/>
    <w:rsid w:val="07C37202"/>
    <w:rsid w:val="07C98FFF"/>
    <w:rsid w:val="07CDA460"/>
    <w:rsid w:val="07D41545"/>
    <w:rsid w:val="07D57B1A"/>
    <w:rsid w:val="07D75B3B"/>
    <w:rsid w:val="07E61B77"/>
    <w:rsid w:val="07EB3624"/>
    <w:rsid w:val="07F08B48"/>
    <w:rsid w:val="07F34EC8"/>
    <w:rsid w:val="07FA1E6E"/>
    <w:rsid w:val="07FFBD71"/>
    <w:rsid w:val="0800F885"/>
    <w:rsid w:val="08030F2A"/>
    <w:rsid w:val="08034C3A"/>
    <w:rsid w:val="080B2A7D"/>
    <w:rsid w:val="080CF4BC"/>
    <w:rsid w:val="081079F7"/>
    <w:rsid w:val="0811DA2C"/>
    <w:rsid w:val="081AC419"/>
    <w:rsid w:val="081E8DE3"/>
    <w:rsid w:val="081EC482"/>
    <w:rsid w:val="0821C99C"/>
    <w:rsid w:val="0822F45C"/>
    <w:rsid w:val="082548A7"/>
    <w:rsid w:val="08263F9E"/>
    <w:rsid w:val="083DEFE2"/>
    <w:rsid w:val="0840C554"/>
    <w:rsid w:val="08425907"/>
    <w:rsid w:val="0846F1E1"/>
    <w:rsid w:val="0847D501"/>
    <w:rsid w:val="0849C894"/>
    <w:rsid w:val="084B84AF"/>
    <w:rsid w:val="085416BA"/>
    <w:rsid w:val="08558184"/>
    <w:rsid w:val="0855A2B1"/>
    <w:rsid w:val="085F477C"/>
    <w:rsid w:val="08636FD0"/>
    <w:rsid w:val="086AE13B"/>
    <w:rsid w:val="086C9710"/>
    <w:rsid w:val="0871BD01"/>
    <w:rsid w:val="087B43CC"/>
    <w:rsid w:val="088198F1"/>
    <w:rsid w:val="08845F12"/>
    <w:rsid w:val="088C494F"/>
    <w:rsid w:val="08961C5D"/>
    <w:rsid w:val="0896BB14"/>
    <w:rsid w:val="089B4664"/>
    <w:rsid w:val="089BF76A"/>
    <w:rsid w:val="089C0B95"/>
    <w:rsid w:val="08AAB805"/>
    <w:rsid w:val="08B1439B"/>
    <w:rsid w:val="08B30C75"/>
    <w:rsid w:val="08B53B59"/>
    <w:rsid w:val="08B66434"/>
    <w:rsid w:val="08BB844A"/>
    <w:rsid w:val="08C7D838"/>
    <w:rsid w:val="08C7DE54"/>
    <w:rsid w:val="08CAC92C"/>
    <w:rsid w:val="08CD136B"/>
    <w:rsid w:val="08D0F3CF"/>
    <w:rsid w:val="08D6F2B4"/>
    <w:rsid w:val="08D83745"/>
    <w:rsid w:val="08D9EF0B"/>
    <w:rsid w:val="08E589E2"/>
    <w:rsid w:val="08E66723"/>
    <w:rsid w:val="08EC4B45"/>
    <w:rsid w:val="08F31D49"/>
    <w:rsid w:val="08F40490"/>
    <w:rsid w:val="0901E097"/>
    <w:rsid w:val="09116C64"/>
    <w:rsid w:val="0918DE39"/>
    <w:rsid w:val="093236C6"/>
    <w:rsid w:val="0935910E"/>
    <w:rsid w:val="093B4620"/>
    <w:rsid w:val="093D62C2"/>
    <w:rsid w:val="093F05AD"/>
    <w:rsid w:val="094129B4"/>
    <w:rsid w:val="094383E3"/>
    <w:rsid w:val="0947EF02"/>
    <w:rsid w:val="09498FC9"/>
    <w:rsid w:val="094B51E5"/>
    <w:rsid w:val="094E4952"/>
    <w:rsid w:val="09530202"/>
    <w:rsid w:val="095307FB"/>
    <w:rsid w:val="09570ACB"/>
    <w:rsid w:val="0961A6F5"/>
    <w:rsid w:val="096C6CB7"/>
    <w:rsid w:val="096D4DAF"/>
    <w:rsid w:val="096F2A29"/>
    <w:rsid w:val="0970CD07"/>
    <w:rsid w:val="0982C2B3"/>
    <w:rsid w:val="0987EFAE"/>
    <w:rsid w:val="098D8BEB"/>
    <w:rsid w:val="098FB1DC"/>
    <w:rsid w:val="09937F57"/>
    <w:rsid w:val="09975A84"/>
    <w:rsid w:val="099817E8"/>
    <w:rsid w:val="099EB9AD"/>
    <w:rsid w:val="09A73E91"/>
    <w:rsid w:val="09B9BDD2"/>
    <w:rsid w:val="09C0A11E"/>
    <w:rsid w:val="09C114C5"/>
    <w:rsid w:val="09C2D04A"/>
    <w:rsid w:val="09D1F961"/>
    <w:rsid w:val="09D6F086"/>
    <w:rsid w:val="09E41AE0"/>
    <w:rsid w:val="09ED1A7B"/>
    <w:rsid w:val="09F31EB6"/>
    <w:rsid w:val="09F63641"/>
    <w:rsid w:val="09FFB6A5"/>
    <w:rsid w:val="09FFD8B9"/>
    <w:rsid w:val="0A0B0FE8"/>
    <w:rsid w:val="0A0B26EA"/>
    <w:rsid w:val="0A11B5BD"/>
    <w:rsid w:val="0A139294"/>
    <w:rsid w:val="0A282B72"/>
    <w:rsid w:val="0A309FA2"/>
    <w:rsid w:val="0A36D6A4"/>
    <w:rsid w:val="0A3BC0B0"/>
    <w:rsid w:val="0A523DD6"/>
    <w:rsid w:val="0A525D49"/>
    <w:rsid w:val="0A54CC5F"/>
    <w:rsid w:val="0A581503"/>
    <w:rsid w:val="0A5BBEDF"/>
    <w:rsid w:val="0A6220B7"/>
    <w:rsid w:val="0A71272E"/>
    <w:rsid w:val="0A7150AC"/>
    <w:rsid w:val="0A7204AB"/>
    <w:rsid w:val="0A72EF52"/>
    <w:rsid w:val="0A7A84FA"/>
    <w:rsid w:val="0A86A21A"/>
    <w:rsid w:val="0A8716AB"/>
    <w:rsid w:val="0A92EA7F"/>
    <w:rsid w:val="0A9B3EF4"/>
    <w:rsid w:val="0A9DE14F"/>
    <w:rsid w:val="0AA11C96"/>
    <w:rsid w:val="0AA1DD82"/>
    <w:rsid w:val="0AC725C9"/>
    <w:rsid w:val="0AC952FA"/>
    <w:rsid w:val="0AD090FE"/>
    <w:rsid w:val="0AD0CB41"/>
    <w:rsid w:val="0AD17703"/>
    <w:rsid w:val="0AD1A322"/>
    <w:rsid w:val="0AD46775"/>
    <w:rsid w:val="0ADDB8D2"/>
    <w:rsid w:val="0ADEE495"/>
    <w:rsid w:val="0AE46028"/>
    <w:rsid w:val="0AE54E6D"/>
    <w:rsid w:val="0AEC1BE5"/>
    <w:rsid w:val="0AF2C3A5"/>
    <w:rsid w:val="0AF39238"/>
    <w:rsid w:val="0AFA2385"/>
    <w:rsid w:val="0B01CD0E"/>
    <w:rsid w:val="0B03E110"/>
    <w:rsid w:val="0B05F09E"/>
    <w:rsid w:val="0B0BF38C"/>
    <w:rsid w:val="0B0F3EA7"/>
    <w:rsid w:val="0B13C6EA"/>
    <w:rsid w:val="0B2180D1"/>
    <w:rsid w:val="0B23FB06"/>
    <w:rsid w:val="0B2AE7FD"/>
    <w:rsid w:val="0B2C90C9"/>
    <w:rsid w:val="0B2F8C97"/>
    <w:rsid w:val="0B37AD85"/>
    <w:rsid w:val="0B38BD5D"/>
    <w:rsid w:val="0B3B5375"/>
    <w:rsid w:val="0B4F5523"/>
    <w:rsid w:val="0B4FCEB9"/>
    <w:rsid w:val="0B58BD83"/>
    <w:rsid w:val="0B591ACE"/>
    <w:rsid w:val="0B6436E2"/>
    <w:rsid w:val="0B698D34"/>
    <w:rsid w:val="0B6B7D2C"/>
    <w:rsid w:val="0B6E9ACC"/>
    <w:rsid w:val="0B7B9D34"/>
    <w:rsid w:val="0B7C35B8"/>
    <w:rsid w:val="0B7D9FCC"/>
    <w:rsid w:val="0B86E4D0"/>
    <w:rsid w:val="0B8727A8"/>
    <w:rsid w:val="0B89B044"/>
    <w:rsid w:val="0B93915A"/>
    <w:rsid w:val="0B9EDA42"/>
    <w:rsid w:val="0B9FD7B0"/>
    <w:rsid w:val="0BA6BE7D"/>
    <w:rsid w:val="0BA8B706"/>
    <w:rsid w:val="0BB66C99"/>
    <w:rsid w:val="0BBAD0BC"/>
    <w:rsid w:val="0BBD564A"/>
    <w:rsid w:val="0BC02D91"/>
    <w:rsid w:val="0BC2E984"/>
    <w:rsid w:val="0BC5C895"/>
    <w:rsid w:val="0BCAA400"/>
    <w:rsid w:val="0BD7B530"/>
    <w:rsid w:val="0BD8A0C7"/>
    <w:rsid w:val="0BE0EF98"/>
    <w:rsid w:val="0BE8F2DF"/>
    <w:rsid w:val="0BED5C7A"/>
    <w:rsid w:val="0C034449"/>
    <w:rsid w:val="0C0830E0"/>
    <w:rsid w:val="0C1B0C41"/>
    <w:rsid w:val="0C1FB5D8"/>
    <w:rsid w:val="0C236FAB"/>
    <w:rsid w:val="0C26B82A"/>
    <w:rsid w:val="0C2B1EEA"/>
    <w:rsid w:val="0C2B38DA"/>
    <w:rsid w:val="0C342C30"/>
    <w:rsid w:val="0C39A16F"/>
    <w:rsid w:val="0C3A3100"/>
    <w:rsid w:val="0C3B23CF"/>
    <w:rsid w:val="0C550F18"/>
    <w:rsid w:val="0C599497"/>
    <w:rsid w:val="0C5A9C49"/>
    <w:rsid w:val="0C5C2E35"/>
    <w:rsid w:val="0C634ECE"/>
    <w:rsid w:val="0C674008"/>
    <w:rsid w:val="0C71CB6D"/>
    <w:rsid w:val="0C76362E"/>
    <w:rsid w:val="0C7A9997"/>
    <w:rsid w:val="0C7FC1E1"/>
    <w:rsid w:val="0C81A763"/>
    <w:rsid w:val="0C8673E4"/>
    <w:rsid w:val="0C922AA8"/>
    <w:rsid w:val="0C95360F"/>
    <w:rsid w:val="0CA0E061"/>
    <w:rsid w:val="0CA7E3BA"/>
    <w:rsid w:val="0CCEA82C"/>
    <w:rsid w:val="0CD67936"/>
    <w:rsid w:val="0CD76AFD"/>
    <w:rsid w:val="0CEDCF52"/>
    <w:rsid w:val="0CFC69FC"/>
    <w:rsid w:val="0CFCF12E"/>
    <w:rsid w:val="0D054EC5"/>
    <w:rsid w:val="0D062D44"/>
    <w:rsid w:val="0D0EB299"/>
    <w:rsid w:val="0D25BF6C"/>
    <w:rsid w:val="0D282266"/>
    <w:rsid w:val="0D288591"/>
    <w:rsid w:val="0D305906"/>
    <w:rsid w:val="0D35E85B"/>
    <w:rsid w:val="0D376BBD"/>
    <w:rsid w:val="0D3F1963"/>
    <w:rsid w:val="0D411527"/>
    <w:rsid w:val="0D4C153D"/>
    <w:rsid w:val="0D4DCD8A"/>
    <w:rsid w:val="0D4F5339"/>
    <w:rsid w:val="0D5AD72B"/>
    <w:rsid w:val="0D5EE345"/>
    <w:rsid w:val="0D609EAF"/>
    <w:rsid w:val="0D63C9DD"/>
    <w:rsid w:val="0D63FCCE"/>
    <w:rsid w:val="0D6571CF"/>
    <w:rsid w:val="0D67EFF4"/>
    <w:rsid w:val="0D70027B"/>
    <w:rsid w:val="0D734945"/>
    <w:rsid w:val="0D76226E"/>
    <w:rsid w:val="0D82815E"/>
    <w:rsid w:val="0D8839F0"/>
    <w:rsid w:val="0D8983FC"/>
    <w:rsid w:val="0D89ACC5"/>
    <w:rsid w:val="0D8E36BA"/>
    <w:rsid w:val="0D8EDB2B"/>
    <w:rsid w:val="0D910416"/>
    <w:rsid w:val="0D911EEB"/>
    <w:rsid w:val="0D948D29"/>
    <w:rsid w:val="0D9949C3"/>
    <w:rsid w:val="0D9F883C"/>
    <w:rsid w:val="0DA137E3"/>
    <w:rsid w:val="0DA1AC2D"/>
    <w:rsid w:val="0DA427F9"/>
    <w:rsid w:val="0DA73D32"/>
    <w:rsid w:val="0DAA144F"/>
    <w:rsid w:val="0DADECF7"/>
    <w:rsid w:val="0DC3B651"/>
    <w:rsid w:val="0DC5DA4B"/>
    <w:rsid w:val="0DC7CD09"/>
    <w:rsid w:val="0DCBA5C5"/>
    <w:rsid w:val="0DCC215B"/>
    <w:rsid w:val="0DD2285F"/>
    <w:rsid w:val="0DD23A20"/>
    <w:rsid w:val="0DD86792"/>
    <w:rsid w:val="0DDA63FF"/>
    <w:rsid w:val="0DE25038"/>
    <w:rsid w:val="0DE5E21A"/>
    <w:rsid w:val="0DEAFC58"/>
    <w:rsid w:val="0DF0DE99"/>
    <w:rsid w:val="0DF162D5"/>
    <w:rsid w:val="0DF6BDBE"/>
    <w:rsid w:val="0DF8431D"/>
    <w:rsid w:val="0DFE4598"/>
    <w:rsid w:val="0E0870C8"/>
    <w:rsid w:val="0E08F35F"/>
    <w:rsid w:val="0E1219B2"/>
    <w:rsid w:val="0E1A15C0"/>
    <w:rsid w:val="0E1D206A"/>
    <w:rsid w:val="0E20D07B"/>
    <w:rsid w:val="0E234BF7"/>
    <w:rsid w:val="0E2CDCFF"/>
    <w:rsid w:val="0E2D866D"/>
    <w:rsid w:val="0E2E8A53"/>
    <w:rsid w:val="0E41B71D"/>
    <w:rsid w:val="0E506027"/>
    <w:rsid w:val="0E553521"/>
    <w:rsid w:val="0E6274CF"/>
    <w:rsid w:val="0E63AFD9"/>
    <w:rsid w:val="0E69C41C"/>
    <w:rsid w:val="0E75FB42"/>
    <w:rsid w:val="0E77EB75"/>
    <w:rsid w:val="0E785FB3"/>
    <w:rsid w:val="0E78E324"/>
    <w:rsid w:val="0E86E598"/>
    <w:rsid w:val="0E8B44D7"/>
    <w:rsid w:val="0E8C14C7"/>
    <w:rsid w:val="0E8DFA90"/>
    <w:rsid w:val="0E8E4393"/>
    <w:rsid w:val="0E90A249"/>
    <w:rsid w:val="0E910F40"/>
    <w:rsid w:val="0E911BC9"/>
    <w:rsid w:val="0EB35884"/>
    <w:rsid w:val="0EC65B42"/>
    <w:rsid w:val="0EC6AFC2"/>
    <w:rsid w:val="0ED072D9"/>
    <w:rsid w:val="0EE04D09"/>
    <w:rsid w:val="0EE1605A"/>
    <w:rsid w:val="0EEA118F"/>
    <w:rsid w:val="0EED6364"/>
    <w:rsid w:val="0EF2B3A0"/>
    <w:rsid w:val="0EF35421"/>
    <w:rsid w:val="0EF66A20"/>
    <w:rsid w:val="0F017D51"/>
    <w:rsid w:val="0F0459DF"/>
    <w:rsid w:val="0F05C7B3"/>
    <w:rsid w:val="0F0ED9E9"/>
    <w:rsid w:val="0F14AD1F"/>
    <w:rsid w:val="0F14BF72"/>
    <w:rsid w:val="0F14F28A"/>
    <w:rsid w:val="0F181995"/>
    <w:rsid w:val="0F19741F"/>
    <w:rsid w:val="0F21087F"/>
    <w:rsid w:val="0F217A42"/>
    <w:rsid w:val="0F2D91FA"/>
    <w:rsid w:val="0F37822F"/>
    <w:rsid w:val="0F3AE55E"/>
    <w:rsid w:val="0F428EE7"/>
    <w:rsid w:val="0F452A2B"/>
    <w:rsid w:val="0F470919"/>
    <w:rsid w:val="0F4B617F"/>
    <w:rsid w:val="0F508FCF"/>
    <w:rsid w:val="0F520B79"/>
    <w:rsid w:val="0F63779B"/>
    <w:rsid w:val="0F645CD4"/>
    <w:rsid w:val="0F64B720"/>
    <w:rsid w:val="0FA0D1BB"/>
    <w:rsid w:val="0FA62752"/>
    <w:rsid w:val="0FB3D71F"/>
    <w:rsid w:val="0FB854A4"/>
    <w:rsid w:val="0FC5CFC8"/>
    <w:rsid w:val="0FCAA39C"/>
    <w:rsid w:val="0FCFBDFB"/>
    <w:rsid w:val="0FD17459"/>
    <w:rsid w:val="0FD27155"/>
    <w:rsid w:val="0FD4B846"/>
    <w:rsid w:val="0FD535F5"/>
    <w:rsid w:val="0FE21005"/>
    <w:rsid w:val="0FE6889F"/>
    <w:rsid w:val="0FE72CD8"/>
    <w:rsid w:val="0FE76215"/>
    <w:rsid w:val="0FE76223"/>
    <w:rsid w:val="0FE86D11"/>
    <w:rsid w:val="0FEF4958"/>
    <w:rsid w:val="0FF1A7D0"/>
    <w:rsid w:val="0FF8110B"/>
    <w:rsid w:val="0FFB59C4"/>
    <w:rsid w:val="0FFE6941"/>
    <w:rsid w:val="0FFECCEA"/>
    <w:rsid w:val="0FFFEBD6"/>
    <w:rsid w:val="10023843"/>
    <w:rsid w:val="10035326"/>
    <w:rsid w:val="100D76D8"/>
    <w:rsid w:val="1015A82D"/>
    <w:rsid w:val="1015E388"/>
    <w:rsid w:val="101E3116"/>
    <w:rsid w:val="1028BE9C"/>
    <w:rsid w:val="102A52C8"/>
    <w:rsid w:val="102A55EC"/>
    <w:rsid w:val="102DFC83"/>
    <w:rsid w:val="102FBECE"/>
    <w:rsid w:val="1038E6A2"/>
    <w:rsid w:val="103F4968"/>
    <w:rsid w:val="1041423C"/>
    <w:rsid w:val="1041DFC6"/>
    <w:rsid w:val="1044A45E"/>
    <w:rsid w:val="104926EA"/>
    <w:rsid w:val="1051B577"/>
    <w:rsid w:val="1052331F"/>
    <w:rsid w:val="105A9FE2"/>
    <w:rsid w:val="105E26C6"/>
    <w:rsid w:val="10644B1C"/>
    <w:rsid w:val="106E6E49"/>
    <w:rsid w:val="1071434E"/>
    <w:rsid w:val="107660CC"/>
    <w:rsid w:val="107749DA"/>
    <w:rsid w:val="107906AD"/>
    <w:rsid w:val="10798880"/>
    <w:rsid w:val="107C2829"/>
    <w:rsid w:val="107C78F5"/>
    <w:rsid w:val="107ECF9F"/>
    <w:rsid w:val="108081CD"/>
    <w:rsid w:val="108113A5"/>
    <w:rsid w:val="108262A9"/>
    <w:rsid w:val="1089AE58"/>
    <w:rsid w:val="108BC94D"/>
    <w:rsid w:val="109152F2"/>
    <w:rsid w:val="10941BC2"/>
    <w:rsid w:val="109456D6"/>
    <w:rsid w:val="10A2D5D1"/>
    <w:rsid w:val="10A42117"/>
    <w:rsid w:val="10A63700"/>
    <w:rsid w:val="10C49E93"/>
    <w:rsid w:val="10CEF60F"/>
    <w:rsid w:val="10D03991"/>
    <w:rsid w:val="10D795FE"/>
    <w:rsid w:val="10DAB218"/>
    <w:rsid w:val="10E09314"/>
    <w:rsid w:val="10E09B13"/>
    <w:rsid w:val="10E5FC95"/>
    <w:rsid w:val="10E82DB8"/>
    <w:rsid w:val="10EA2BD6"/>
    <w:rsid w:val="10EB2357"/>
    <w:rsid w:val="10F933BD"/>
    <w:rsid w:val="10FCF86E"/>
    <w:rsid w:val="11084480"/>
    <w:rsid w:val="11125166"/>
    <w:rsid w:val="11131B19"/>
    <w:rsid w:val="1119C338"/>
    <w:rsid w:val="111AD139"/>
    <w:rsid w:val="1127332C"/>
    <w:rsid w:val="112EFC3C"/>
    <w:rsid w:val="11409A7E"/>
    <w:rsid w:val="114313AB"/>
    <w:rsid w:val="1146A417"/>
    <w:rsid w:val="1146C887"/>
    <w:rsid w:val="11486633"/>
    <w:rsid w:val="11491A6A"/>
    <w:rsid w:val="114DDD7F"/>
    <w:rsid w:val="11524E0C"/>
    <w:rsid w:val="11525518"/>
    <w:rsid w:val="1157F519"/>
    <w:rsid w:val="115C077B"/>
    <w:rsid w:val="11684E59"/>
    <w:rsid w:val="118050CC"/>
    <w:rsid w:val="1182B4A4"/>
    <w:rsid w:val="119BD24D"/>
    <w:rsid w:val="119C196F"/>
    <w:rsid w:val="11A05745"/>
    <w:rsid w:val="11A0AAAE"/>
    <w:rsid w:val="11A1D99E"/>
    <w:rsid w:val="11A9062B"/>
    <w:rsid w:val="11AD95F0"/>
    <w:rsid w:val="11ADDC77"/>
    <w:rsid w:val="11B39CAA"/>
    <w:rsid w:val="11B8E3CC"/>
    <w:rsid w:val="11BA0177"/>
    <w:rsid w:val="11BAFA3F"/>
    <w:rsid w:val="11BD73CB"/>
    <w:rsid w:val="11BF1E35"/>
    <w:rsid w:val="11C54B5E"/>
    <w:rsid w:val="11C71620"/>
    <w:rsid w:val="11CD0270"/>
    <w:rsid w:val="11D031C6"/>
    <w:rsid w:val="11D5AE10"/>
    <w:rsid w:val="11E1200F"/>
    <w:rsid w:val="11E6F7AD"/>
    <w:rsid w:val="11E74214"/>
    <w:rsid w:val="11ED2131"/>
    <w:rsid w:val="11F0D145"/>
    <w:rsid w:val="120394A5"/>
    <w:rsid w:val="120A2CCE"/>
    <w:rsid w:val="120ADC52"/>
    <w:rsid w:val="120F7A39"/>
    <w:rsid w:val="12166AA5"/>
    <w:rsid w:val="1217F88A"/>
    <w:rsid w:val="121B1784"/>
    <w:rsid w:val="121B673F"/>
    <w:rsid w:val="121BD30D"/>
    <w:rsid w:val="121FB8F1"/>
    <w:rsid w:val="12220F8A"/>
    <w:rsid w:val="12221D1B"/>
    <w:rsid w:val="1226FA63"/>
    <w:rsid w:val="122E77F5"/>
    <w:rsid w:val="1235A5CA"/>
    <w:rsid w:val="123616D2"/>
    <w:rsid w:val="123C98A1"/>
    <w:rsid w:val="123DAB4E"/>
    <w:rsid w:val="124A1BD5"/>
    <w:rsid w:val="1258E7F0"/>
    <w:rsid w:val="125B21E3"/>
    <w:rsid w:val="125E3451"/>
    <w:rsid w:val="126EBA7E"/>
    <w:rsid w:val="12938EBF"/>
    <w:rsid w:val="12964737"/>
    <w:rsid w:val="129CFDC2"/>
    <w:rsid w:val="129D086C"/>
    <w:rsid w:val="129FC10B"/>
    <w:rsid w:val="12A3FB65"/>
    <w:rsid w:val="12B272D3"/>
    <w:rsid w:val="12B6574A"/>
    <w:rsid w:val="12B9AE14"/>
    <w:rsid w:val="12BD06C0"/>
    <w:rsid w:val="12BD90CA"/>
    <w:rsid w:val="12BE1775"/>
    <w:rsid w:val="12C01BD1"/>
    <w:rsid w:val="12C993AD"/>
    <w:rsid w:val="12CAA8AE"/>
    <w:rsid w:val="12CDDDB9"/>
    <w:rsid w:val="12D39B9E"/>
    <w:rsid w:val="12D68FB5"/>
    <w:rsid w:val="12D86E0D"/>
    <w:rsid w:val="12D8D9F8"/>
    <w:rsid w:val="12D9A507"/>
    <w:rsid w:val="12DD5257"/>
    <w:rsid w:val="1309A4DB"/>
    <w:rsid w:val="13172B5E"/>
    <w:rsid w:val="1317B0A0"/>
    <w:rsid w:val="1322C9CF"/>
    <w:rsid w:val="13249A99"/>
    <w:rsid w:val="1326CBE6"/>
    <w:rsid w:val="13283C58"/>
    <w:rsid w:val="132880D8"/>
    <w:rsid w:val="132B12C3"/>
    <w:rsid w:val="132B8602"/>
    <w:rsid w:val="133B0BD6"/>
    <w:rsid w:val="13461509"/>
    <w:rsid w:val="134C07F1"/>
    <w:rsid w:val="1350A382"/>
    <w:rsid w:val="1359A05F"/>
    <w:rsid w:val="1369EB13"/>
    <w:rsid w:val="136B2CA8"/>
    <w:rsid w:val="136C6A4D"/>
    <w:rsid w:val="136D0261"/>
    <w:rsid w:val="1371DBB2"/>
    <w:rsid w:val="1372EA28"/>
    <w:rsid w:val="1373E6E9"/>
    <w:rsid w:val="137C403E"/>
    <w:rsid w:val="1380582D"/>
    <w:rsid w:val="138A0E74"/>
    <w:rsid w:val="138EAD16"/>
    <w:rsid w:val="1396D449"/>
    <w:rsid w:val="1399681F"/>
    <w:rsid w:val="139E8023"/>
    <w:rsid w:val="13A3E14B"/>
    <w:rsid w:val="13AD5E80"/>
    <w:rsid w:val="13AEED79"/>
    <w:rsid w:val="13B70A37"/>
    <w:rsid w:val="13B80770"/>
    <w:rsid w:val="13B97226"/>
    <w:rsid w:val="13BDCD33"/>
    <w:rsid w:val="13D54372"/>
    <w:rsid w:val="13E43728"/>
    <w:rsid w:val="13E8B1EF"/>
    <w:rsid w:val="13ED8520"/>
    <w:rsid w:val="13FD3D4F"/>
    <w:rsid w:val="1412E948"/>
    <w:rsid w:val="1415BEC7"/>
    <w:rsid w:val="141C889B"/>
    <w:rsid w:val="141D32C5"/>
    <w:rsid w:val="141DE7AE"/>
    <w:rsid w:val="14311C78"/>
    <w:rsid w:val="143D1FA3"/>
    <w:rsid w:val="1440DDB4"/>
    <w:rsid w:val="14602CFD"/>
    <w:rsid w:val="1463DFA0"/>
    <w:rsid w:val="1464410F"/>
    <w:rsid w:val="1465A555"/>
    <w:rsid w:val="14670BA6"/>
    <w:rsid w:val="1468418B"/>
    <w:rsid w:val="146B6787"/>
    <w:rsid w:val="146D3658"/>
    <w:rsid w:val="146F1EFF"/>
    <w:rsid w:val="1475CF1E"/>
    <w:rsid w:val="147D217C"/>
    <w:rsid w:val="147F7D2B"/>
    <w:rsid w:val="14802AF8"/>
    <w:rsid w:val="148660E4"/>
    <w:rsid w:val="148CFDB3"/>
    <w:rsid w:val="148E1BCF"/>
    <w:rsid w:val="14924489"/>
    <w:rsid w:val="149502E3"/>
    <w:rsid w:val="149656B9"/>
    <w:rsid w:val="14968647"/>
    <w:rsid w:val="1496ECF3"/>
    <w:rsid w:val="149A8256"/>
    <w:rsid w:val="149B9D0C"/>
    <w:rsid w:val="149FD3B9"/>
    <w:rsid w:val="14A7EA4D"/>
    <w:rsid w:val="14AEC477"/>
    <w:rsid w:val="14B0E0B3"/>
    <w:rsid w:val="14B88906"/>
    <w:rsid w:val="14BF1BCF"/>
    <w:rsid w:val="14C686E0"/>
    <w:rsid w:val="14C6AD68"/>
    <w:rsid w:val="14C88B17"/>
    <w:rsid w:val="14C9A91E"/>
    <w:rsid w:val="14CEBAA2"/>
    <w:rsid w:val="14D484E7"/>
    <w:rsid w:val="14DE930B"/>
    <w:rsid w:val="14E0963E"/>
    <w:rsid w:val="14E18F59"/>
    <w:rsid w:val="14E1BCAE"/>
    <w:rsid w:val="14E44688"/>
    <w:rsid w:val="14E46728"/>
    <w:rsid w:val="14E86B80"/>
    <w:rsid w:val="14F7004D"/>
    <w:rsid w:val="14F9EDC8"/>
    <w:rsid w:val="14FE12B1"/>
    <w:rsid w:val="15015EEE"/>
    <w:rsid w:val="1505F196"/>
    <w:rsid w:val="1506ED8F"/>
    <w:rsid w:val="1509ECCB"/>
    <w:rsid w:val="15164C8D"/>
    <w:rsid w:val="151AB2A9"/>
    <w:rsid w:val="1520083D"/>
    <w:rsid w:val="152AFFAA"/>
    <w:rsid w:val="152B26F5"/>
    <w:rsid w:val="152B5E42"/>
    <w:rsid w:val="153278EF"/>
    <w:rsid w:val="153939CC"/>
    <w:rsid w:val="1545E882"/>
    <w:rsid w:val="15475135"/>
    <w:rsid w:val="154784A5"/>
    <w:rsid w:val="154C270C"/>
    <w:rsid w:val="1551EAA6"/>
    <w:rsid w:val="1555837B"/>
    <w:rsid w:val="1559C1AD"/>
    <w:rsid w:val="1564CFA5"/>
    <w:rsid w:val="1566F889"/>
    <w:rsid w:val="1571FD34"/>
    <w:rsid w:val="15910466"/>
    <w:rsid w:val="1592E831"/>
    <w:rsid w:val="15A41DF9"/>
    <w:rsid w:val="15A8E451"/>
    <w:rsid w:val="15AAD868"/>
    <w:rsid w:val="15AB75ED"/>
    <w:rsid w:val="15B2F2D7"/>
    <w:rsid w:val="15B400D8"/>
    <w:rsid w:val="15BC12AD"/>
    <w:rsid w:val="15C37ECD"/>
    <w:rsid w:val="15C58BDE"/>
    <w:rsid w:val="15C81EC8"/>
    <w:rsid w:val="15CA5927"/>
    <w:rsid w:val="15CBB827"/>
    <w:rsid w:val="15D3929A"/>
    <w:rsid w:val="15D51B7F"/>
    <w:rsid w:val="15D61FFE"/>
    <w:rsid w:val="15D84A4B"/>
    <w:rsid w:val="15E72742"/>
    <w:rsid w:val="15E920AA"/>
    <w:rsid w:val="15F62A0D"/>
    <w:rsid w:val="15FAEDF8"/>
    <w:rsid w:val="1603C7D7"/>
    <w:rsid w:val="160C816B"/>
    <w:rsid w:val="160ED784"/>
    <w:rsid w:val="16167AFB"/>
    <w:rsid w:val="16169EDA"/>
    <w:rsid w:val="16189612"/>
    <w:rsid w:val="161B4B41"/>
    <w:rsid w:val="16364095"/>
    <w:rsid w:val="163724F9"/>
    <w:rsid w:val="163B5989"/>
    <w:rsid w:val="1643E739"/>
    <w:rsid w:val="164E9425"/>
    <w:rsid w:val="16582341"/>
    <w:rsid w:val="165C3AD7"/>
    <w:rsid w:val="165E20DA"/>
    <w:rsid w:val="16694B1A"/>
    <w:rsid w:val="16697432"/>
    <w:rsid w:val="1669D6D6"/>
    <w:rsid w:val="166ACE38"/>
    <w:rsid w:val="167209D1"/>
    <w:rsid w:val="167A9C8F"/>
    <w:rsid w:val="167BBEFE"/>
    <w:rsid w:val="168406F2"/>
    <w:rsid w:val="168A6F99"/>
    <w:rsid w:val="1694417A"/>
    <w:rsid w:val="169A0F6B"/>
    <w:rsid w:val="169D5E27"/>
    <w:rsid w:val="169D8AD2"/>
    <w:rsid w:val="169F085B"/>
    <w:rsid w:val="16AA20DF"/>
    <w:rsid w:val="16AE0F38"/>
    <w:rsid w:val="16AF597C"/>
    <w:rsid w:val="16B21DB1"/>
    <w:rsid w:val="16BAE959"/>
    <w:rsid w:val="16BD2F4C"/>
    <w:rsid w:val="16BE1CF6"/>
    <w:rsid w:val="16BE5855"/>
    <w:rsid w:val="16BEECAF"/>
    <w:rsid w:val="16C0BB67"/>
    <w:rsid w:val="16C4FA26"/>
    <w:rsid w:val="16C9BCEF"/>
    <w:rsid w:val="16CEDA42"/>
    <w:rsid w:val="16D0B770"/>
    <w:rsid w:val="16D6EE46"/>
    <w:rsid w:val="16E0D07E"/>
    <w:rsid w:val="16EBADA7"/>
    <w:rsid w:val="16F65062"/>
    <w:rsid w:val="16FB3EBD"/>
    <w:rsid w:val="16FD07F6"/>
    <w:rsid w:val="170604DB"/>
    <w:rsid w:val="171394A1"/>
    <w:rsid w:val="1713CEC2"/>
    <w:rsid w:val="17160221"/>
    <w:rsid w:val="171A878D"/>
    <w:rsid w:val="1723AAA8"/>
    <w:rsid w:val="1734AB40"/>
    <w:rsid w:val="173ACF34"/>
    <w:rsid w:val="173FB745"/>
    <w:rsid w:val="174505BC"/>
    <w:rsid w:val="174E9CEB"/>
    <w:rsid w:val="175043B1"/>
    <w:rsid w:val="175166E0"/>
    <w:rsid w:val="175E94D5"/>
    <w:rsid w:val="1761A905"/>
    <w:rsid w:val="17656F8B"/>
    <w:rsid w:val="176B329C"/>
    <w:rsid w:val="176C6797"/>
    <w:rsid w:val="1773DBDA"/>
    <w:rsid w:val="1774DA64"/>
    <w:rsid w:val="1777C0B6"/>
    <w:rsid w:val="177FA22F"/>
    <w:rsid w:val="177FB88E"/>
    <w:rsid w:val="1789CE41"/>
    <w:rsid w:val="179902FD"/>
    <w:rsid w:val="179A6664"/>
    <w:rsid w:val="179BC985"/>
    <w:rsid w:val="17A5F975"/>
    <w:rsid w:val="17A6BDDF"/>
    <w:rsid w:val="17AB524D"/>
    <w:rsid w:val="17AC063E"/>
    <w:rsid w:val="17AE5303"/>
    <w:rsid w:val="17B6025A"/>
    <w:rsid w:val="17C24D10"/>
    <w:rsid w:val="17C86246"/>
    <w:rsid w:val="17CF7676"/>
    <w:rsid w:val="17D23D68"/>
    <w:rsid w:val="17D2AEFC"/>
    <w:rsid w:val="17E8A8BA"/>
    <w:rsid w:val="17F4B125"/>
    <w:rsid w:val="17FB1016"/>
    <w:rsid w:val="17FD32F4"/>
    <w:rsid w:val="18065405"/>
    <w:rsid w:val="18070821"/>
    <w:rsid w:val="18074DD1"/>
    <w:rsid w:val="1807C486"/>
    <w:rsid w:val="18091B18"/>
    <w:rsid w:val="180C4477"/>
    <w:rsid w:val="180E36F6"/>
    <w:rsid w:val="180E7A95"/>
    <w:rsid w:val="18154D13"/>
    <w:rsid w:val="18159432"/>
    <w:rsid w:val="1817B9EB"/>
    <w:rsid w:val="181F29D8"/>
    <w:rsid w:val="181FD788"/>
    <w:rsid w:val="18202950"/>
    <w:rsid w:val="1826A5F0"/>
    <w:rsid w:val="182BE6BE"/>
    <w:rsid w:val="182DEA1A"/>
    <w:rsid w:val="18464D2C"/>
    <w:rsid w:val="184D65D5"/>
    <w:rsid w:val="185A42CA"/>
    <w:rsid w:val="18615FF3"/>
    <w:rsid w:val="1868AFF6"/>
    <w:rsid w:val="186C2659"/>
    <w:rsid w:val="1877A2A8"/>
    <w:rsid w:val="18825676"/>
    <w:rsid w:val="1887D06C"/>
    <w:rsid w:val="188B5723"/>
    <w:rsid w:val="188D0237"/>
    <w:rsid w:val="188EA891"/>
    <w:rsid w:val="18935F77"/>
    <w:rsid w:val="1894F365"/>
    <w:rsid w:val="189DE8B7"/>
    <w:rsid w:val="189E343A"/>
    <w:rsid w:val="18A16D5B"/>
    <w:rsid w:val="18A3B3F3"/>
    <w:rsid w:val="18ABFB4B"/>
    <w:rsid w:val="18AE9122"/>
    <w:rsid w:val="18AECA9E"/>
    <w:rsid w:val="18AF7CCB"/>
    <w:rsid w:val="18BA6CA9"/>
    <w:rsid w:val="18C1A1B5"/>
    <w:rsid w:val="18C26799"/>
    <w:rsid w:val="18C4D1F8"/>
    <w:rsid w:val="18C8B128"/>
    <w:rsid w:val="18C939E0"/>
    <w:rsid w:val="18C9CCE5"/>
    <w:rsid w:val="18CDC451"/>
    <w:rsid w:val="18D63C3D"/>
    <w:rsid w:val="18D76C92"/>
    <w:rsid w:val="18E08695"/>
    <w:rsid w:val="18E2066E"/>
    <w:rsid w:val="18EAF93A"/>
    <w:rsid w:val="18EE5349"/>
    <w:rsid w:val="18F4D098"/>
    <w:rsid w:val="18F55D4F"/>
    <w:rsid w:val="18FC7A97"/>
    <w:rsid w:val="1904A2F4"/>
    <w:rsid w:val="190B4CEE"/>
    <w:rsid w:val="190C08D7"/>
    <w:rsid w:val="1911D629"/>
    <w:rsid w:val="1914E3E8"/>
    <w:rsid w:val="19151931"/>
    <w:rsid w:val="19195702"/>
    <w:rsid w:val="191C1B37"/>
    <w:rsid w:val="191DE081"/>
    <w:rsid w:val="19204CE0"/>
    <w:rsid w:val="192286F0"/>
    <w:rsid w:val="192B410B"/>
    <w:rsid w:val="19357948"/>
    <w:rsid w:val="1942496E"/>
    <w:rsid w:val="1942D776"/>
    <w:rsid w:val="1947EA6C"/>
    <w:rsid w:val="194BA663"/>
    <w:rsid w:val="194CF787"/>
    <w:rsid w:val="1968A0C6"/>
    <w:rsid w:val="196C8D2B"/>
    <w:rsid w:val="196FBA48"/>
    <w:rsid w:val="1976FB1B"/>
    <w:rsid w:val="197BEBCB"/>
    <w:rsid w:val="1985D930"/>
    <w:rsid w:val="198660C4"/>
    <w:rsid w:val="19898078"/>
    <w:rsid w:val="199419CB"/>
    <w:rsid w:val="199AB392"/>
    <w:rsid w:val="19A4B7A9"/>
    <w:rsid w:val="19A6F300"/>
    <w:rsid w:val="19A7986A"/>
    <w:rsid w:val="19AA4EF2"/>
    <w:rsid w:val="19AC7862"/>
    <w:rsid w:val="19B6DE27"/>
    <w:rsid w:val="19BEDB35"/>
    <w:rsid w:val="19C19E1F"/>
    <w:rsid w:val="19C1CDB0"/>
    <w:rsid w:val="19C41DDD"/>
    <w:rsid w:val="19CDA8A4"/>
    <w:rsid w:val="19CEDEFB"/>
    <w:rsid w:val="19D46917"/>
    <w:rsid w:val="19D6A202"/>
    <w:rsid w:val="19D6C5F6"/>
    <w:rsid w:val="19DB784D"/>
    <w:rsid w:val="19E10107"/>
    <w:rsid w:val="19E245CA"/>
    <w:rsid w:val="19E6F87A"/>
    <w:rsid w:val="19E92DE6"/>
    <w:rsid w:val="19F10988"/>
    <w:rsid w:val="19F43A5A"/>
    <w:rsid w:val="19F7E7EB"/>
    <w:rsid w:val="1A01DAA5"/>
    <w:rsid w:val="1A0686F4"/>
    <w:rsid w:val="1A089E4E"/>
    <w:rsid w:val="1A0BC76C"/>
    <w:rsid w:val="1A220061"/>
    <w:rsid w:val="1A2342F2"/>
    <w:rsid w:val="1A2FAE68"/>
    <w:rsid w:val="1A4029B2"/>
    <w:rsid w:val="1A449543"/>
    <w:rsid w:val="1A548CD4"/>
    <w:rsid w:val="1A5EA41A"/>
    <w:rsid w:val="1A7411EE"/>
    <w:rsid w:val="1A76ADB0"/>
    <w:rsid w:val="1A7B1E7A"/>
    <w:rsid w:val="1A7B37DD"/>
    <w:rsid w:val="1A7F1B0C"/>
    <w:rsid w:val="1A84964C"/>
    <w:rsid w:val="1A898452"/>
    <w:rsid w:val="1A976877"/>
    <w:rsid w:val="1A9A19EC"/>
    <w:rsid w:val="1AAD37C0"/>
    <w:rsid w:val="1AB84F21"/>
    <w:rsid w:val="1AB944C7"/>
    <w:rsid w:val="1AC56463"/>
    <w:rsid w:val="1AC6D00C"/>
    <w:rsid w:val="1AC6DA88"/>
    <w:rsid w:val="1ACD3543"/>
    <w:rsid w:val="1ACFC866"/>
    <w:rsid w:val="1ADB59C3"/>
    <w:rsid w:val="1AE0729B"/>
    <w:rsid w:val="1AE9CBAD"/>
    <w:rsid w:val="1AEF8B24"/>
    <w:rsid w:val="1AF1C73A"/>
    <w:rsid w:val="1AF70B51"/>
    <w:rsid w:val="1AF89761"/>
    <w:rsid w:val="1AFC12A5"/>
    <w:rsid w:val="1B00BB3C"/>
    <w:rsid w:val="1B00C813"/>
    <w:rsid w:val="1B054DF3"/>
    <w:rsid w:val="1B0987A3"/>
    <w:rsid w:val="1B10DEC7"/>
    <w:rsid w:val="1B14CEEC"/>
    <w:rsid w:val="1B172DE9"/>
    <w:rsid w:val="1B194624"/>
    <w:rsid w:val="1B19C9C3"/>
    <w:rsid w:val="1B237E3A"/>
    <w:rsid w:val="1B273001"/>
    <w:rsid w:val="1B292591"/>
    <w:rsid w:val="1B3FA2F0"/>
    <w:rsid w:val="1B47AD71"/>
    <w:rsid w:val="1B4A5A13"/>
    <w:rsid w:val="1B51D743"/>
    <w:rsid w:val="1B55EBC5"/>
    <w:rsid w:val="1B5F9F3E"/>
    <w:rsid w:val="1B630E86"/>
    <w:rsid w:val="1B6B8F78"/>
    <w:rsid w:val="1B6FC369"/>
    <w:rsid w:val="1B6FFAB5"/>
    <w:rsid w:val="1B73C7E1"/>
    <w:rsid w:val="1B750D2A"/>
    <w:rsid w:val="1B7F1DE9"/>
    <w:rsid w:val="1B824BF6"/>
    <w:rsid w:val="1B82CC37"/>
    <w:rsid w:val="1B8402AC"/>
    <w:rsid w:val="1B841837"/>
    <w:rsid w:val="1B888B25"/>
    <w:rsid w:val="1B8EFDDE"/>
    <w:rsid w:val="1B94DA14"/>
    <w:rsid w:val="1B9515A5"/>
    <w:rsid w:val="1B9D411A"/>
    <w:rsid w:val="1BBB7DC0"/>
    <w:rsid w:val="1BBF0541"/>
    <w:rsid w:val="1BC34138"/>
    <w:rsid w:val="1BC6D4AA"/>
    <w:rsid w:val="1BCC5C43"/>
    <w:rsid w:val="1BE60B07"/>
    <w:rsid w:val="1BF3FD09"/>
    <w:rsid w:val="1BF794C8"/>
    <w:rsid w:val="1BFA1701"/>
    <w:rsid w:val="1BFAD2A4"/>
    <w:rsid w:val="1BFC1CBC"/>
    <w:rsid w:val="1BFF8CCA"/>
    <w:rsid w:val="1C0916CB"/>
    <w:rsid w:val="1C11D26F"/>
    <w:rsid w:val="1C18283B"/>
    <w:rsid w:val="1C1FBFFA"/>
    <w:rsid w:val="1C24BF69"/>
    <w:rsid w:val="1C28CA64"/>
    <w:rsid w:val="1C2A0AB1"/>
    <w:rsid w:val="1C2AEABD"/>
    <w:rsid w:val="1C3908E3"/>
    <w:rsid w:val="1C46DD85"/>
    <w:rsid w:val="1C478262"/>
    <w:rsid w:val="1C4C3DCF"/>
    <w:rsid w:val="1C4DE5E4"/>
    <w:rsid w:val="1C515301"/>
    <w:rsid w:val="1C5170DE"/>
    <w:rsid w:val="1C51E4A1"/>
    <w:rsid w:val="1C5FA7C1"/>
    <w:rsid w:val="1C646420"/>
    <w:rsid w:val="1C64F8D6"/>
    <w:rsid w:val="1C663F08"/>
    <w:rsid w:val="1C678D05"/>
    <w:rsid w:val="1C6A2A7E"/>
    <w:rsid w:val="1C6AFA0D"/>
    <w:rsid w:val="1C74212C"/>
    <w:rsid w:val="1C764EF3"/>
    <w:rsid w:val="1C7823BA"/>
    <w:rsid w:val="1C7A4BCA"/>
    <w:rsid w:val="1C7E59A0"/>
    <w:rsid w:val="1C9A3B7A"/>
    <w:rsid w:val="1C9D0682"/>
    <w:rsid w:val="1C9F6F3A"/>
    <w:rsid w:val="1CA13ADF"/>
    <w:rsid w:val="1CA2D99A"/>
    <w:rsid w:val="1CABF98F"/>
    <w:rsid w:val="1CAC394D"/>
    <w:rsid w:val="1CACCBEB"/>
    <w:rsid w:val="1CB34355"/>
    <w:rsid w:val="1CB4F63E"/>
    <w:rsid w:val="1CB5ADFD"/>
    <w:rsid w:val="1CB5BEB7"/>
    <w:rsid w:val="1CB85150"/>
    <w:rsid w:val="1CBDCBE9"/>
    <w:rsid w:val="1CC1E117"/>
    <w:rsid w:val="1CC3289A"/>
    <w:rsid w:val="1CC53976"/>
    <w:rsid w:val="1CC76835"/>
    <w:rsid w:val="1CCC3079"/>
    <w:rsid w:val="1CDA7D29"/>
    <w:rsid w:val="1CE14574"/>
    <w:rsid w:val="1CE979F1"/>
    <w:rsid w:val="1CF55CB0"/>
    <w:rsid w:val="1CF7AA9A"/>
    <w:rsid w:val="1CFB11BA"/>
    <w:rsid w:val="1D1F2E15"/>
    <w:rsid w:val="1D228267"/>
    <w:rsid w:val="1D259904"/>
    <w:rsid w:val="1D2B2163"/>
    <w:rsid w:val="1D31CD4E"/>
    <w:rsid w:val="1D374793"/>
    <w:rsid w:val="1D43F69C"/>
    <w:rsid w:val="1D4723A5"/>
    <w:rsid w:val="1D4D2942"/>
    <w:rsid w:val="1D4E3C64"/>
    <w:rsid w:val="1D5CA8C8"/>
    <w:rsid w:val="1D5CAD99"/>
    <w:rsid w:val="1D68812B"/>
    <w:rsid w:val="1D69647B"/>
    <w:rsid w:val="1D6BAE51"/>
    <w:rsid w:val="1D704B56"/>
    <w:rsid w:val="1D7129BC"/>
    <w:rsid w:val="1D7910B6"/>
    <w:rsid w:val="1D875C03"/>
    <w:rsid w:val="1D8868AD"/>
    <w:rsid w:val="1D8DEB95"/>
    <w:rsid w:val="1D8F452D"/>
    <w:rsid w:val="1D93AE4F"/>
    <w:rsid w:val="1D98842F"/>
    <w:rsid w:val="1D99E27F"/>
    <w:rsid w:val="1D9E54BE"/>
    <w:rsid w:val="1DA6A3C0"/>
    <w:rsid w:val="1DB6026E"/>
    <w:rsid w:val="1DBA219B"/>
    <w:rsid w:val="1DBD53AE"/>
    <w:rsid w:val="1DC39DBC"/>
    <w:rsid w:val="1DCE1C45"/>
    <w:rsid w:val="1DD01BA0"/>
    <w:rsid w:val="1DD288DD"/>
    <w:rsid w:val="1DD55C28"/>
    <w:rsid w:val="1DDF0969"/>
    <w:rsid w:val="1DDF29E9"/>
    <w:rsid w:val="1DDFC8C4"/>
    <w:rsid w:val="1DE4D380"/>
    <w:rsid w:val="1DE54C4B"/>
    <w:rsid w:val="1DE9BDE9"/>
    <w:rsid w:val="1DEC1C0D"/>
    <w:rsid w:val="1DFB4C98"/>
    <w:rsid w:val="1DFBED45"/>
    <w:rsid w:val="1E0496BD"/>
    <w:rsid w:val="1E084683"/>
    <w:rsid w:val="1E09D0FE"/>
    <w:rsid w:val="1E0C557D"/>
    <w:rsid w:val="1E0CB2B6"/>
    <w:rsid w:val="1E1B8207"/>
    <w:rsid w:val="1E1B9A6D"/>
    <w:rsid w:val="1E216EE0"/>
    <w:rsid w:val="1E21C7C9"/>
    <w:rsid w:val="1E239EB1"/>
    <w:rsid w:val="1E2D5F74"/>
    <w:rsid w:val="1E34A3CD"/>
    <w:rsid w:val="1E49C488"/>
    <w:rsid w:val="1E4B7C36"/>
    <w:rsid w:val="1E582A8C"/>
    <w:rsid w:val="1E5DF41A"/>
    <w:rsid w:val="1E652DC6"/>
    <w:rsid w:val="1E7540AE"/>
    <w:rsid w:val="1E7C6540"/>
    <w:rsid w:val="1E7FBCDE"/>
    <w:rsid w:val="1E896E3C"/>
    <w:rsid w:val="1E89D4FE"/>
    <w:rsid w:val="1E9248D8"/>
    <w:rsid w:val="1E9945EC"/>
    <w:rsid w:val="1E9C6A79"/>
    <w:rsid w:val="1E9F5D97"/>
    <w:rsid w:val="1EA27012"/>
    <w:rsid w:val="1EA62CBB"/>
    <w:rsid w:val="1EAFD32A"/>
    <w:rsid w:val="1EB365B7"/>
    <w:rsid w:val="1EB8A0B2"/>
    <w:rsid w:val="1EBA816A"/>
    <w:rsid w:val="1EBBE119"/>
    <w:rsid w:val="1ECBF14C"/>
    <w:rsid w:val="1ECC8B6E"/>
    <w:rsid w:val="1ECF2BAF"/>
    <w:rsid w:val="1ED250A5"/>
    <w:rsid w:val="1ED2AB96"/>
    <w:rsid w:val="1EDC3420"/>
    <w:rsid w:val="1EEBF0AD"/>
    <w:rsid w:val="1EFFCF90"/>
    <w:rsid w:val="1F0330F8"/>
    <w:rsid w:val="1F08ECFB"/>
    <w:rsid w:val="1F0D3717"/>
    <w:rsid w:val="1F200E17"/>
    <w:rsid w:val="1F2316BA"/>
    <w:rsid w:val="1F26950B"/>
    <w:rsid w:val="1F26E190"/>
    <w:rsid w:val="1F271D67"/>
    <w:rsid w:val="1F2B42CC"/>
    <w:rsid w:val="1F2CB971"/>
    <w:rsid w:val="1F2F1C40"/>
    <w:rsid w:val="1F358C36"/>
    <w:rsid w:val="1F3BF305"/>
    <w:rsid w:val="1F4239ED"/>
    <w:rsid w:val="1F4F6BA6"/>
    <w:rsid w:val="1F5A1EAB"/>
    <w:rsid w:val="1F64A4B7"/>
    <w:rsid w:val="1F695A79"/>
    <w:rsid w:val="1F6B9420"/>
    <w:rsid w:val="1F6FE1D6"/>
    <w:rsid w:val="1F7C81F7"/>
    <w:rsid w:val="1F82DF0E"/>
    <w:rsid w:val="1F856C2E"/>
    <w:rsid w:val="1F8ED3D1"/>
    <w:rsid w:val="1F95096D"/>
    <w:rsid w:val="1FA3CD94"/>
    <w:rsid w:val="1FA80E03"/>
    <w:rsid w:val="1FB0AADC"/>
    <w:rsid w:val="1FB1AE6C"/>
    <w:rsid w:val="1FB8D516"/>
    <w:rsid w:val="1FBCA162"/>
    <w:rsid w:val="1FC3EFEA"/>
    <w:rsid w:val="1FCF3362"/>
    <w:rsid w:val="1FD6AE42"/>
    <w:rsid w:val="1FD82E90"/>
    <w:rsid w:val="1FDA54C5"/>
    <w:rsid w:val="1FDEAF24"/>
    <w:rsid w:val="1FDFDADE"/>
    <w:rsid w:val="1FF2EDB2"/>
    <w:rsid w:val="1FF9A668"/>
    <w:rsid w:val="1FFADD57"/>
    <w:rsid w:val="1FFCBEDC"/>
    <w:rsid w:val="2001CE73"/>
    <w:rsid w:val="20085B00"/>
    <w:rsid w:val="200DF9A6"/>
    <w:rsid w:val="200ED67A"/>
    <w:rsid w:val="2017EFDF"/>
    <w:rsid w:val="201B2247"/>
    <w:rsid w:val="20213D8F"/>
    <w:rsid w:val="20216EAA"/>
    <w:rsid w:val="202AAE6F"/>
    <w:rsid w:val="202BB2A2"/>
    <w:rsid w:val="2036FAC1"/>
    <w:rsid w:val="203B6CBE"/>
    <w:rsid w:val="2046AC86"/>
    <w:rsid w:val="20589C0B"/>
    <w:rsid w:val="205EF6E9"/>
    <w:rsid w:val="208A0E5C"/>
    <w:rsid w:val="208C6C3C"/>
    <w:rsid w:val="209C7823"/>
    <w:rsid w:val="20A5484C"/>
    <w:rsid w:val="20A852D4"/>
    <w:rsid w:val="20ABF8DB"/>
    <w:rsid w:val="20AFEC4E"/>
    <w:rsid w:val="20B9090A"/>
    <w:rsid w:val="20B9A876"/>
    <w:rsid w:val="20BB108A"/>
    <w:rsid w:val="20C8B39E"/>
    <w:rsid w:val="20CFB618"/>
    <w:rsid w:val="20D6C3F3"/>
    <w:rsid w:val="20D8C87B"/>
    <w:rsid w:val="20DE5DF6"/>
    <w:rsid w:val="20E0F280"/>
    <w:rsid w:val="20E4D4FB"/>
    <w:rsid w:val="20E9C8F0"/>
    <w:rsid w:val="20F2C650"/>
    <w:rsid w:val="20F95C8B"/>
    <w:rsid w:val="20FC7449"/>
    <w:rsid w:val="2101F639"/>
    <w:rsid w:val="210743BE"/>
    <w:rsid w:val="210C790F"/>
    <w:rsid w:val="210EAF7A"/>
    <w:rsid w:val="21175459"/>
    <w:rsid w:val="2122D02E"/>
    <w:rsid w:val="21272014"/>
    <w:rsid w:val="212AAE01"/>
    <w:rsid w:val="2138A1F0"/>
    <w:rsid w:val="213955AA"/>
    <w:rsid w:val="213C7C65"/>
    <w:rsid w:val="2152FEDC"/>
    <w:rsid w:val="215BF46B"/>
    <w:rsid w:val="216017B8"/>
    <w:rsid w:val="21662C58"/>
    <w:rsid w:val="216C2B29"/>
    <w:rsid w:val="2173497B"/>
    <w:rsid w:val="2175AC88"/>
    <w:rsid w:val="217D241E"/>
    <w:rsid w:val="21802D49"/>
    <w:rsid w:val="218719B0"/>
    <w:rsid w:val="21883CED"/>
    <w:rsid w:val="2188835E"/>
    <w:rsid w:val="218E969D"/>
    <w:rsid w:val="2190FEC8"/>
    <w:rsid w:val="219298F6"/>
    <w:rsid w:val="21A8791A"/>
    <w:rsid w:val="21ABDC95"/>
    <w:rsid w:val="21B4AE29"/>
    <w:rsid w:val="21BFF4B1"/>
    <w:rsid w:val="21C3CBA4"/>
    <w:rsid w:val="21C77A00"/>
    <w:rsid w:val="21C7A2CA"/>
    <w:rsid w:val="21CDF059"/>
    <w:rsid w:val="21D03BBC"/>
    <w:rsid w:val="21D88ADC"/>
    <w:rsid w:val="21E22BEA"/>
    <w:rsid w:val="21E561FF"/>
    <w:rsid w:val="21E6EC67"/>
    <w:rsid w:val="22087A92"/>
    <w:rsid w:val="220B8AEF"/>
    <w:rsid w:val="2210C97C"/>
    <w:rsid w:val="2224F55C"/>
    <w:rsid w:val="222BBD0B"/>
    <w:rsid w:val="22316B75"/>
    <w:rsid w:val="22341FA9"/>
    <w:rsid w:val="2235C305"/>
    <w:rsid w:val="224AC68F"/>
    <w:rsid w:val="224C34E6"/>
    <w:rsid w:val="224F3EEE"/>
    <w:rsid w:val="2253D973"/>
    <w:rsid w:val="225AE387"/>
    <w:rsid w:val="225BE16F"/>
    <w:rsid w:val="225CB8BD"/>
    <w:rsid w:val="2266A669"/>
    <w:rsid w:val="2269DADF"/>
    <w:rsid w:val="227169C1"/>
    <w:rsid w:val="227ECDDC"/>
    <w:rsid w:val="228872FF"/>
    <w:rsid w:val="228B5A63"/>
    <w:rsid w:val="2291D5D7"/>
    <w:rsid w:val="229B3520"/>
    <w:rsid w:val="22A1D011"/>
    <w:rsid w:val="22B0E20F"/>
    <w:rsid w:val="22B18C6F"/>
    <w:rsid w:val="22B3C319"/>
    <w:rsid w:val="22B9947C"/>
    <w:rsid w:val="22B9D020"/>
    <w:rsid w:val="22C70484"/>
    <w:rsid w:val="22CE2B20"/>
    <w:rsid w:val="22DE82C3"/>
    <w:rsid w:val="22DFE0CE"/>
    <w:rsid w:val="22E0A218"/>
    <w:rsid w:val="22E0C2DB"/>
    <w:rsid w:val="22E134A8"/>
    <w:rsid w:val="22E6CAAF"/>
    <w:rsid w:val="22F230FA"/>
    <w:rsid w:val="22F25DF7"/>
    <w:rsid w:val="22F3A4E6"/>
    <w:rsid w:val="22F4AC63"/>
    <w:rsid w:val="22F5F27A"/>
    <w:rsid w:val="22FB894B"/>
    <w:rsid w:val="22FC32B8"/>
    <w:rsid w:val="23000380"/>
    <w:rsid w:val="2300B123"/>
    <w:rsid w:val="230369C5"/>
    <w:rsid w:val="2304E548"/>
    <w:rsid w:val="23056A13"/>
    <w:rsid w:val="2305C83F"/>
    <w:rsid w:val="23098D15"/>
    <w:rsid w:val="2316B8B1"/>
    <w:rsid w:val="2318CA04"/>
    <w:rsid w:val="2319DAF9"/>
    <w:rsid w:val="231CC3B1"/>
    <w:rsid w:val="23274EB6"/>
    <w:rsid w:val="23279A8B"/>
    <w:rsid w:val="23349E1B"/>
    <w:rsid w:val="233A8BF0"/>
    <w:rsid w:val="233B97E9"/>
    <w:rsid w:val="2342862A"/>
    <w:rsid w:val="2346107F"/>
    <w:rsid w:val="23486CC8"/>
    <w:rsid w:val="234AD9F0"/>
    <w:rsid w:val="2350AC47"/>
    <w:rsid w:val="2353899F"/>
    <w:rsid w:val="2353935A"/>
    <w:rsid w:val="2356275A"/>
    <w:rsid w:val="2357667E"/>
    <w:rsid w:val="2358B056"/>
    <w:rsid w:val="235ADEAB"/>
    <w:rsid w:val="2360345F"/>
    <w:rsid w:val="23616F8A"/>
    <w:rsid w:val="2366EACC"/>
    <w:rsid w:val="2366EC28"/>
    <w:rsid w:val="2368BA5A"/>
    <w:rsid w:val="2379016F"/>
    <w:rsid w:val="2381DBC0"/>
    <w:rsid w:val="2385445B"/>
    <w:rsid w:val="23862901"/>
    <w:rsid w:val="238D1AD4"/>
    <w:rsid w:val="238FDC0E"/>
    <w:rsid w:val="23946B39"/>
    <w:rsid w:val="23A10B52"/>
    <w:rsid w:val="23A89973"/>
    <w:rsid w:val="23A9BE6B"/>
    <w:rsid w:val="23AE54B2"/>
    <w:rsid w:val="23B800E4"/>
    <w:rsid w:val="23BAB56C"/>
    <w:rsid w:val="23BAC94C"/>
    <w:rsid w:val="23C0DBD6"/>
    <w:rsid w:val="23C41797"/>
    <w:rsid w:val="23C563B9"/>
    <w:rsid w:val="23CAD631"/>
    <w:rsid w:val="23CB2DDD"/>
    <w:rsid w:val="23D21B69"/>
    <w:rsid w:val="23D5B4D2"/>
    <w:rsid w:val="23D5DBFC"/>
    <w:rsid w:val="23E05602"/>
    <w:rsid w:val="23E10BA8"/>
    <w:rsid w:val="23E755F9"/>
    <w:rsid w:val="23E77402"/>
    <w:rsid w:val="23EBBCFC"/>
    <w:rsid w:val="23EFE009"/>
    <w:rsid w:val="23F22F72"/>
    <w:rsid w:val="23F23E3F"/>
    <w:rsid w:val="23F6AC88"/>
    <w:rsid w:val="23F79847"/>
    <w:rsid w:val="23F7E9C0"/>
    <w:rsid w:val="23FACD0A"/>
    <w:rsid w:val="24067666"/>
    <w:rsid w:val="2406C8A8"/>
    <w:rsid w:val="24074E6B"/>
    <w:rsid w:val="240C8BBB"/>
    <w:rsid w:val="240CA0E9"/>
    <w:rsid w:val="24111313"/>
    <w:rsid w:val="24159396"/>
    <w:rsid w:val="24168765"/>
    <w:rsid w:val="2427E5B7"/>
    <w:rsid w:val="242BF6BB"/>
    <w:rsid w:val="2431C76E"/>
    <w:rsid w:val="2434C315"/>
    <w:rsid w:val="243CE8D7"/>
    <w:rsid w:val="2444ED7E"/>
    <w:rsid w:val="2445FA3C"/>
    <w:rsid w:val="244B01A0"/>
    <w:rsid w:val="244B72F0"/>
    <w:rsid w:val="245D2107"/>
    <w:rsid w:val="24658FB5"/>
    <w:rsid w:val="246BC3E3"/>
    <w:rsid w:val="246F2275"/>
    <w:rsid w:val="24746C99"/>
    <w:rsid w:val="24774613"/>
    <w:rsid w:val="247C6C28"/>
    <w:rsid w:val="2483AF32"/>
    <w:rsid w:val="2490A9FD"/>
    <w:rsid w:val="2492B2BC"/>
    <w:rsid w:val="24934268"/>
    <w:rsid w:val="249976BD"/>
    <w:rsid w:val="249AD845"/>
    <w:rsid w:val="249E81E5"/>
    <w:rsid w:val="24A2DA78"/>
    <w:rsid w:val="24B818D4"/>
    <w:rsid w:val="24BCC05A"/>
    <w:rsid w:val="24C5298F"/>
    <w:rsid w:val="24C55672"/>
    <w:rsid w:val="24C6AA76"/>
    <w:rsid w:val="24CC7163"/>
    <w:rsid w:val="24EED0FD"/>
    <w:rsid w:val="24F3681B"/>
    <w:rsid w:val="24F7755A"/>
    <w:rsid w:val="24FD87A5"/>
    <w:rsid w:val="24FE9CD2"/>
    <w:rsid w:val="250D10E7"/>
    <w:rsid w:val="250D8428"/>
    <w:rsid w:val="251C006D"/>
    <w:rsid w:val="251E5E64"/>
    <w:rsid w:val="25239D44"/>
    <w:rsid w:val="25258480"/>
    <w:rsid w:val="252682A0"/>
    <w:rsid w:val="252B3666"/>
    <w:rsid w:val="25379FE0"/>
    <w:rsid w:val="2542D2C2"/>
    <w:rsid w:val="254ABF59"/>
    <w:rsid w:val="254DF25A"/>
    <w:rsid w:val="255A075C"/>
    <w:rsid w:val="256719BC"/>
    <w:rsid w:val="25673409"/>
    <w:rsid w:val="2567B563"/>
    <w:rsid w:val="2567CBE7"/>
    <w:rsid w:val="256B2FFB"/>
    <w:rsid w:val="256B70A3"/>
    <w:rsid w:val="256D043A"/>
    <w:rsid w:val="2571E643"/>
    <w:rsid w:val="2575839F"/>
    <w:rsid w:val="25789219"/>
    <w:rsid w:val="257CBB3B"/>
    <w:rsid w:val="25802F3A"/>
    <w:rsid w:val="25832B70"/>
    <w:rsid w:val="2588066A"/>
    <w:rsid w:val="258EA496"/>
    <w:rsid w:val="2590CC58"/>
    <w:rsid w:val="2593AFAA"/>
    <w:rsid w:val="25956B3D"/>
    <w:rsid w:val="259BA05F"/>
    <w:rsid w:val="259EF9EA"/>
    <w:rsid w:val="25A4F88B"/>
    <w:rsid w:val="25A647C5"/>
    <w:rsid w:val="25A9ED45"/>
    <w:rsid w:val="25B458DA"/>
    <w:rsid w:val="25B51A31"/>
    <w:rsid w:val="25C3D448"/>
    <w:rsid w:val="25C46C90"/>
    <w:rsid w:val="25C56A72"/>
    <w:rsid w:val="25CC8F4D"/>
    <w:rsid w:val="25CEAF57"/>
    <w:rsid w:val="25D3D2BA"/>
    <w:rsid w:val="25DC0192"/>
    <w:rsid w:val="25DE2FA3"/>
    <w:rsid w:val="25E41416"/>
    <w:rsid w:val="25E5E470"/>
    <w:rsid w:val="25E660C5"/>
    <w:rsid w:val="25E9762D"/>
    <w:rsid w:val="25EED97D"/>
    <w:rsid w:val="25F0313D"/>
    <w:rsid w:val="25F046CC"/>
    <w:rsid w:val="25F0B858"/>
    <w:rsid w:val="25F253D2"/>
    <w:rsid w:val="25FA9137"/>
    <w:rsid w:val="25FC8807"/>
    <w:rsid w:val="25FF30A8"/>
    <w:rsid w:val="26042541"/>
    <w:rsid w:val="260D6848"/>
    <w:rsid w:val="26119EAC"/>
    <w:rsid w:val="26151A1A"/>
    <w:rsid w:val="261566FE"/>
    <w:rsid w:val="262214BC"/>
    <w:rsid w:val="26291C75"/>
    <w:rsid w:val="262E76F4"/>
    <w:rsid w:val="2632528F"/>
    <w:rsid w:val="264057AC"/>
    <w:rsid w:val="26451B2D"/>
    <w:rsid w:val="2646A2B1"/>
    <w:rsid w:val="2646C783"/>
    <w:rsid w:val="2646EAB7"/>
    <w:rsid w:val="26506110"/>
    <w:rsid w:val="26517750"/>
    <w:rsid w:val="2653553C"/>
    <w:rsid w:val="265C24E2"/>
    <w:rsid w:val="265DA278"/>
    <w:rsid w:val="26608AB0"/>
    <w:rsid w:val="26645348"/>
    <w:rsid w:val="266493D8"/>
    <w:rsid w:val="266A83FE"/>
    <w:rsid w:val="266AC092"/>
    <w:rsid w:val="266DDDAE"/>
    <w:rsid w:val="2676EFE0"/>
    <w:rsid w:val="26784A26"/>
    <w:rsid w:val="267BE028"/>
    <w:rsid w:val="2680487E"/>
    <w:rsid w:val="2685EDDD"/>
    <w:rsid w:val="2692BC8B"/>
    <w:rsid w:val="2693715A"/>
    <w:rsid w:val="26952B20"/>
    <w:rsid w:val="269D1BE4"/>
    <w:rsid w:val="26A86FC2"/>
    <w:rsid w:val="26AAE6E8"/>
    <w:rsid w:val="26AD9B56"/>
    <w:rsid w:val="26AE74F0"/>
    <w:rsid w:val="26BA8C68"/>
    <w:rsid w:val="26BAEFA3"/>
    <w:rsid w:val="26BD1CD1"/>
    <w:rsid w:val="26C9B3C4"/>
    <w:rsid w:val="26C9FCBD"/>
    <w:rsid w:val="26CA0FA4"/>
    <w:rsid w:val="26CA28A1"/>
    <w:rsid w:val="26D04597"/>
    <w:rsid w:val="26D4A48B"/>
    <w:rsid w:val="26D99C97"/>
    <w:rsid w:val="26DFFAAC"/>
    <w:rsid w:val="26FA9A19"/>
    <w:rsid w:val="26FD5018"/>
    <w:rsid w:val="26FFB52D"/>
    <w:rsid w:val="2700E8F9"/>
    <w:rsid w:val="270BFF39"/>
    <w:rsid w:val="2712A47A"/>
    <w:rsid w:val="2718DE10"/>
    <w:rsid w:val="271E1FDA"/>
    <w:rsid w:val="271EC3A2"/>
    <w:rsid w:val="2720C019"/>
    <w:rsid w:val="2720C3BD"/>
    <w:rsid w:val="272630DF"/>
    <w:rsid w:val="273769C0"/>
    <w:rsid w:val="2738EAD9"/>
    <w:rsid w:val="273D183C"/>
    <w:rsid w:val="27495B9C"/>
    <w:rsid w:val="274A3792"/>
    <w:rsid w:val="274D75D0"/>
    <w:rsid w:val="274EBF9F"/>
    <w:rsid w:val="27584D1F"/>
    <w:rsid w:val="275C48A4"/>
    <w:rsid w:val="275E99B0"/>
    <w:rsid w:val="275F037C"/>
    <w:rsid w:val="2763E7F5"/>
    <w:rsid w:val="276FE9AD"/>
    <w:rsid w:val="2772C170"/>
    <w:rsid w:val="277C1A81"/>
    <w:rsid w:val="277F1720"/>
    <w:rsid w:val="27884E65"/>
    <w:rsid w:val="278A5082"/>
    <w:rsid w:val="278B9B19"/>
    <w:rsid w:val="278BD243"/>
    <w:rsid w:val="278C1358"/>
    <w:rsid w:val="278C44BC"/>
    <w:rsid w:val="278C790F"/>
    <w:rsid w:val="27971071"/>
    <w:rsid w:val="27981959"/>
    <w:rsid w:val="279A5410"/>
    <w:rsid w:val="27A40B55"/>
    <w:rsid w:val="27A48425"/>
    <w:rsid w:val="27A8B575"/>
    <w:rsid w:val="27B3953F"/>
    <w:rsid w:val="27B3CF57"/>
    <w:rsid w:val="27B830A9"/>
    <w:rsid w:val="27BEC111"/>
    <w:rsid w:val="27C2BD0A"/>
    <w:rsid w:val="27C37A23"/>
    <w:rsid w:val="27C4414A"/>
    <w:rsid w:val="27C4DE72"/>
    <w:rsid w:val="27C9A7F0"/>
    <w:rsid w:val="27CCED7A"/>
    <w:rsid w:val="27CF769B"/>
    <w:rsid w:val="27D4C410"/>
    <w:rsid w:val="27D4FFEA"/>
    <w:rsid w:val="27DC9B3C"/>
    <w:rsid w:val="27DF36B4"/>
    <w:rsid w:val="27DFCA1B"/>
    <w:rsid w:val="27E12F07"/>
    <w:rsid w:val="27E78CF4"/>
    <w:rsid w:val="27E79379"/>
    <w:rsid w:val="27E87F09"/>
    <w:rsid w:val="27EA764E"/>
    <w:rsid w:val="27EB17C2"/>
    <w:rsid w:val="27EDF576"/>
    <w:rsid w:val="27F32FB0"/>
    <w:rsid w:val="27F88A39"/>
    <w:rsid w:val="27FB5FC5"/>
    <w:rsid w:val="27FE0C34"/>
    <w:rsid w:val="280119BF"/>
    <w:rsid w:val="28064C16"/>
    <w:rsid w:val="280EBE63"/>
    <w:rsid w:val="28119F10"/>
    <w:rsid w:val="28185A7F"/>
    <w:rsid w:val="281A50C7"/>
    <w:rsid w:val="28235945"/>
    <w:rsid w:val="28269011"/>
    <w:rsid w:val="28333134"/>
    <w:rsid w:val="2836BB84"/>
    <w:rsid w:val="283B3127"/>
    <w:rsid w:val="284D6B5D"/>
    <w:rsid w:val="284FDC53"/>
    <w:rsid w:val="28511262"/>
    <w:rsid w:val="2867BBD9"/>
    <w:rsid w:val="286A9DF5"/>
    <w:rsid w:val="286E8478"/>
    <w:rsid w:val="286F26E4"/>
    <w:rsid w:val="287721B8"/>
    <w:rsid w:val="2877EC9A"/>
    <w:rsid w:val="287E6465"/>
    <w:rsid w:val="287E79B1"/>
    <w:rsid w:val="287EAAED"/>
    <w:rsid w:val="288BB36C"/>
    <w:rsid w:val="288F5D3B"/>
    <w:rsid w:val="28914AD5"/>
    <w:rsid w:val="28947B07"/>
    <w:rsid w:val="2899EF68"/>
    <w:rsid w:val="289AD820"/>
    <w:rsid w:val="289BBC52"/>
    <w:rsid w:val="289D2645"/>
    <w:rsid w:val="289EE8B0"/>
    <w:rsid w:val="28A2EBBC"/>
    <w:rsid w:val="28A6BC6E"/>
    <w:rsid w:val="28AEE2B8"/>
    <w:rsid w:val="28B8D571"/>
    <w:rsid w:val="28BFCB64"/>
    <w:rsid w:val="28C37DAF"/>
    <w:rsid w:val="28D61720"/>
    <w:rsid w:val="28DCA87F"/>
    <w:rsid w:val="28DF37EE"/>
    <w:rsid w:val="28DF5E16"/>
    <w:rsid w:val="28EA33A9"/>
    <w:rsid w:val="28EE3538"/>
    <w:rsid w:val="28EED735"/>
    <w:rsid w:val="28FB54C5"/>
    <w:rsid w:val="29014FC9"/>
    <w:rsid w:val="29097F9E"/>
    <w:rsid w:val="290A11BB"/>
    <w:rsid w:val="291191EE"/>
    <w:rsid w:val="29139CED"/>
    <w:rsid w:val="291529AD"/>
    <w:rsid w:val="29153648"/>
    <w:rsid w:val="2915BCB5"/>
    <w:rsid w:val="292257DE"/>
    <w:rsid w:val="2927E78E"/>
    <w:rsid w:val="2927F781"/>
    <w:rsid w:val="29288993"/>
    <w:rsid w:val="292C1CF2"/>
    <w:rsid w:val="292C62AC"/>
    <w:rsid w:val="292D5C47"/>
    <w:rsid w:val="292E619E"/>
    <w:rsid w:val="29359518"/>
    <w:rsid w:val="293E2447"/>
    <w:rsid w:val="293F9A30"/>
    <w:rsid w:val="2945F515"/>
    <w:rsid w:val="2947BDEF"/>
    <w:rsid w:val="294F4AD2"/>
    <w:rsid w:val="294FC5A7"/>
    <w:rsid w:val="2951DD69"/>
    <w:rsid w:val="2956ACCA"/>
    <w:rsid w:val="2963681E"/>
    <w:rsid w:val="29690096"/>
    <w:rsid w:val="297263E2"/>
    <w:rsid w:val="297B8235"/>
    <w:rsid w:val="29814A45"/>
    <w:rsid w:val="2982E502"/>
    <w:rsid w:val="29881B58"/>
    <w:rsid w:val="298996E3"/>
    <w:rsid w:val="298E5A8E"/>
    <w:rsid w:val="29969A00"/>
    <w:rsid w:val="29A05516"/>
    <w:rsid w:val="29A34999"/>
    <w:rsid w:val="29A56114"/>
    <w:rsid w:val="29AFD19B"/>
    <w:rsid w:val="29B15C5B"/>
    <w:rsid w:val="29B3E9F2"/>
    <w:rsid w:val="29B6F67D"/>
    <w:rsid w:val="29B8C4E2"/>
    <w:rsid w:val="29C02ADE"/>
    <w:rsid w:val="29C686E9"/>
    <w:rsid w:val="29C7D21B"/>
    <w:rsid w:val="29C9E383"/>
    <w:rsid w:val="29CC87A5"/>
    <w:rsid w:val="29D7F0BF"/>
    <w:rsid w:val="29E56EE9"/>
    <w:rsid w:val="29E87917"/>
    <w:rsid w:val="29EB7D55"/>
    <w:rsid w:val="29F741FE"/>
    <w:rsid w:val="29F74552"/>
    <w:rsid w:val="29F860DB"/>
    <w:rsid w:val="29FB741C"/>
    <w:rsid w:val="29FD3236"/>
    <w:rsid w:val="2A039CBD"/>
    <w:rsid w:val="2A091D84"/>
    <w:rsid w:val="2A0A83E4"/>
    <w:rsid w:val="2A0AAB27"/>
    <w:rsid w:val="2A0FD82D"/>
    <w:rsid w:val="2A115039"/>
    <w:rsid w:val="2A13BCFB"/>
    <w:rsid w:val="2A150BB8"/>
    <w:rsid w:val="2A18D954"/>
    <w:rsid w:val="2A1B8C9F"/>
    <w:rsid w:val="2A21AB7E"/>
    <w:rsid w:val="2A220F5F"/>
    <w:rsid w:val="2A3A8865"/>
    <w:rsid w:val="2A3E3E2E"/>
    <w:rsid w:val="2A48B4B3"/>
    <w:rsid w:val="2A4C1CB7"/>
    <w:rsid w:val="2A4E312B"/>
    <w:rsid w:val="2A51E34B"/>
    <w:rsid w:val="2A6B0E73"/>
    <w:rsid w:val="2A7C329C"/>
    <w:rsid w:val="2A7ED8E7"/>
    <w:rsid w:val="2A87F5C9"/>
    <w:rsid w:val="2A891B5E"/>
    <w:rsid w:val="2A8960D4"/>
    <w:rsid w:val="2A8AD039"/>
    <w:rsid w:val="2A908558"/>
    <w:rsid w:val="2A925DD1"/>
    <w:rsid w:val="2A98E572"/>
    <w:rsid w:val="2A9B900D"/>
    <w:rsid w:val="2A9C0938"/>
    <w:rsid w:val="2AAB13D6"/>
    <w:rsid w:val="2AB4226C"/>
    <w:rsid w:val="2AB4CC3B"/>
    <w:rsid w:val="2AB8D61C"/>
    <w:rsid w:val="2AC46162"/>
    <w:rsid w:val="2AC56112"/>
    <w:rsid w:val="2AD10A2F"/>
    <w:rsid w:val="2AD37B76"/>
    <w:rsid w:val="2AD5B8D9"/>
    <w:rsid w:val="2AD96F9C"/>
    <w:rsid w:val="2ADB8EC1"/>
    <w:rsid w:val="2AE81708"/>
    <w:rsid w:val="2AE982F6"/>
    <w:rsid w:val="2AEDC8EE"/>
    <w:rsid w:val="2AFD581B"/>
    <w:rsid w:val="2B017D25"/>
    <w:rsid w:val="2B04CCC6"/>
    <w:rsid w:val="2B0CA326"/>
    <w:rsid w:val="2B202F80"/>
    <w:rsid w:val="2B281193"/>
    <w:rsid w:val="2B3D8AE8"/>
    <w:rsid w:val="2B44B785"/>
    <w:rsid w:val="2B4BE0B7"/>
    <w:rsid w:val="2B5132E6"/>
    <w:rsid w:val="2B570098"/>
    <w:rsid w:val="2B64CCC8"/>
    <w:rsid w:val="2B6A2E13"/>
    <w:rsid w:val="2B754D5D"/>
    <w:rsid w:val="2B793421"/>
    <w:rsid w:val="2B85A48F"/>
    <w:rsid w:val="2B8D41A5"/>
    <w:rsid w:val="2B9BE0B7"/>
    <w:rsid w:val="2BA26F71"/>
    <w:rsid w:val="2BA9972F"/>
    <w:rsid w:val="2BB85423"/>
    <w:rsid w:val="2BC6D250"/>
    <w:rsid w:val="2BCD88C1"/>
    <w:rsid w:val="2BDC7069"/>
    <w:rsid w:val="2BE3ED9C"/>
    <w:rsid w:val="2BE436D8"/>
    <w:rsid w:val="2BE56442"/>
    <w:rsid w:val="2BEB6286"/>
    <w:rsid w:val="2BF16085"/>
    <w:rsid w:val="2BF54FE6"/>
    <w:rsid w:val="2BF8ACAE"/>
    <w:rsid w:val="2BFD2130"/>
    <w:rsid w:val="2BFEE52F"/>
    <w:rsid w:val="2C0775AB"/>
    <w:rsid w:val="2C098DD1"/>
    <w:rsid w:val="2C0B7645"/>
    <w:rsid w:val="2C0BE19D"/>
    <w:rsid w:val="2C0DFE4B"/>
    <w:rsid w:val="2C1012E0"/>
    <w:rsid w:val="2C14DF16"/>
    <w:rsid w:val="2C218B6F"/>
    <w:rsid w:val="2C21F598"/>
    <w:rsid w:val="2C2491AC"/>
    <w:rsid w:val="2C282F24"/>
    <w:rsid w:val="2C2D9716"/>
    <w:rsid w:val="2C2DCB89"/>
    <w:rsid w:val="2C2F7D32"/>
    <w:rsid w:val="2C307147"/>
    <w:rsid w:val="2C3C3479"/>
    <w:rsid w:val="2C447724"/>
    <w:rsid w:val="2C4C8CC2"/>
    <w:rsid w:val="2C4C96E5"/>
    <w:rsid w:val="2C5955BB"/>
    <w:rsid w:val="2C5CC993"/>
    <w:rsid w:val="2C652A56"/>
    <w:rsid w:val="2C65AA48"/>
    <w:rsid w:val="2C676544"/>
    <w:rsid w:val="2C71966A"/>
    <w:rsid w:val="2C730F0F"/>
    <w:rsid w:val="2C7752B3"/>
    <w:rsid w:val="2C77F9F2"/>
    <w:rsid w:val="2C8A3828"/>
    <w:rsid w:val="2C8B6FD5"/>
    <w:rsid w:val="2C90721D"/>
    <w:rsid w:val="2C9B94A4"/>
    <w:rsid w:val="2C9BB0B6"/>
    <w:rsid w:val="2C9D3967"/>
    <w:rsid w:val="2CA034E6"/>
    <w:rsid w:val="2CA6C235"/>
    <w:rsid w:val="2CAAA9EC"/>
    <w:rsid w:val="2CAB8B3F"/>
    <w:rsid w:val="2CAC8A49"/>
    <w:rsid w:val="2CAEBB28"/>
    <w:rsid w:val="2CAF3615"/>
    <w:rsid w:val="2CB887F2"/>
    <w:rsid w:val="2CC0439C"/>
    <w:rsid w:val="2CC34C2A"/>
    <w:rsid w:val="2CC3EDC4"/>
    <w:rsid w:val="2CC91864"/>
    <w:rsid w:val="2CCFE75E"/>
    <w:rsid w:val="2CD1CE64"/>
    <w:rsid w:val="2CD1E45C"/>
    <w:rsid w:val="2CD49F34"/>
    <w:rsid w:val="2CD6E9CC"/>
    <w:rsid w:val="2CD7D707"/>
    <w:rsid w:val="2CDC7E7A"/>
    <w:rsid w:val="2CDF871F"/>
    <w:rsid w:val="2CE09CBF"/>
    <w:rsid w:val="2CEFBFA9"/>
    <w:rsid w:val="2CF1EA57"/>
    <w:rsid w:val="2CF5C98B"/>
    <w:rsid w:val="2D004559"/>
    <w:rsid w:val="2D04319D"/>
    <w:rsid w:val="2D084D07"/>
    <w:rsid w:val="2D097B6C"/>
    <w:rsid w:val="2D0A5AAB"/>
    <w:rsid w:val="2D0D198A"/>
    <w:rsid w:val="2D0F483B"/>
    <w:rsid w:val="2D120F20"/>
    <w:rsid w:val="2D1A9FF2"/>
    <w:rsid w:val="2D1C0667"/>
    <w:rsid w:val="2D1E82D3"/>
    <w:rsid w:val="2D21C624"/>
    <w:rsid w:val="2D2345DA"/>
    <w:rsid w:val="2D24D18B"/>
    <w:rsid w:val="2D253784"/>
    <w:rsid w:val="2D2C1B85"/>
    <w:rsid w:val="2D31E4E2"/>
    <w:rsid w:val="2D396926"/>
    <w:rsid w:val="2D3B5138"/>
    <w:rsid w:val="2D4DEB53"/>
    <w:rsid w:val="2D50EA2C"/>
    <w:rsid w:val="2D52355D"/>
    <w:rsid w:val="2D597F90"/>
    <w:rsid w:val="2D59AA3E"/>
    <w:rsid w:val="2D5AB143"/>
    <w:rsid w:val="2D63105F"/>
    <w:rsid w:val="2D69E551"/>
    <w:rsid w:val="2D6A21AA"/>
    <w:rsid w:val="2D78C8D8"/>
    <w:rsid w:val="2D82E136"/>
    <w:rsid w:val="2D8F1DE4"/>
    <w:rsid w:val="2D9EC3B6"/>
    <w:rsid w:val="2DAB5E96"/>
    <w:rsid w:val="2DAE06A8"/>
    <w:rsid w:val="2DAE9B67"/>
    <w:rsid w:val="2DB7A332"/>
    <w:rsid w:val="2DC7411B"/>
    <w:rsid w:val="2DDB6821"/>
    <w:rsid w:val="2DEA1BB6"/>
    <w:rsid w:val="2DEEC3A1"/>
    <w:rsid w:val="2DF0EF9E"/>
    <w:rsid w:val="2DF23C5A"/>
    <w:rsid w:val="2E1486E2"/>
    <w:rsid w:val="2E1947BD"/>
    <w:rsid w:val="2E198877"/>
    <w:rsid w:val="2E1B61A0"/>
    <w:rsid w:val="2E203829"/>
    <w:rsid w:val="2E2AD5CF"/>
    <w:rsid w:val="2E2DFC87"/>
    <w:rsid w:val="2E31FA04"/>
    <w:rsid w:val="2E3D1F3D"/>
    <w:rsid w:val="2E407830"/>
    <w:rsid w:val="2E4501F9"/>
    <w:rsid w:val="2E4634AF"/>
    <w:rsid w:val="2E4EB5A1"/>
    <w:rsid w:val="2E50A5B9"/>
    <w:rsid w:val="2E535717"/>
    <w:rsid w:val="2E5CE53B"/>
    <w:rsid w:val="2E6008D5"/>
    <w:rsid w:val="2E615ACD"/>
    <w:rsid w:val="2E6545AD"/>
    <w:rsid w:val="2E70533E"/>
    <w:rsid w:val="2E741BF4"/>
    <w:rsid w:val="2E78EF93"/>
    <w:rsid w:val="2E810739"/>
    <w:rsid w:val="2E839450"/>
    <w:rsid w:val="2E8DFD20"/>
    <w:rsid w:val="2E9B9FC0"/>
    <w:rsid w:val="2E9C7B9A"/>
    <w:rsid w:val="2E9E663A"/>
    <w:rsid w:val="2EAB8E1D"/>
    <w:rsid w:val="2EAC2C1A"/>
    <w:rsid w:val="2EAC5E2A"/>
    <w:rsid w:val="2EAD0AF7"/>
    <w:rsid w:val="2EAD81CB"/>
    <w:rsid w:val="2EAD988F"/>
    <w:rsid w:val="2EAF07F7"/>
    <w:rsid w:val="2EC15755"/>
    <w:rsid w:val="2EC2F35A"/>
    <w:rsid w:val="2EC502BE"/>
    <w:rsid w:val="2EC5051F"/>
    <w:rsid w:val="2ED06494"/>
    <w:rsid w:val="2EDA6F16"/>
    <w:rsid w:val="2EDBAA21"/>
    <w:rsid w:val="2EDD0A2A"/>
    <w:rsid w:val="2EDDD752"/>
    <w:rsid w:val="2EE2A308"/>
    <w:rsid w:val="2EE92B9E"/>
    <w:rsid w:val="2EEE9016"/>
    <w:rsid w:val="2EF56C18"/>
    <w:rsid w:val="2EFB80E5"/>
    <w:rsid w:val="2EFD602D"/>
    <w:rsid w:val="2EFEC151"/>
    <w:rsid w:val="2F06EE2A"/>
    <w:rsid w:val="2F09C69C"/>
    <w:rsid w:val="2F142363"/>
    <w:rsid w:val="2F1F508A"/>
    <w:rsid w:val="2F20787D"/>
    <w:rsid w:val="2F20BBE8"/>
    <w:rsid w:val="2F25C9EF"/>
    <w:rsid w:val="2F27B755"/>
    <w:rsid w:val="2F2A88F6"/>
    <w:rsid w:val="2F2E378C"/>
    <w:rsid w:val="2F30F0DC"/>
    <w:rsid w:val="2F3B97A2"/>
    <w:rsid w:val="2F4CF89C"/>
    <w:rsid w:val="2F5CCEE6"/>
    <w:rsid w:val="2F6068AA"/>
    <w:rsid w:val="2F61BB7B"/>
    <w:rsid w:val="2F625724"/>
    <w:rsid w:val="2F6617D7"/>
    <w:rsid w:val="2F69A002"/>
    <w:rsid w:val="2F69B3E5"/>
    <w:rsid w:val="2F6B1707"/>
    <w:rsid w:val="2F6F944F"/>
    <w:rsid w:val="2F7A0CDB"/>
    <w:rsid w:val="2F7BEA34"/>
    <w:rsid w:val="2F821C91"/>
    <w:rsid w:val="2F865434"/>
    <w:rsid w:val="2F87C3DE"/>
    <w:rsid w:val="2F8CF608"/>
    <w:rsid w:val="2F936BBE"/>
    <w:rsid w:val="2F93B10D"/>
    <w:rsid w:val="2F978473"/>
    <w:rsid w:val="2FA754C6"/>
    <w:rsid w:val="2FA7B221"/>
    <w:rsid w:val="2FAC61B4"/>
    <w:rsid w:val="2FAE3558"/>
    <w:rsid w:val="2FAF3DF9"/>
    <w:rsid w:val="2FBB1600"/>
    <w:rsid w:val="2FBC0116"/>
    <w:rsid w:val="2FBF4BFE"/>
    <w:rsid w:val="2FC088EB"/>
    <w:rsid w:val="2FC11766"/>
    <w:rsid w:val="2FC1FCD7"/>
    <w:rsid w:val="2FC569B8"/>
    <w:rsid w:val="2FCF455A"/>
    <w:rsid w:val="2FD16EFE"/>
    <w:rsid w:val="2FD9E869"/>
    <w:rsid w:val="2FDB04DC"/>
    <w:rsid w:val="2FE57565"/>
    <w:rsid w:val="2FF43155"/>
    <w:rsid w:val="2FF57014"/>
    <w:rsid w:val="2FFA17E4"/>
    <w:rsid w:val="2FFEA199"/>
    <w:rsid w:val="2FFF5B52"/>
    <w:rsid w:val="300DD091"/>
    <w:rsid w:val="30129C0B"/>
    <w:rsid w:val="3017F134"/>
    <w:rsid w:val="302BEB63"/>
    <w:rsid w:val="3030AA93"/>
    <w:rsid w:val="3034BA32"/>
    <w:rsid w:val="303D61D3"/>
    <w:rsid w:val="3042AFF9"/>
    <w:rsid w:val="304D7F6E"/>
    <w:rsid w:val="304E034A"/>
    <w:rsid w:val="3059E9E9"/>
    <w:rsid w:val="305A8A9C"/>
    <w:rsid w:val="305E4026"/>
    <w:rsid w:val="305E9DE2"/>
    <w:rsid w:val="30605E47"/>
    <w:rsid w:val="3061CFC1"/>
    <w:rsid w:val="30642CEA"/>
    <w:rsid w:val="306C573C"/>
    <w:rsid w:val="306C6D0B"/>
    <w:rsid w:val="306CCFC8"/>
    <w:rsid w:val="307F4CA2"/>
    <w:rsid w:val="3080C48E"/>
    <w:rsid w:val="3081F92A"/>
    <w:rsid w:val="308343B5"/>
    <w:rsid w:val="3084FBFF"/>
    <w:rsid w:val="308F6620"/>
    <w:rsid w:val="3090FAC3"/>
    <w:rsid w:val="30953670"/>
    <w:rsid w:val="30999FA5"/>
    <w:rsid w:val="309D2C9D"/>
    <w:rsid w:val="30BD14F9"/>
    <w:rsid w:val="30C191E2"/>
    <w:rsid w:val="30C1D84D"/>
    <w:rsid w:val="30C6091A"/>
    <w:rsid w:val="30C60F95"/>
    <w:rsid w:val="30C80DCA"/>
    <w:rsid w:val="30CCB185"/>
    <w:rsid w:val="30D96B28"/>
    <w:rsid w:val="30E6C2CA"/>
    <w:rsid w:val="30F33378"/>
    <w:rsid w:val="30F641AD"/>
    <w:rsid w:val="30FBCC28"/>
    <w:rsid w:val="30FD59AF"/>
    <w:rsid w:val="30FFB036"/>
    <w:rsid w:val="3101E79C"/>
    <w:rsid w:val="3101F074"/>
    <w:rsid w:val="31207C00"/>
    <w:rsid w:val="312C4AD8"/>
    <w:rsid w:val="3135BD5E"/>
    <w:rsid w:val="3140DBD2"/>
    <w:rsid w:val="31463211"/>
    <w:rsid w:val="314943D9"/>
    <w:rsid w:val="314C35CB"/>
    <w:rsid w:val="314EE4AE"/>
    <w:rsid w:val="31547D40"/>
    <w:rsid w:val="3156A557"/>
    <w:rsid w:val="3156B8DF"/>
    <w:rsid w:val="3164DBD9"/>
    <w:rsid w:val="31655790"/>
    <w:rsid w:val="316647AC"/>
    <w:rsid w:val="317637D2"/>
    <w:rsid w:val="317A4CCD"/>
    <w:rsid w:val="31838105"/>
    <w:rsid w:val="3186F050"/>
    <w:rsid w:val="3190992E"/>
    <w:rsid w:val="3192DF7E"/>
    <w:rsid w:val="31953115"/>
    <w:rsid w:val="31976CC4"/>
    <w:rsid w:val="319DE6C7"/>
    <w:rsid w:val="319E7E8A"/>
    <w:rsid w:val="31B33509"/>
    <w:rsid w:val="31B3BA21"/>
    <w:rsid w:val="31BB2E94"/>
    <w:rsid w:val="31C0AEF1"/>
    <w:rsid w:val="31C45558"/>
    <w:rsid w:val="31C73B5E"/>
    <w:rsid w:val="31CADA61"/>
    <w:rsid w:val="31CB7419"/>
    <w:rsid w:val="31CFAE08"/>
    <w:rsid w:val="31D05805"/>
    <w:rsid w:val="31D93C12"/>
    <w:rsid w:val="31DBE911"/>
    <w:rsid w:val="31E0ADE8"/>
    <w:rsid w:val="31E104C2"/>
    <w:rsid w:val="31E55AEE"/>
    <w:rsid w:val="31E61650"/>
    <w:rsid w:val="31EC4025"/>
    <w:rsid w:val="31F0CCBF"/>
    <w:rsid w:val="31F27879"/>
    <w:rsid w:val="31F51F04"/>
    <w:rsid w:val="31F5A567"/>
    <w:rsid w:val="31F69C23"/>
    <w:rsid w:val="31FD9117"/>
    <w:rsid w:val="31FDFE51"/>
    <w:rsid w:val="320691E8"/>
    <w:rsid w:val="3207B0B8"/>
    <w:rsid w:val="320831EF"/>
    <w:rsid w:val="320BE101"/>
    <w:rsid w:val="32109859"/>
    <w:rsid w:val="3225ED21"/>
    <w:rsid w:val="3226BC66"/>
    <w:rsid w:val="322D75CF"/>
    <w:rsid w:val="32306CE2"/>
    <w:rsid w:val="32393217"/>
    <w:rsid w:val="3239D04D"/>
    <w:rsid w:val="32432B17"/>
    <w:rsid w:val="324394C2"/>
    <w:rsid w:val="32594FA8"/>
    <w:rsid w:val="325ABA8A"/>
    <w:rsid w:val="325D289D"/>
    <w:rsid w:val="3265CBC3"/>
    <w:rsid w:val="3266787C"/>
    <w:rsid w:val="3272BB8F"/>
    <w:rsid w:val="3274CC61"/>
    <w:rsid w:val="3280F976"/>
    <w:rsid w:val="3283FE79"/>
    <w:rsid w:val="32865A16"/>
    <w:rsid w:val="32876EE3"/>
    <w:rsid w:val="328E92BF"/>
    <w:rsid w:val="3290D669"/>
    <w:rsid w:val="329DB899"/>
    <w:rsid w:val="32A10EEE"/>
    <w:rsid w:val="32A1FDD5"/>
    <w:rsid w:val="32A3F9B7"/>
    <w:rsid w:val="32A5B517"/>
    <w:rsid w:val="32A9AE45"/>
    <w:rsid w:val="32AD5404"/>
    <w:rsid w:val="32B7EC53"/>
    <w:rsid w:val="32B8AE4C"/>
    <w:rsid w:val="32BC780D"/>
    <w:rsid w:val="32C286DB"/>
    <w:rsid w:val="32C572A9"/>
    <w:rsid w:val="32CE7A59"/>
    <w:rsid w:val="32CF3EB1"/>
    <w:rsid w:val="32D12973"/>
    <w:rsid w:val="32D53297"/>
    <w:rsid w:val="32DE3C14"/>
    <w:rsid w:val="32E2934E"/>
    <w:rsid w:val="32E44A0D"/>
    <w:rsid w:val="32E4525D"/>
    <w:rsid w:val="32E72E10"/>
    <w:rsid w:val="32E92419"/>
    <w:rsid w:val="32EFEB2C"/>
    <w:rsid w:val="32F428C1"/>
    <w:rsid w:val="32FA66D3"/>
    <w:rsid w:val="3308C805"/>
    <w:rsid w:val="3309D69F"/>
    <w:rsid w:val="3309EFEE"/>
    <w:rsid w:val="330BAB09"/>
    <w:rsid w:val="3315B6E6"/>
    <w:rsid w:val="3316877F"/>
    <w:rsid w:val="33169D76"/>
    <w:rsid w:val="331D003F"/>
    <w:rsid w:val="3325B525"/>
    <w:rsid w:val="332996D8"/>
    <w:rsid w:val="332B4470"/>
    <w:rsid w:val="333BB624"/>
    <w:rsid w:val="333FD987"/>
    <w:rsid w:val="33448356"/>
    <w:rsid w:val="33463A57"/>
    <w:rsid w:val="334CD55D"/>
    <w:rsid w:val="334D6051"/>
    <w:rsid w:val="3353BBDE"/>
    <w:rsid w:val="33548012"/>
    <w:rsid w:val="3360815F"/>
    <w:rsid w:val="336A47F2"/>
    <w:rsid w:val="33741981"/>
    <w:rsid w:val="3375A614"/>
    <w:rsid w:val="337963E8"/>
    <w:rsid w:val="337A3E20"/>
    <w:rsid w:val="337D26F0"/>
    <w:rsid w:val="337D6BE7"/>
    <w:rsid w:val="33821186"/>
    <w:rsid w:val="338D932B"/>
    <w:rsid w:val="3391D8C2"/>
    <w:rsid w:val="33923F73"/>
    <w:rsid w:val="339807DA"/>
    <w:rsid w:val="339E0F25"/>
    <w:rsid w:val="339EECCC"/>
    <w:rsid w:val="33AAB476"/>
    <w:rsid w:val="33B0BEEE"/>
    <w:rsid w:val="33B35618"/>
    <w:rsid w:val="33B5CA8D"/>
    <w:rsid w:val="33B6A930"/>
    <w:rsid w:val="33C9BD2C"/>
    <w:rsid w:val="33D02BEC"/>
    <w:rsid w:val="33D251E3"/>
    <w:rsid w:val="33D625D5"/>
    <w:rsid w:val="33DAEED9"/>
    <w:rsid w:val="33DC25B5"/>
    <w:rsid w:val="33DCEC0C"/>
    <w:rsid w:val="33E1C158"/>
    <w:rsid w:val="33E606D1"/>
    <w:rsid w:val="33E74B2F"/>
    <w:rsid w:val="33F259DF"/>
    <w:rsid w:val="33F2F5CB"/>
    <w:rsid w:val="33F8EACD"/>
    <w:rsid w:val="34013AC3"/>
    <w:rsid w:val="340795EB"/>
    <w:rsid w:val="340AAAD1"/>
    <w:rsid w:val="3413434E"/>
    <w:rsid w:val="341840F1"/>
    <w:rsid w:val="341E8CEE"/>
    <w:rsid w:val="3420EA10"/>
    <w:rsid w:val="3436A7B5"/>
    <w:rsid w:val="343ACAEE"/>
    <w:rsid w:val="343F563D"/>
    <w:rsid w:val="343FCEB4"/>
    <w:rsid w:val="3445AC78"/>
    <w:rsid w:val="3451673D"/>
    <w:rsid w:val="34576944"/>
    <w:rsid w:val="3461763A"/>
    <w:rsid w:val="3462981B"/>
    <w:rsid w:val="34672DD1"/>
    <w:rsid w:val="346B49D6"/>
    <w:rsid w:val="34728A26"/>
    <w:rsid w:val="34827107"/>
    <w:rsid w:val="34830BFD"/>
    <w:rsid w:val="3486AA4D"/>
    <w:rsid w:val="3486B841"/>
    <w:rsid w:val="348A2F2C"/>
    <w:rsid w:val="348B0CB8"/>
    <w:rsid w:val="3496F3C3"/>
    <w:rsid w:val="34AAA804"/>
    <w:rsid w:val="34AF8590"/>
    <w:rsid w:val="34B62855"/>
    <w:rsid w:val="34D81DB7"/>
    <w:rsid w:val="34DE4B53"/>
    <w:rsid w:val="34DE596B"/>
    <w:rsid w:val="34F432A7"/>
    <w:rsid w:val="34FAF821"/>
    <w:rsid w:val="34FCB687"/>
    <w:rsid w:val="350721DB"/>
    <w:rsid w:val="3509C730"/>
    <w:rsid w:val="351250A5"/>
    <w:rsid w:val="35145A26"/>
    <w:rsid w:val="35161F0F"/>
    <w:rsid w:val="35197FCA"/>
    <w:rsid w:val="351C141A"/>
    <w:rsid w:val="351F3604"/>
    <w:rsid w:val="3520AB72"/>
    <w:rsid w:val="3526FEA0"/>
    <w:rsid w:val="352C1CD8"/>
    <w:rsid w:val="352D6447"/>
    <w:rsid w:val="35311C93"/>
    <w:rsid w:val="3532CA8A"/>
    <w:rsid w:val="353C7030"/>
    <w:rsid w:val="353E23D4"/>
    <w:rsid w:val="3545D63E"/>
    <w:rsid w:val="3549C52D"/>
    <w:rsid w:val="3558348E"/>
    <w:rsid w:val="355ABE4F"/>
    <w:rsid w:val="356CF545"/>
    <w:rsid w:val="356E7945"/>
    <w:rsid w:val="356EB80A"/>
    <w:rsid w:val="3576ABA5"/>
    <w:rsid w:val="357B0536"/>
    <w:rsid w:val="35818C4A"/>
    <w:rsid w:val="358420BC"/>
    <w:rsid w:val="358B1E93"/>
    <w:rsid w:val="358E8A20"/>
    <w:rsid w:val="3593A14D"/>
    <w:rsid w:val="3597F44E"/>
    <w:rsid w:val="359854C5"/>
    <w:rsid w:val="359AF2B1"/>
    <w:rsid w:val="359D9682"/>
    <w:rsid w:val="35A1F22E"/>
    <w:rsid w:val="35B1B5B6"/>
    <w:rsid w:val="35BC6FCF"/>
    <w:rsid w:val="35BD3589"/>
    <w:rsid w:val="35BE295A"/>
    <w:rsid w:val="35BE2DD1"/>
    <w:rsid w:val="35C8E887"/>
    <w:rsid w:val="35CC5ECE"/>
    <w:rsid w:val="35D1C104"/>
    <w:rsid w:val="35EC43D9"/>
    <w:rsid w:val="35FA58CD"/>
    <w:rsid w:val="35FDD4DE"/>
    <w:rsid w:val="3611D403"/>
    <w:rsid w:val="36160B45"/>
    <w:rsid w:val="3617D64D"/>
    <w:rsid w:val="3618368A"/>
    <w:rsid w:val="3618415B"/>
    <w:rsid w:val="36185F7D"/>
    <w:rsid w:val="362182C5"/>
    <w:rsid w:val="3622D169"/>
    <w:rsid w:val="3628678D"/>
    <w:rsid w:val="362C78FE"/>
    <w:rsid w:val="362E232A"/>
    <w:rsid w:val="362E9A76"/>
    <w:rsid w:val="36305097"/>
    <w:rsid w:val="3631CB3B"/>
    <w:rsid w:val="363A6F86"/>
    <w:rsid w:val="3640CED3"/>
    <w:rsid w:val="36418DF9"/>
    <w:rsid w:val="3647A6B9"/>
    <w:rsid w:val="36587563"/>
    <w:rsid w:val="365C8E1E"/>
    <w:rsid w:val="3660EDD4"/>
    <w:rsid w:val="36644C84"/>
    <w:rsid w:val="36654E96"/>
    <w:rsid w:val="366E3734"/>
    <w:rsid w:val="3670A950"/>
    <w:rsid w:val="3677AD1A"/>
    <w:rsid w:val="36791DBD"/>
    <w:rsid w:val="367DCC2A"/>
    <w:rsid w:val="36900CC1"/>
    <w:rsid w:val="3690656C"/>
    <w:rsid w:val="3695BE3C"/>
    <w:rsid w:val="369FCCE3"/>
    <w:rsid w:val="36A35A63"/>
    <w:rsid w:val="36A3D4DC"/>
    <w:rsid w:val="36A82D71"/>
    <w:rsid w:val="36AB3D37"/>
    <w:rsid w:val="36B6A796"/>
    <w:rsid w:val="36B6F1B7"/>
    <w:rsid w:val="36C78D8A"/>
    <w:rsid w:val="36DB8791"/>
    <w:rsid w:val="36DF6EB4"/>
    <w:rsid w:val="36E0D165"/>
    <w:rsid w:val="36E21C33"/>
    <w:rsid w:val="36E243D5"/>
    <w:rsid w:val="36EDB961"/>
    <w:rsid w:val="36F29157"/>
    <w:rsid w:val="36FCBD3F"/>
    <w:rsid w:val="36FEA210"/>
    <w:rsid w:val="37036081"/>
    <w:rsid w:val="37088F28"/>
    <w:rsid w:val="370A937F"/>
    <w:rsid w:val="370E9687"/>
    <w:rsid w:val="371E8B98"/>
    <w:rsid w:val="372A7839"/>
    <w:rsid w:val="372C70C8"/>
    <w:rsid w:val="3736D39D"/>
    <w:rsid w:val="37469D56"/>
    <w:rsid w:val="374A824A"/>
    <w:rsid w:val="374C7E0E"/>
    <w:rsid w:val="37567498"/>
    <w:rsid w:val="37575413"/>
    <w:rsid w:val="3762C3EA"/>
    <w:rsid w:val="3765DD72"/>
    <w:rsid w:val="376D446F"/>
    <w:rsid w:val="377795B4"/>
    <w:rsid w:val="378813AB"/>
    <w:rsid w:val="37934BAF"/>
    <w:rsid w:val="379AA37C"/>
    <w:rsid w:val="379C03FF"/>
    <w:rsid w:val="37AD6A84"/>
    <w:rsid w:val="37AFE652"/>
    <w:rsid w:val="37BD39AA"/>
    <w:rsid w:val="37C09D8E"/>
    <w:rsid w:val="37C0EE8E"/>
    <w:rsid w:val="37C76EA2"/>
    <w:rsid w:val="37CBEEB0"/>
    <w:rsid w:val="37CC2247"/>
    <w:rsid w:val="37D395A5"/>
    <w:rsid w:val="37D544FD"/>
    <w:rsid w:val="37D6B717"/>
    <w:rsid w:val="37D86CD6"/>
    <w:rsid w:val="37DFF788"/>
    <w:rsid w:val="37E11100"/>
    <w:rsid w:val="37E470B1"/>
    <w:rsid w:val="37E4B26D"/>
    <w:rsid w:val="37F6959B"/>
    <w:rsid w:val="37F6D1B5"/>
    <w:rsid w:val="37F8FDBD"/>
    <w:rsid w:val="37FB6DFF"/>
    <w:rsid w:val="37FF9CC3"/>
    <w:rsid w:val="3802B728"/>
    <w:rsid w:val="38073C08"/>
    <w:rsid w:val="3807896A"/>
    <w:rsid w:val="380DB396"/>
    <w:rsid w:val="381555A6"/>
    <w:rsid w:val="38164002"/>
    <w:rsid w:val="381BF814"/>
    <w:rsid w:val="382902F9"/>
    <w:rsid w:val="382AA128"/>
    <w:rsid w:val="382BD338"/>
    <w:rsid w:val="382CF02D"/>
    <w:rsid w:val="3830708C"/>
    <w:rsid w:val="3836F2B5"/>
    <w:rsid w:val="38384FD3"/>
    <w:rsid w:val="383F76B8"/>
    <w:rsid w:val="3846D913"/>
    <w:rsid w:val="38472199"/>
    <w:rsid w:val="38477068"/>
    <w:rsid w:val="3847D010"/>
    <w:rsid w:val="384B039A"/>
    <w:rsid w:val="384E938C"/>
    <w:rsid w:val="3851E8A5"/>
    <w:rsid w:val="3857A2F6"/>
    <w:rsid w:val="38598BF8"/>
    <w:rsid w:val="385CE5AD"/>
    <w:rsid w:val="385F27A4"/>
    <w:rsid w:val="38632222"/>
    <w:rsid w:val="38656040"/>
    <w:rsid w:val="3868FB23"/>
    <w:rsid w:val="386A3E93"/>
    <w:rsid w:val="387065F5"/>
    <w:rsid w:val="3879F7AD"/>
    <w:rsid w:val="387CC3BF"/>
    <w:rsid w:val="387CD57A"/>
    <w:rsid w:val="387D2EA6"/>
    <w:rsid w:val="3885AB0A"/>
    <w:rsid w:val="38951430"/>
    <w:rsid w:val="389C30F2"/>
    <w:rsid w:val="389E0D0D"/>
    <w:rsid w:val="38A926A7"/>
    <w:rsid w:val="38B5AD37"/>
    <w:rsid w:val="38CEEDE7"/>
    <w:rsid w:val="38DEE6CA"/>
    <w:rsid w:val="38E8E5E7"/>
    <w:rsid w:val="38E93F73"/>
    <w:rsid w:val="38EDFC50"/>
    <w:rsid w:val="38F807BE"/>
    <w:rsid w:val="38FEEE44"/>
    <w:rsid w:val="3902539D"/>
    <w:rsid w:val="3908D326"/>
    <w:rsid w:val="390F94F4"/>
    <w:rsid w:val="39129134"/>
    <w:rsid w:val="391958D6"/>
    <w:rsid w:val="391D9F70"/>
    <w:rsid w:val="39201AE1"/>
    <w:rsid w:val="3920F2CD"/>
    <w:rsid w:val="392C13A0"/>
    <w:rsid w:val="392F8A56"/>
    <w:rsid w:val="393385C5"/>
    <w:rsid w:val="393CC0D0"/>
    <w:rsid w:val="3948BAA9"/>
    <w:rsid w:val="394FE21D"/>
    <w:rsid w:val="3951DF87"/>
    <w:rsid w:val="3957AD6C"/>
    <w:rsid w:val="395C4DA2"/>
    <w:rsid w:val="395DBAE8"/>
    <w:rsid w:val="39614CA1"/>
    <w:rsid w:val="3967916B"/>
    <w:rsid w:val="396DDB97"/>
    <w:rsid w:val="398277B4"/>
    <w:rsid w:val="3986DBBB"/>
    <w:rsid w:val="39933311"/>
    <w:rsid w:val="399E8789"/>
    <w:rsid w:val="399F47EA"/>
    <w:rsid w:val="39A436FC"/>
    <w:rsid w:val="39B1BC76"/>
    <w:rsid w:val="39BA2A51"/>
    <w:rsid w:val="39CB164C"/>
    <w:rsid w:val="39CE95A5"/>
    <w:rsid w:val="39D52454"/>
    <w:rsid w:val="39D54296"/>
    <w:rsid w:val="39D551D4"/>
    <w:rsid w:val="39D6F1DD"/>
    <w:rsid w:val="39D75558"/>
    <w:rsid w:val="39D7F219"/>
    <w:rsid w:val="39D9D354"/>
    <w:rsid w:val="39ECCBB2"/>
    <w:rsid w:val="39ED1D39"/>
    <w:rsid w:val="3A00278E"/>
    <w:rsid w:val="3A176789"/>
    <w:rsid w:val="3A1880C8"/>
    <w:rsid w:val="3A1FD6AB"/>
    <w:rsid w:val="3A2D566F"/>
    <w:rsid w:val="3A305136"/>
    <w:rsid w:val="3A33A0C6"/>
    <w:rsid w:val="3A353560"/>
    <w:rsid w:val="3A358CF1"/>
    <w:rsid w:val="3A36BC00"/>
    <w:rsid w:val="3A37E5E9"/>
    <w:rsid w:val="3A44DE3C"/>
    <w:rsid w:val="3A4CB45E"/>
    <w:rsid w:val="3A4E7040"/>
    <w:rsid w:val="3A50BF46"/>
    <w:rsid w:val="3A5E798B"/>
    <w:rsid w:val="3A614935"/>
    <w:rsid w:val="3A63A03D"/>
    <w:rsid w:val="3A684997"/>
    <w:rsid w:val="3A6BC22C"/>
    <w:rsid w:val="3A76F61A"/>
    <w:rsid w:val="3A77299B"/>
    <w:rsid w:val="3A7AA2EF"/>
    <w:rsid w:val="3A89BC46"/>
    <w:rsid w:val="3A89C0D8"/>
    <w:rsid w:val="3A9A9B5F"/>
    <w:rsid w:val="3A9B5951"/>
    <w:rsid w:val="3AA02294"/>
    <w:rsid w:val="3AA1D239"/>
    <w:rsid w:val="3AA832FD"/>
    <w:rsid w:val="3AA9AA4A"/>
    <w:rsid w:val="3AAE17D4"/>
    <w:rsid w:val="3AAEE206"/>
    <w:rsid w:val="3AB102D6"/>
    <w:rsid w:val="3ABFBAD6"/>
    <w:rsid w:val="3AC01394"/>
    <w:rsid w:val="3AC01E31"/>
    <w:rsid w:val="3AC2BC2C"/>
    <w:rsid w:val="3AD14601"/>
    <w:rsid w:val="3AD64821"/>
    <w:rsid w:val="3AD9DDE3"/>
    <w:rsid w:val="3ADD678E"/>
    <w:rsid w:val="3ADD837C"/>
    <w:rsid w:val="3AE14998"/>
    <w:rsid w:val="3AE3EB9C"/>
    <w:rsid w:val="3AEA40B9"/>
    <w:rsid w:val="3AF0FAE0"/>
    <w:rsid w:val="3AF252B6"/>
    <w:rsid w:val="3B0E6E04"/>
    <w:rsid w:val="3B127105"/>
    <w:rsid w:val="3B175477"/>
    <w:rsid w:val="3B18B1C2"/>
    <w:rsid w:val="3B234B5E"/>
    <w:rsid w:val="3B24D43B"/>
    <w:rsid w:val="3B294A5A"/>
    <w:rsid w:val="3B2D668C"/>
    <w:rsid w:val="3B3022D1"/>
    <w:rsid w:val="3B45AC88"/>
    <w:rsid w:val="3B4B1E3D"/>
    <w:rsid w:val="3B4C2F85"/>
    <w:rsid w:val="3B4CA328"/>
    <w:rsid w:val="3B521B25"/>
    <w:rsid w:val="3B5366E1"/>
    <w:rsid w:val="3B5F67F5"/>
    <w:rsid w:val="3B60CFBF"/>
    <w:rsid w:val="3B6222FC"/>
    <w:rsid w:val="3B647CE2"/>
    <w:rsid w:val="3B6BED3D"/>
    <w:rsid w:val="3B77E974"/>
    <w:rsid w:val="3B77F9D7"/>
    <w:rsid w:val="3B7E1028"/>
    <w:rsid w:val="3B7E3910"/>
    <w:rsid w:val="3B806DEC"/>
    <w:rsid w:val="3B8D8CA1"/>
    <w:rsid w:val="3B8E4B98"/>
    <w:rsid w:val="3B9FB0F5"/>
    <w:rsid w:val="3BA03B33"/>
    <w:rsid w:val="3BA52167"/>
    <w:rsid w:val="3BB56294"/>
    <w:rsid w:val="3BB75CE3"/>
    <w:rsid w:val="3BD48A75"/>
    <w:rsid w:val="3BD8AE35"/>
    <w:rsid w:val="3BDC0A73"/>
    <w:rsid w:val="3BDE4528"/>
    <w:rsid w:val="3BE87EB6"/>
    <w:rsid w:val="3BEB0CD5"/>
    <w:rsid w:val="3BF0860D"/>
    <w:rsid w:val="3BF3BBFC"/>
    <w:rsid w:val="3BFCB50C"/>
    <w:rsid w:val="3C022FFC"/>
    <w:rsid w:val="3C0ED5E8"/>
    <w:rsid w:val="3C0FFBFD"/>
    <w:rsid w:val="3C28327A"/>
    <w:rsid w:val="3C38EC04"/>
    <w:rsid w:val="3C4B8D17"/>
    <w:rsid w:val="3C4D10A0"/>
    <w:rsid w:val="3C4F1100"/>
    <w:rsid w:val="3C5904A7"/>
    <w:rsid w:val="3C5C9168"/>
    <w:rsid w:val="3C617343"/>
    <w:rsid w:val="3C658AA4"/>
    <w:rsid w:val="3C674BB1"/>
    <w:rsid w:val="3C69F10C"/>
    <w:rsid w:val="3C741AF7"/>
    <w:rsid w:val="3C7F4D56"/>
    <w:rsid w:val="3C85F992"/>
    <w:rsid w:val="3C927E37"/>
    <w:rsid w:val="3C9AF1BC"/>
    <w:rsid w:val="3C9F02F6"/>
    <w:rsid w:val="3CABCEB9"/>
    <w:rsid w:val="3CAD9769"/>
    <w:rsid w:val="3CADDEC2"/>
    <w:rsid w:val="3CB03603"/>
    <w:rsid w:val="3CB78C11"/>
    <w:rsid w:val="3CBA68C7"/>
    <w:rsid w:val="3CBC60BF"/>
    <w:rsid w:val="3CBF98FD"/>
    <w:rsid w:val="3CBFEC94"/>
    <w:rsid w:val="3CCDE11D"/>
    <w:rsid w:val="3CD33C30"/>
    <w:rsid w:val="3CD513B4"/>
    <w:rsid w:val="3CED6FB2"/>
    <w:rsid w:val="3CEDD80F"/>
    <w:rsid w:val="3CF29AD8"/>
    <w:rsid w:val="3CFEFDDD"/>
    <w:rsid w:val="3D0147BB"/>
    <w:rsid w:val="3D01DCBD"/>
    <w:rsid w:val="3D082975"/>
    <w:rsid w:val="3D0DCE37"/>
    <w:rsid w:val="3D155552"/>
    <w:rsid w:val="3D17FE44"/>
    <w:rsid w:val="3D1F7C16"/>
    <w:rsid w:val="3D1F9A3A"/>
    <w:rsid w:val="3D20A78F"/>
    <w:rsid w:val="3D241F61"/>
    <w:rsid w:val="3D246C74"/>
    <w:rsid w:val="3D2A44FF"/>
    <w:rsid w:val="3D2CF77B"/>
    <w:rsid w:val="3D307819"/>
    <w:rsid w:val="3D33BC09"/>
    <w:rsid w:val="3D3FE51A"/>
    <w:rsid w:val="3D4379DE"/>
    <w:rsid w:val="3D5356BD"/>
    <w:rsid w:val="3D58F88D"/>
    <w:rsid w:val="3D599E9E"/>
    <w:rsid w:val="3D5E2E78"/>
    <w:rsid w:val="3D70D63F"/>
    <w:rsid w:val="3D75C86C"/>
    <w:rsid w:val="3D7792EC"/>
    <w:rsid w:val="3D8009E7"/>
    <w:rsid w:val="3D86EC8D"/>
    <w:rsid w:val="3D877B99"/>
    <w:rsid w:val="3D91FBA0"/>
    <w:rsid w:val="3D92B3FF"/>
    <w:rsid w:val="3D9BDD9F"/>
    <w:rsid w:val="3D9CD32E"/>
    <w:rsid w:val="3DA2DE4A"/>
    <w:rsid w:val="3DACF651"/>
    <w:rsid w:val="3DB06E70"/>
    <w:rsid w:val="3DBC0875"/>
    <w:rsid w:val="3DBD3222"/>
    <w:rsid w:val="3DC12C71"/>
    <w:rsid w:val="3DCC0174"/>
    <w:rsid w:val="3DD1A402"/>
    <w:rsid w:val="3DD24B3E"/>
    <w:rsid w:val="3DDB0534"/>
    <w:rsid w:val="3DE13A31"/>
    <w:rsid w:val="3DE8F796"/>
    <w:rsid w:val="3DF082B8"/>
    <w:rsid w:val="3DF2C2EB"/>
    <w:rsid w:val="3DFE40EA"/>
    <w:rsid w:val="3E014FFB"/>
    <w:rsid w:val="3E01B2A0"/>
    <w:rsid w:val="3E08EA51"/>
    <w:rsid w:val="3E092AC2"/>
    <w:rsid w:val="3E0ADCBC"/>
    <w:rsid w:val="3E100061"/>
    <w:rsid w:val="3E110F68"/>
    <w:rsid w:val="3E1410A7"/>
    <w:rsid w:val="3E18B1F0"/>
    <w:rsid w:val="3E192E7E"/>
    <w:rsid w:val="3E1B27C4"/>
    <w:rsid w:val="3E1C0617"/>
    <w:rsid w:val="3E203F19"/>
    <w:rsid w:val="3E334BB9"/>
    <w:rsid w:val="3E41373F"/>
    <w:rsid w:val="3E4C7685"/>
    <w:rsid w:val="3E4D87A2"/>
    <w:rsid w:val="3E50A843"/>
    <w:rsid w:val="3E71CF71"/>
    <w:rsid w:val="3E80BD95"/>
    <w:rsid w:val="3E85A5BE"/>
    <w:rsid w:val="3E8B6A6B"/>
    <w:rsid w:val="3E94D628"/>
    <w:rsid w:val="3E985B4E"/>
    <w:rsid w:val="3EA01A27"/>
    <w:rsid w:val="3EA4B27E"/>
    <w:rsid w:val="3EA60621"/>
    <w:rsid w:val="3EAA5786"/>
    <w:rsid w:val="3EAD53A1"/>
    <w:rsid w:val="3EB199FE"/>
    <w:rsid w:val="3EB335DE"/>
    <w:rsid w:val="3EBEF36A"/>
    <w:rsid w:val="3EC062B8"/>
    <w:rsid w:val="3EC2D7EA"/>
    <w:rsid w:val="3EC3EF22"/>
    <w:rsid w:val="3EC77923"/>
    <w:rsid w:val="3ECD2B01"/>
    <w:rsid w:val="3ED06687"/>
    <w:rsid w:val="3EE3A496"/>
    <w:rsid w:val="3EEC0C76"/>
    <w:rsid w:val="3EF23397"/>
    <w:rsid w:val="3EFB1C41"/>
    <w:rsid w:val="3EFFB96A"/>
    <w:rsid w:val="3F07F83A"/>
    <w:rsid w:val="3F0A7B77"/>
    <w:rsid w:val="3F0BFEC9"/>
    <w:rsid w:val="3F1328BC"/>
    <w:rsid w:val="3F16D76B"/>
    <w:rsid w:val="3F1779D6"/>
    <w:rsid w:val="3F1CE20D"/>
    <w:rsid w:val="3F2EE37A"/>
    <w:rsid w:val="3F30391F"/>
    <w:rsid w:val="3F365886"/>
    <w:rsid w:val="3F37A9FB"/>
    <w:rsid w:val="3F3F2DC8"/>
    <w:rsid w:val="3F4110A1"/>
    <w:rsid w:val="3F42CE71"/>
    <w:rsid w:val="3F48D6BA"/>
    <w:rsid w:val="3F4D3FBE"/>
    <w:rsid w:val="3F4DB3C4"/>
    <w:rsid w:val="3F585E13"/>
    <w:rsid w:val="3F618819"/>
    <w:rsid w:val="3F6B2C77"/>
    <w:rsid w:val="3F6E6E96"/>
    <w:rsid w:val="3F723A2D"/>
    <w:rsid w:val="3F747E08"/>
    <w:rsid w:val="3F77B003"/>
    <w:rsid w:val="3F799ED1"/>
    <w:rsid w:val="3F7C1710"/>
    <w:rsid w:val="3F8BEAB1"/>
    <w:rsid w:val="3F8ED7E0"/>
    <w:rsid w:val="3F9013DD"/>
    <w:rsid w:val="3F9C0050"/>
    <w:rsid w:val="3FA0A2D5"/>
    <w:rsid w:val="3FA328B9"/>
    <w:rsid w:val="3FA75573"/>
    <w:rsid w:val="3FAD9AD5"/>
    <w:rsid w:val="3FAFF4A2"/>
    <w:rsid w:val="3FB5328D"/>
    <w:rsid w:val="3FB58D54"/>
    <w:rsid w:val="3FB797E8"/>
    <w:rsid w:val="3FBD1F88"/>
    <w:rsid w:val="3FBDCA4F"/>
    <w:rsid w:val="3FBDEC08"/>
    <w:rsid w:val="3FBF2B15"/>
    <w:rsid w:val="3FC28ABF"/>
    <w:rsid w:val="3FC2FFE6"/>
    <w:rsid w:val="3FC8189D"/>
    <w:rsid w:val="3FDBB61A"/>
    <w:rsid w:val="3FE0E8DA"/>
    <w:rsid w:val="3FE10DBA"/>
    <w:rsid w:val="3FEC22E5"/>
    <w:rsid w:val="3FF19A08"/>
    <w:rsid w:val="3FF7D30B"/>
    <w:rsid w:val="4010AD7C"/>
    <w:rsid w:val="4021BA52"/>
    <w:rsid w:val="402DA794"/>
    <w:rsid w:val="40388DA8"/>
    <w:rsid w:val="404293B1"/>
    <w:rsid w:val="4047CEDB"/>
    <w:rsid w:val="40500717"/>
    <w:rsid w:val="40509E8F"/>
    <w:rsid w:val="405D3CE2"/>
    <w:rsid w:val="405D3DBD"/>
    <w:rsid w:val="405FCF1A"/>
    <w:rsid w:val="4060C05B"/>
    <w:rsid w:val="406767D4"/>
    <w:rsid w:val="406D8AA2"/>
    <w:rsid w:val="406E84B0"/>
    <w:rsid w:val="40712CE8"/>
    <w:rsid w:val="40735FE2"/>
    <w:rsid w:val="40781BD9"/>
    <w:rsid w:val="40797FFD"/>
    <w:rsid w:val="407A4762"/>
    <w:rsid w:val="407A772B"/>
    <w:rsid w:val="407E7212"/>
    <w:rsid w:val="40909129"/>
    <w:rsid w:val="409A5D23"/>
    <w:rsid w:val="40A8E243"/>
    <w:rsid w:val="40ACC6EA"/>
    <w:rsid w:val="40BD0DF2"/>
    <w:rsid w:val="40C3D812"/>
    <w:rsid w:val="40C4D81B"/>
    <w:rsid w:val="40C607F6"/>
    <w:rsid w:val="40C7C695"/>
    <w:rsid w:val="40C8050A"/>
    <w:rsid w:val="40CCC4A4"/>
    <w:rsid w:val="40D6A8B5"/>
    <w:rsid w:val="40D9F7DA"/>
    <w:rsid w:val="40E021CF"/>
    <w:rsid w:val="40E113AF"/>
    <w:rsid w:val="40E6CA06"/>
    <w:rsid w:val="40F041D2"/>
    <w:rsid w:val="40F443F8"/>
    <w:rsid w:val="40F9F45E"/>
    <w:rsid w:val="40FCBD7C"/>
    <w:rsid w:val="40FD3D97"/>
    <w:rsid w:val="410048CA"/>
    <w:rsid w:val="4100AB35"/>
    <w:rsid w:val="4109AEA7"/>
    <w:rsid w:val="410C83BC"/>
    <w:rsid w:val="41150F18"/>
    <w:rsid w:val="41156696"/>
    <w:rsid w:val="4119636C"/>
    <w:rsid w:val="412CA8D4"/>
    <w:rsid w:val="41339D44"/>
    <w:rsid w:val="4135D6DE"/>
    <w:rsid w:val="413615F8"/>
    <w:rsid w:val="41391F63"/>
    <w:rsid w:val="4140614E"/>
    <w:rsid w:val="41430655"/>
    <w:rsid w:val="4145E2B5"/>
    <w:rsid w:val="414F89DC"/>
    <w:rsid w:val="4151E0DA"/>
    <w:rsid w:val="4152BFD6"/>
    <w:rsid w:val="41570548"/>
    <w:rsid w:val="416B4912"/>
    <w:rsid w:val="4176C205"/>
    <w:rsid w:val="41775AD4"/>
    <w:rsid w:val="41775EDC"/>
    <w:rsid w:val="4184FA03"/>
    <w:rsid w:val="4185B225"/>
    <w:rsid w:val="41891392"/>
    <w:rsid w:val="418B750B"/>
    <w:rsid w:val="418DB777"/>
    <w:rsid w:val="4192D14F"/>
    <w:rsid w:val="4197321B"/>
    <w:rsid w:val="419A4F64"/>
    <w:rsid w:val="419DCB5F"/>
    <w:rsid w:val="41A709EA"/>
    <w:rsid w:val="41A84D66"/>
    <w:rsid w:val="41ACE0B1"/>
    <w:rsid w:val="41AD1B7E"/>
    <w:rsid w:val="41B7FAB6"/>
    <w:rsid w:val="41E3ED35"/>
    <w:rsid w:val="41EB54D4"/>
    <w:rsid w:val="41F362E1"/>
    <w:rsid w:val="41F67CBE"/>
    <w:rsid w:val="4204275E"/>
    <w:rsid w:val="420F142D"/>
    <w:rsid w:val="421DE61E"/>
    <w:rsid w:val="422B05B3"/>
    <w:rsid w:val="422DF0BC"/>
    <w:rsid w:val="42310C6B"/>
    <w:rsid w:val="4232679D"/>
    <w:rsid w:val="42369AB3"/>
    <w:rsid w:val="4237B688"/>
    <w:rsid w:val="4239531C"/>
    <w:rsid w:val="423BEFFB"/>
    <w:rsid w:val="424754BA"/>
    <w:rsid w:val="4249B3B8"/>
    <w:rsid w:val="424B23BD"/>
    <w:rsid w:val="424DC375"/>
    <w:rsid w:val="42513EA9"/>
    <w:rsid w:val="425C4A60"/>
    <w:rsid w:val="4263B509"/>
    <w:rsid w:val="4264C399"/>
    <w:rsid w:val="42754436"/>
    <w:rsid w:val="42764AC0"/>
    <w:rsid w:val="42767525"/>
    <w:rsid w:val="427D2F88"/>
    <w:rsid w:val="4288BA0D"/>
    <w:rsid w:val="42898B73"/>
    <w:rsid w:val="42944CD0"/>
    <w:rsid w:val="42946599"/>
    <w:rsid w:val="42974F49"/>
    <w:rsid w:val="42A5390F"/>
    <w:rsid w:val="42A5C81E"/>
    <w:rsid w:val="42B0D0F9"/>
    <w:rsid w:val="42B44EA8"/>
    <w:rsid w:val="42BEF0BE"/>
    <w:rsid w:val="42C19B58"/>
    <w:rsid w:val="42C3A737"/>
    <w:rsid w:val="42C7F44C"/>
    <w:rsid w:val="42CB35BF"/>
    <w:rsid w:val="42CB65AF"/>
    <w:rsid w:val="42D6BD58"/>
    <w:rsid w:val="42DFE596"/>
    <w:rsid w:val="42E87AC5"/>
    <w:rsid w:val="42EC8005"/>
    <w:rsid w:val="42F341C2"/>
    <w:rsid w:val="42F781CA"/>
    <w:rsid w:val="42FCC295"/>
    <w:rsid w:val="43020ACA"/>
    <w:rsid w:val="4302E900"/>
    <w:rsid w:val="430BF981"/>
    <w:rsid w:val="430ECBC9"/>
    <w:rsid w:val="431F1A0B"/>
    <w:rsid w:val="4322D03B"/>
    <w:rsid w:val="4325859A"/>
    <w:rsid w:val="4329957F"/>
    <w:rsid w:val="432C6B83"/>
    <w:rsid w:val="43320CF3"/>
    <w:rsid w:val="4336E5CA"/>
    <w:rsid w:val="4339639C"/>
    <w:rsid w:val="433A9513"/>
    <w:rsid w:val="433BFCB6"/>
    <w:rsid w:val="43425B4F"/>
    <w:rsid w:val="43443328"/>
    <w:rsid w:val="43562AF9"/>
    <w:rsid w:val="435C6774"/>
    <w:rsid w:val="43672E92"/>
    <w:rsid w:val="43677605"/>
    <w:rsid w:val="43707E21"/>
    <w:rsid w:val="43750E84"/>
    <w:rsid w:val="4375C185"/>
    <w:rsid w:val="437A859B"/>
    <w:rsid w:val="438717FC"/>
    <w:rsid w:val="4389FE2F"/>
    <w:rsid w:val="439C1F97"/>
    <w:rsid w:val="439D34F5"/>
    <w:rsid w:val="43A6BF57"/>
    <w:rsid w:val="43A7868D"/>
    <w:rsid w:val="43AB2781"/>
    <w:rsid w:val="43B6C222"/>
    <w:rsid w:val="43B6CD00"/>
    <w:rsid w:val="43B9E16D"/>
    <w:rsid w:val="43BF33C3"/>
    <w:rsid w:val="43DB7AA7"/>
    <w:rsid w:val="43E566EF"/>
    <w:rsid w:val="43E77F89"/>
    <w:rsid w:val="43EA4C56"/>
    <w:rsid w:val="43EAD377"/>
    <w:rsid w:val="43F125AF"/>
    <w:rsid w:val="43F5DDA4"/>
    <w:rsid w:val="43F5FAFD"/>
    <w:rsid w:val="43F994F0"/>
    <w:rsid w:val="43FE7E52"/>
    <w:rsid w:val="44028006"/>
    <w:rsid w:val="4405ECCE"/>
    <w:rsid w:val="440832B1"/>
    <w:rsid w:val="440AE84D"/>
    <w:rsid w:val="440B1F11"/>
    <w:rsid w:val="4414FC96"/>
    <w:rsid w:val="441579E1"/>
    <w:rsid w:val="44189F5F"/>
    <w:rsid w:val="4427D8DC"/>
    <w:rsid w:val="4429AFA1"/>
    <w:rsid w:val="442FA8FB"/>
    <w:rsid w:val="44371176"/>
    <w:rsid w:val="4437BBC3"/>
    <w:rsid w:val="4443762C"/>
    <w:rsid w:val="44438F9A"/>
    <w:rsid w:val="444B1796"/>
    <w:rsid w:val="4450FD00"/>
    <w:rsid w:val="445148D0"/>
    <w:rsid w:val="4452F25A"/>
    <w:rsid w:val="445B3A40"/>
    <w:rsid w:val="445C7B6B"/>
    <w:rsid w:val="44636C65"/>
    <w:rsid w:val="4471EF4D"/>
    <w:rsid w:val="44748763"/>
    <w:rsid w:val="4474F185"/>
    <w:rsid w:val="44845981"/>
    <w:rsid w:val="448552D8"/>
    <w:rsid w:val="44928968"/>
    <w:rsid w:val="44A01CB5"/>
    <w:rsid w:val="44B15FA2"/>
    <w:rsid w:val="44B8D44F"/>
    <w:rsid w:val="44C775BF"/>
    <w:rsid w:val="44CBDF56"/>
    <w:rsid w:val="44CC0DCB"/>
    <w:rsid w:val="44D39A75"/>
    <w:rsid w:val="44E5D296"/>
    <w:rsid w:val="44E76946"/>
    <w:rsid w:val="44EF21CD"/>
    <w:rsid w:val="44F39A4D"/>
    <w:rsid w:val="44F3B173"/>
    <w:rsid w:val="44F55472"/>
    <w:rsid w:val="44F99387"/>
    <w:rsid w:val="45035C07"/>
    <w:rsid w:val="45148B4E"/>
    <w:rsid w:val="45160190"/>
    <w:rsid w:val="451D3823"/>
    <w:rsid w:val="451F08F9"/>
    <w:rsid w:val="4521C7FD"/>
    <w:rsid w:val="45268E55"/>
    <w:rsid w:val="452D55AE"/>
    <w:rsid w:val="453D2DB1"/>
    <w:rsid w:val="453E410E"/>
    <w:rsid w:val="4540AD5D"/>
    <w:rsid w:val="4540E6EC"/>
    <w:rsid w:val="45446B7D"/>
    <w:rsid w:val="454A3F4B"/>
    <w:rsid w:val="4553B0A9"/>
    <w:rsid w:val="45585DBA"/>
    <w:rsid w:val="455F4484"/>
    <w:rsid w:val="4562A993"/>
    <w:rsid w:val="456A4338"/>
    <w:rsid w:val="456EADBD"/>
    <w:rsid w:val="45732F67"/>
    <w:rsid w:val="457F2401"/>
    <w:rsid w:val="4586F7D3"/>
    <w:rsid w:val="458D0925"/>
    <w:rsid w:val="45951385"/>
    <w:rsid w:val="4595D6C8"/>
    <w:rsid w:val="459CA8DB"/>
    <w:rsid w:val="459F1B79"/>
    <w:rsid w:val="45A37268"/>
    <w:rsid w:val="45A5E07C"/>
    <w:rsid w:val="45A644E5"/>
    <w:rsid w:val="45A8B0EC"/>
    <w:rsid w:val="45AD7744"/>
    <w:rsid w:val="45B5D09C"/>
    <w:rsid w:val="45B5FB47"/>
    <w:rsid w:val="45B9224A"/>
    <w:rsid w:val="45C47397"/>
    <w:rsid w:val="45CBE1FF"/>
    <w:rsid w:val="45D22433"/>
    <w:rsid w:val="45D55273"/>
    <w:rsid w:val="45D5BF6C"/>
    <w:rsid w:val="45D680DD"/>
    <w:rsid w:val="45DD2869"/>
    <w:rsid w:val="45DE36AF"/>
    <w:rsid w:val="45EC05DC"/>
    <w:rsid w:val="45F33042"/>
    <w:rsid w:val="45F40290"/>
    <w:rsid w:val="45F7AAF5"/>
    <w:rsid w:val="45F890EC"/>
    <w:rsid w:val="45F95C71"/>
    <w:rsid w:val="460091EA"/>
    <w:rsid w:val="4601D57D"/>
    <w:rsid w:val="4606BBB8"/>
    <w:rsid w:val="46162ED5"/>
    <w:rsid w:val="4620D4A4"/>
    <w:rsid w:val="4621EEBD"/>
    <w:rsid w:val="4625932A"/>
    <w:rsid w:val="46275747"/>
    <w:rsid w:val="46293EF3"/>
    <w:rsid w:val="462CEFB0"/>
    <w:rsid w:val="46327C8B"/>
    <w:rsid w:val="46372079"/>
    <w:rsid w:val="463725D5"/>
    <w:rsid w:val="46424E36"/>
    <w:rsid w:val="46491ECF"/>
    <w:rsid w:val="4649F7E4"/>
    <w:rsid w:val="464F1B88"/>
    <w:rsid w:val="4651048D"/>
    <w:rsid w:val="465ED500"/>
    <w:rsid w:val="4661DAB8"/>
    <w:rsid w:val="46685320"/>
    <w:rsid w:val="466AAE10"/>
    <w:rsid w:val="466B9F44"/>
    <w:rsid w:val="466CE8A9"/>
    <w:rsid w:val="4681C0B0"/>
    <w:rsid w:val="468A2D0D"/>
    <w:rsid w:val="46930C70"/>
    <w:rsid w:val="469FBA11"/>
    <w:rsid w:val="46A978D7"/>
    <w:rsid w:val="46B3808E"/>
    <w:rsid w:val="46B449DF"/>
    <w:rsid w:val="46BB5B14"/>
    <w:rsid w:val="46BC7898"/>
    <w:rsid w:val="46C16562"/>
    <w:rsid w:val="46C1A181"/>
    <w:rsid w:val="46D2DDA5"/>
    <w:rsid w:val="46D6A05D"/>
    <w:rsid w:val="46DA1CE6"/>
    <w:rsid w:val="46E30DB6"/>
    <w:rsid w:val="46E3D1E7"/>
    <w:rsid w:val="46E537A7"/>
    <w:rsid w:val="46E88681"/>
    <w:rsid w:val="46F3970D"/>
    <w:rsid w:val="46FA6695"/>
    <w:rsid w:val="46FDF7C2"/>
    <w:rsid w:val="46FF17CE"/>
    <w:rsid w:val="4707233B"/>
    <w:rsid w:val="470C1B6B"/>
    <w:rsid w:val="47106395"/>
    <w:rsid w:val="47183CCC"/>
    <w:rsid w:val="47193907"/>
    <w:rsid w:val="472BFA54"/>
    <w:rsid w:val="473A26B1"/>
    <w:rsid w:val="473CAC0D"/>
    <w:rsid w:val="47417429"/>
    <w:rsid w:val="4744BC47"/>
    <w:rsid w:val="4748F24F"/>
    <w:rsid w:val="474E12F4"/>
    <w:rsid w:val="4750B9AF"/>
    <w:rsid w:val="47521E87"/>
    <w:rsid w:val="47543306"/>
    <w:rsid w:val="47567BC4"/>
    <w:rsid w:val="4759D9D8"/>
    <w:rsid w:val="476C3D24"/>
    <w:rsid w:val="476EB84C"/>
    <w:rsid w:val="476EF418"/>
    <w:rsid w:val="477509C0"/>
    <w:rsid w:val="477E612B"/>
    <w:rsid w:val="478006D9"/>
    <w:rsid w:val="478D3391"/>
    <w:rsid w:val="47927BCA"/>
    <w:rsid w:val="479A184A"/>
    <w:rsid w:val="479D35A3"/>
    <w:rsid w:val="47AAE290"/>
    <w:rsid w:val="47AB117A"/>
    <w:rsid w:val="47B9066F"/>
    <w:rsid w:val="47BBEACB"/>
    <w:rsid w:val="47BED68C"/>
    <w:rsid w:val="47C5DB59"/>
    <w:rsid w:val="47CFC953"/>
    <w:rsid w:val="47D2AD5C"/>
    <w:rsid w:val="47D8EDD8"/>
    <w:rsid w:val="47DDE78D"/>
    <w:rsid w:val="47E1E701"/>
    <w:rsid w:val="47E1F306"/>
    <w:rsid w:val="47EF3CC2"/>
    <w:rsid w:val="47F72709"/>
    <w:rsid w:val="47FD2B30"/>
    <w:rsid w:val="480045C3"/>
    <w:rsid w:val="4801D062"/>
    <w:rsid w:val="480768A4"/>
    <w:rsid w:val="48093687"/>
    <w:rsid w:val="48097E7A"/>
    <w:rsid w:val="480A42B2"/>
    <w:rsid w:val="480B92FB"/>
    <w:rsid w:val="480C0526"/>
    <w:rsid w:val="48106D71"/>
    <w:rsid w:val="481B5B51"/>
    <w:rsid w:val="481CBFE0"/>
    <w:rsid w:val="481F9BA0"/>
    <w:rsid w:val="4822F23D"/>
    <w:rsid w:val="482633FF"/>
    <w:rsid w:val="48271D30"/>
    <w:rsid w:val="4829A1CB"/>
    <w:rsid w:val="482D19A9"/>
    <w:rsid w:val="4844B037"/>
    <w:rsid w:val="484BBDC9"/>
    <w:rsid w:val="484C8730"/>
    <w:rsid w:val="485285DF"/>
    <w:rsid w:val="48553F2E"/>
    <w:rsid w:val="485E460D"/>
    <w:rsid w:val="4860240B"/>
    <w:rsid w:val="486B6789"/>
    <w:rsid w:val="486E8FCB"/>
    <w:rsid w:val="486F1376"/>
    <w:rsid w:val="48706178"/>
    <w:rsid w:val="4874AB93"/>
    <w:rsid w:val="48759A14"/>
    <w:rsid w:val="487E41D4"/>
    <w:rsid w:val="488B7010"/>
    <w:rsid w:val="4893D2DB"/>
    <w:rsid w:val="48954D7C"/>
    <w:rsid w:val="489C865E"/>
    <w:rsid w:val="489D508B"/>
    <w:rsid w:val="489F98F0"/>
    <w:rsid w:val="48A7A8FB"/>
    <w:rsid w:val="48AEF1C0"/>
    <w:rsid w:val="48B2F489"/>
    <w:rsid w:val="48B65CD2"/>
    <w:rsid w:val="48BE82C9"/>
    <w:rsid w:val="48BFF439"/>
    <w:rsid w:val="48CBE1C0"/>
    <w:rsid w:val="48CE0622"/>
    <w:rsid w:val="48D38468"/>
    <w:rsid w:val="48D984CD"/>
    <w:rsid w:val="48DA7FFC"/>
    <w:rsid w:val="48F1ABAF"/>
    <w:rsid w:val="491520F2"/>
    <w:rsid w:val="491923F8"/>
    <w:rsid w:val="4919917E"/>
    <w:rsid w:val="491D25F0"/>
    <w:rsid w:val="491FD6BF"/>
    <w:rsid w:val="49241BAA"/>
    <w:rsid w:val="4928FA58"/>
    <w:rsid w:val="492B4E55"/>
    <w:rsid w:val="493E4A13"/>
    <w:rsid w:val="493F87FD"/>
    <w:rsid w:val="493F8F25"/>
    <w:rsid w:val="494890A1"/>
    <w:rsid w:val="494C132D"/>
    <w:rsid w:val="495074DC"/>
    <w:rsid w:val="49513C17"/>
    <w:rsid w:val="495429DD"/>
    <w:rsid w:val="495B4B6E"/>
    <w:rsid w:val="495EB848"/>
    <w:rsid w:val="49633697"/>
    <w:rsid w:val="4968A96A"/>
    <w:rsid w:val="4986BC4A"/>
    <w:rsid w:val="4992D053"/>
    <w:rsid w:val="49A6535C"/>
    <w:rsid w:val="49AA28AE"/>
    <w:rsid w:val="49B00483"/>
    <w:rsid w:val="49B468A5"/>
    <w:rsid w:val="49BB541B"/>
    <w:rsid w:val="49C01BCD"/>
    <w:rsid w:val="49C61A4D"/>
    <w:rsid w:val="49CA0C58"/>
    <w:rsid w:val="49CAC655"/>
    <w:rsid w:val="49CAF8E3"/>
    <w:rsid w:val="49CFCD9E"/>
    <w:rsid w:val="49E2DBA1"/>
    <w:rsid w:val="49E3EB79"/>
    <w:rsid w:val="49E5E39F"/>
    <w:rsid w:val="49E645A2"/>
    <w:rsid w:val="49E7CBEB"/>
    <w:rsid w:val="49F18C20"/>
    <w:rsid w:val="49F43ACD"/>
    <w:rsid w:val="49F4FCDF"/>
    <w:rsid w:val="49FC7F54"/>
    <w:rsid w:val="49FC8DCC"/>
    <w:rsid w:val="4A083560"/>
    <w:rsid w:val="4A0A79C4"/>
    <w:rsid w:val="4A0B943C"/>
    <w:rsid w:val="4A0C0F0C"/>
    <w:rsid w:val="4A0CB0F6"/>
    <w:rsid w:val="4A174DD4"/>
    <w:rsid w:val="4A2F1DA5"/>
    <w:rsid w:val="4A371381"/>
    <w:rsid w:val="4A371D37"/>
    <w:rsid w:val="4A38E6C3"/>
    <w:rsid w:val="4A3D6B93"/>
    <w:rsid w:val="4A446BA3"/>
    <w:rsid w:val="4A4A1E41"/>
    <w:rsid w:val="4A4E1392"/>
    <w:rsid w:val="4A5140B8"/>
    <w:rsid w:val="4A5AA880"/>
    <w:rsid w:val="4A7911EE"/>
    <w:rsid w:val="4A792004"/>
    <w:rsid w:val="4A7A2ADE"/>
    <w:rsid w:val="4A857A66"/>
    <w:rsid w:val="4A8DC160"/>
    <w:rsid w:val="4A8E7403"/>
    <w:rsid w:val="4A8FACEB"/>
    <w:rsid w:val="4A93B368"/>
    <w:rsid w:val="4A9A69D8"/>
    <w:rsid w:val="4A9F50DA"/>
    <w:rsid w:val="4AA1C6D4"/>
    <w:rsid w:val="4AA8705E"/>
    <w:rsid w:val="4AAC6FAF"/>
    <w:rsid w:val="4AB0F749"/>
    <w:rsid w:val="4AC1591F"/>
    <w:rsid w:val="4ACB6F53"/>
    <w:rsid w:val="4AD2B6D2"/>
    <w:rsid w:val="4AD484EA"/>
    <w:rsid w:val="4AD8F9BC"/>
    <w:rsid w:val="4ADA9AE1"/>
    <w:rsid w:val="4AE1DAE1"/>
    <w:rsid w:val="4AE20BA7"/>
    <w:rsid w:val="4AE8BB83"/>
    <w:rsid w:val="4AEECF42"/>
    <w:rsid w:val="4AEFF003"/>
    <w:rsid w:val="4AF7E8A8"/>
    <w:rsid w:val="4B01C1F8"/>
    <w:rsid w:val="4B026010"/>
    <w:rsid w:val="4B0BEE0F"/>
    <w:rsid w:val="4B13C3B6"/>
    <w:rsid w:val="4B1CDCD8"/>
    <w:rsid w:val="4B1DEFD2"/>
    <w:rsid w:val="4B26C58A"/>
    <w:rsid w:val="4B369CF8"/>
    <w:rsid w:val="4B36CEC1"/>
    <w:rsid w:val="4B4024A9"/>
    <w:rsid w:val="4B4262A7"/>
    <w:rsid w:val="4B433AFB"/>
    <w:rsid w:val="4B459E47"/>
    <w:rsid w:val="4B48C524"/>
    <w:rsid w:val="4B503536"/>
    <w:rsid w:val="4B50C6F5"/>
    <w:rsid w:val="4B51E2C8"/>
    <w:rsid w:val="4B54865D"/>
    <w:rsid w:val="4B613AA7"/>
    <w:rsid w:val="4B674FD3"/>
    <w:rsid w:val="4B67A672"/>
    <w:rsid w:val="4B6803F1"/>
    <w:rsid w:val="4B76461F"/>
    <w:rsid w:val="4B7F04BB"/>
    <w:rsid w:val="4B83CA0E"/>
    <w:rsid w:val="4B8566F5"/>
    <w:rsid w:val="4B87DE6F"/>
    <w:rsid w:val="4B9C4B0C"/>
    <w:rsid w:val="4BA0C607"/>
    <w:rsid w:val="4BA17EF0"/>
    <w:rsid w:val="4BA1D263"/>
    <w:rsid w:val="4BA47D74"/>
    <w:rsid w:val="4BA8DB6A"/>
    <w:rsid w:val="4BB02A0C"/>
    <w:rsid w:val="4BB083E7"/>
    <w:rsid w:val="4BB5BF1C"/>
    <w:rsid w:val="4BB8D800"/>
    <w:rsid w:val="4BB9DCBD"/>
    <w:rsid w:val="4BBEB7E2"/>
    <w:rsid w:val="4BBF9A9A"/>
    <w:rsid w:val="4BC3716E"/>
    <w:rsid w:val="4BC7E7C8"/>
    <w:rsid w:val="4BCD3102"/>
    <w:rsid w:val="4BCEE4D4"/>
    <w:rsid w:val="4BCF47BB"/>
    <w:rsid w:val="4BDACD8C"/>
    <w:rsid w:val="4BE1FDEA"/>
    <w:rsid w:val="4BE3589C"/>
    <w:rsid w:val="4BEAD5C0"/>
    <w:rsid w:val="4BEEA4B0"/>
    <w:rsid w:val="4BFFCF53"/>
    <w:rsid w:val="4C0081EE"/>
    <w:rsid w:val="4C061019"/>
    <w:rsid w:val="4C06F1B1"/>
    <w:rsid w:val="4C096F22"/>
    <w:rsid w:val="4C0C7972"/>
    <w:rsid w:val="4C12174D"/>
    <w:rsid w:val="4C13FC4F"/>
    <w:rsid w:val="4C18882B"/>
    <w:rsid w:val="4C1D6CD6"/>
    <w:rsid w:val="4C20BBEC"/>
    <w:rsid w:val="4C2CF9A0"/>
    <w:rsid w:val="4C39111D"/>
    <w:rsid w:val="4C39235B"/>
    <w:rsid w:val="4C398AB3"/>
    <w:rsid w:val="4C3A6972"/>
    <w:rsid w:val="4C3A7503"/>
    <w:rsid w:val="4C3A9556"/>
    <w:rsid w:val="4C3D7C63"/>
    <w:rsid w:val="4C3FB9B1"/>
    <w:rsid w:val="4C4ED8F4"/>
    <w:rsid w:val="4C5B27C9"/>
    <w:rsid w:val="4C5D35F7"/>
    <w:rsid w:val="4C5DEC93"/>
    <w:rsid w:val="4C5F333D"/>
    <w:rsid w:val="4C64EC4C"/>
    <w:rsid w:val="4C6A1EE1"/>
    <w:rsid w:val="4C6DCA3D"/>
    <w:rsid w:val="4C71FF55"/>
    <w:rsid w:val="4C72EF43"/>
    <w:rsid w:val="4C7781D3"/>
    <w:rsid w:val="4C808AAC"/>
    <w:rsid w:val="4C87C8DE"/>
    <w:rsid w:val="4C8C8958"/>
    <w:rsid w:val="4C8D9975"/>
    <w:rsid w:val="4C946229"/>
    <w:rsid w:val="4C988836"/>
    <w:rsid w:val="4CA673D5"/>
    <w:rsid w:val="4CA68AC6"/>
    <w:rsid w:val="4CA8C1B0"/>
    <w:rsid w:val="4CA9CBA1"/>
    <w:rsid w:val="4CC73490"/>
    <w:rsid w:val="4CD06E16"/>
    <w:rsid w:val="4CD61568"/>
    <w:rsid w:val="4CD7D492"/>
    <w:rsid w:val="4CE639E8"/>
    <w:rsid w:val="4CF9E17A"/>
    <w:rsid w:val="4D01CDF0"/>
    <w:rsid w:val="4D04A227"/>
    <w:rsid w:val="4D056CDB"/>
    <w:rsid w:val="4D10FC66"/>
    <w:rsid w:val="4D133B4A"/>
    <w:rsid w:val="4D166124"/>
    <w:rsid w:val="4D1B0F23"/>
    <w:rsid w:val="4D1FD06C"/>
    <w:rsid w:val="4D2394C8"/>
    <w:rsid w:val="4D28206C"/>
    <w:rsid w:val="4D45AAFB"/>
    <w:rsid w:val="4D56A09F"/>
    <w:rsid w:val="4D5BB4DE"/>
    <w:rsid w:val="4D5D069F"/>
    <w:rsid w:val="4D6694CB"/>
    <w:rsid w:val="4D77C6B8"/>
    <w:rsid w:val="4D7FADF2"/>
    <w:rsid w:val="4D83DEF4"/>
    <w:rsid w:val="4D87F832"/>
    <w:rsid w:val="4D9F2012"/>
    <w:rsid w:val="4DA88FA4"/>
    <w:rsid w:val="4DAB0915"/>
    <w:rsid w:val="4DB568F9"/>
    <w:rsid w:val="4DBAAC47"/>
    <w:rsid w:val="4DBF23D1"/>
    <w:rsid w:val="4DCDE177"/>
    <w:rsid w:val="4DD1F66F"/>
    <w:rsid w:val="4DDE4871"/>
    <w:rsid w:val="4DE1BBE5"/>
    <w:rsid w:val="4DE20634"/>
    <w:rsid w:val="4DE2C0B7"/>
    <w:rsid w:val="4DED042C"/>
    <w:rsid w:val="4DEF0CD4"/>
    <w:rsid w:val="4DF5FA63"/>
    <w:rsid w:val="4DFD3276"/>
    <w:rsid w:val="4DFDD295"/>
    <w:rsid w:val="4DFFDDFB"/>
    <w:rsid w:val="4E07FC16"/>
    <w:rsid w:val="4E0B43FF"/>
    <w:rsid w:val="4E17599C"/>
    <w:rsid w:val="4E2B46E8"/>
    <w:rsid w:val="4E2C27D1"/>
    <w:rsid w:val="4E34F9DB"/>
    <w:rsid w:val="4E3872DE"/>
    <w:rsid w:val="4E3A3CDD"/>
    <w:rsid w:val="4E3A4ADC"/>
    <w:rsid w:val="4E3BFD91"/>
    <w:rsid w:val="4E42B692"/>
    <w:rsid w:val="4E42CF85"/>
    <w:rsid w:val="4E48C401"/>
    <w:rsid w:val="4E5514AC"/>
    <w:rsid w:val="4E57513E"/>
    <w:rsid w:val="4E5A3EE1"/>
    <w:rsid w:val="4E665F9C"/>
    <w:rsid w:val="4E684098"/>
    <w:rsid w:val="4E6D98FC"/>
    <w:rsid w:val="4E723F7A"/>
    <w:rsid w:val="4E774190"/>
    <w:rsid w:val="4E79617B"/>
    <w:rsid w:val="4E7FF6D3"/>
    <w:rsid w:val="4E82882A"/>
    <w:rsid w:val="4E8DBCA9"/>
    <w:rsid w:val="4E8E8847"/>
    <w:rsid w:val="4E91F2BC"/>
    <w:rsid w:val="4EA3DA6D"/>
    <w:rsid w:val="4EA492B9"/>
    <w:rsid w:val="4EA4F120"/>
    <w:rsid w:val="4EA69A8B"/>
    <w:rsid w:val="4EA99E94"/>
    <w:rsid w:val="4EAB9491"/>
    <w:rsid w:val="4EB5A80E"/>
    <w:rsid w:val="4EBA92ED"/>
    <w:rsid w:val="4EC4A6B0"/>
    <w:rsid w:val="4EC72801"/>
    <w:rsid w:val="4ECA111C"/>
    <w:rsid w:val="4ECB92EA"/>
    <w:rsid w:val="4ED1D478"/>
    <w:rsid w:val="4ED257F4"/>
    <w:rsid w:val="4ED57DC7"/>
    <w:rsid w:val="4EDE8EC2"/>
    <w:rsid w:val="4EEA8743"/>
    <w:rsid w:val="4EF71F23"/>
    <w:rsid w:val="4EF92BA2"/>
    <w:rsid w:val="4EFE2F26"/>
    <w:rsid w:val="4EFEE985"/>
    <w:rsid w:val="4EFFB2CC"/>
    <w:rsid w:val="4F0AD73A"/>
    <w:rsid w:val="4F10C4BA"/>
    <w:rsid w:val="4F237754"/>
    <w:rsid w:val="4F30EE47"/>
    <w:rsid w:val="4F35A1F5"/>
    <w:rsid w:val="4F3B2D7C"/>
    <w:rsid w:val="4F44D2F4"/>
    <w:rsid w:val="4F4595F6"/>
    <w:rsid w:val="4F595E95"/>
    <w:rsid w:val="4F5A66A7"/>
    <w:rsid w:val="4F6449AD"/>
    <w:rsid w:val="4F69277B"/>
    <w:rsid w:val="4F6C6B51"/>
    <w:rsid w:val="4F721275"/>
    <w:rsid w:val="4F7820C5"/>
    <w:rsid w:val="4F85CEA0"/>
    <w:rsid w:val="4F870863"/>
    <w:rsid w:val="4F898824"/>
    <w:rsid w:val="4F940BFE"/>
    <w:rsid w:val="4F9AFD43"/>
    <w:rsid w:val="4F9BB60A"/>
    <w:rsid w:val="4FA6847F"/>
    <w:rsid w:val="4FA6A970"/>
    <w:rsid w:val="4FAE45AA"/>
    <w:rsid w:val="4FB1B511"/>
    <w:rsid w:val="4FB3F7E9"/>
    <w:rsid w:val="4FB5AD94"/>
    <w:rsid w:val="4FB7E2BC"/>
    <w:rsid w:val="4FB7FC60"/>
    <w:rsid w:val="4FB8A0FB"/>
    <w:rsid w:val="4FBE67BC"/>
    <w:rsid w:val="4FC222F2"/>
    <w:rsid w:val="4FC65E9C"/>
    <w:rsid w:val="4FC76E07"/>
    <w:rsid w:val="4FC7A800"/>
    <w:rsid w:val="4FCA0E7B"/>
    <w:rsid w:val="4FD1131F"/>
    <w:rsid w:val="4FD39F54"/>
    <w:rsid w:val="4FEBC947"/>
    <w:rsid w:val="4FF48813"/>
    <w:rsid w:val="5000879E"/>
    <w:rsid w:val="50032D58"/>
    <w:rsid w:val="50085B72"/>
    <w:rsid w:val="5008C1F2"/>
    <w:rsid w:val="500E7F9B"/>
    <w:rsid w:val="500EA6B4"/>
    <w:rsid w:val="501014E2"/>
    <w:rsid w:val="5013399E"/>
    <w:rsid w:val="501A58BB"/>
    <w:rsid w:val="501E776F"/>
    <w:rsid w:val="5022E0DE"/>
    <w:rsid w:val="502721CE"/>
    <w:rsid w:val="502DF191"/>
    <w:rsid w:val="5033843A"/>
    <w:rsid w:val="50375F6D"/>
    <w:rsid w:val="50377823"/>
    <w:rsid w:val="50392470"/>
    <w:rsid w:val="5039C2F5"/>
    <w:rsid w:val="504AA747"/>
    <w:rsid w:val="50527CDE"/>
    <w:rsid w:val="505668C6"/>
    <w:rsid w:val="505CA3D0"/>
    <w:rsid w:val="5062956A"/>
    <w:rsid w:val="50757FF8"/>
    <w:rsid w:val="50771429"/>
    <w:rsid w:val="50783249"/>
    <w:rsid w:val="507ADC5D"/>
    <w:rsid w:val="507C2690"/>
    <w:rsid w:val="50800E8A"/>
    <w:rsid w:val="5084717C"/>
    <w:rsid w:val="5095CC6F"/>
    <w:rsid w:val="509A5ABA"/>
    <w:rsid w:val="509C2AE5"/>
    <w:rsid w:val="509EE0AC"/>
    <w:rsid w:val="50A1B3A0"/>
    <w:rsid w:val="50AD6DA2"/>
    <w:rsid w:val="50AFE201"/>
    <w:rsid w:val="50BAF5B2"/>
    <w:rsid w:val="50C1BC8A"/>
    <w:rsid w:val="50C272B0"/>
    <w:rsid w:val="50C4472B"/>
    <w:rsid w:val="50C65F11"/>
    <w:rsid w:val="50C7024C"/>
    <w:rsid w:val="50C910C7"/>
    <w:rsid w:val="50C9312B"/>
    <w:rsid w:val="50D099B6"/>
    <w:rsid w:val="50D454A5"/>
    <w:rsid w:val="50E282EE"/>
    <w:rsid w:val="50E6C51E"/>
    <w:rsid w:val="50E71403"/>
    <w:rsid w:val="50EAEF3A"/>
    <w:rsid w:val="50F14C9E"/>
    <w:rsid w:val="50F57C28"/>
    <w:rsid w:val="50F78F4A"/>
    <w:rsid w:val="50FAF1DD"/>
    <w:rsid w:val="5100DCE1"/>
    <w:rsid w:val="5101647F"/>
    <w:rsid w:val="5103C239"/>
    <w:rsid w:val="5106F0CF"/>
    <w:rsid w:val="5108AC59"/>
    <w:rsid w:val="510AE891"/>
    <w:rsid w:val="51185DC4"/>
    <w:rsid w:val="5130DD85"/>
    <w:rsid w:val="513C4B45"/>
    <w:rsid w:val="513D93B1"/>
    <w:rsid w:val="5147AD2B"/>
    <w:rsid w:val="514E4494"/>
    <w:rsid w:val="514F8379"/>
    <w:rsid w:val="515411DE"/>
    <w:rsid w:val="516279BD"/>
    <w:rsid w:val="5165D143"/>
    <w:rsid w:val="516B3343"/>
    <w:rsid w:val="51714B8D"/>
    <w:rsid w:val="517617E1"/>
    <w:rsid w:val="517A8246"/>
    <w:rsid w:val="517EF943"/>
    <w:rsid w:val="5180CF13"/>
    <w:rsid w:val="518105FE"/>
    <w:rsid w:val="518213EB"/>
    <w:rsid w:val="51893877"/>
    <w:rsid w:val="51958CD5"/>
    <w:rsid w:val="519845FA"/>
    <w:rsid w:val="519C0596"/>
    <w:rsid w:val="51A1756F"/>
    <w:rsid w:val="51A1D62F"/>
    <w:rsid w:val="51A7EA75"/>
    <w:rsid w:val="51B357F4"/>
    <w:rsid w:val="51B486E4"/>
    <w:rsid w:val="51B96CC7"/>
    <w:rsid w:val="51BDE6F6"/>
    <w:rsid w:val="51C49D63"/>
    <w:rsid w:val="51CDDCCB"/>
    <w:rsid w:val="51D01582"/>
    <w:rsid w:val="51D04FE3"/>
    <w:rsid w:val="51D05579"/>
    <w:rsid w:val="51D4BDE1"/>
    <w:rsid w:val="51E03DCF"/>
    <w:rsid w:val="51E496B8"/>
    <w:rsid w:val="51E63266"/>
    <w:rsid w:val="51F19C37"/>
    <w:rsid w:val="51FA6490"/>
    <w:rsid w:val="51FD139F"/>
    <w:rsid w:val="5200143F"/>
    <w:rsid w:val="52043B73"/>
    <w:rsid w:val="5206B3ED"/>
    <w:rsid w:val="520807A3"/>
    <w:rsid w:val="520AAB1F"/>
    <w:rsid w:val="520E4BC6"/>
    <w:rsid w:val="5210319F"/>
    <w:rsid w:val="5214CD5D"/>
    <w:rsid w:val="52179242"/>
    <w:rsid w:val="5218181C"/>
    <w:rsid w:val="522864AF"/>
    <w:rsid w:val="5228BF02"/>
    <w:rsid w:val="522CA141"/>
    <w:rsid w:val="522CDFA7"/>
    <w:rsid w:val="522D890C"/>
    <w:rsid w:val="5240B8B7"/>
    <w:rsid w:val="524163F0"/>
    <w:rsid w:val="5242C09F"/>
    <w:rsid w:val="5247C3A8"/>
    <w:rsid w:val="5247D3F2"/>
    <w:rsid w:val="524B3303"/>
    <w:rsid w:val="524E0729"/>
    <w:rsid w:val="5259D9F1"/>
    <w:rsid w:val="525B19DC"/>
    <w:rsid w:val="525B82F7"/>
    <w:rsid w:val="525FF255"/>
    <w:rsid w:val="5262286A"/>
    <w:rsid w:val="5262FBB3"/>
    <w:rsid w:val="52645AF1"/>
    <w:rsid w:val="52748C5A"/>
    <w:rsid w:val="527636C8"/>
    <w:rsid w:val="52804418"/>
    <w:rsid w:val="5289AF05"/>
    <w:rsid w:val="528E3641"/>
    <w:rsid w:val="529ABD3D"/>
    <w:rsid w:val="529D4FBA"/>
    <w:rsid w:val="529F635C"/>
    <w:rsid w:val="529FDBCA"/>
    <w:rsid w:val="52A7777E"/>
    <w:rsid w:val="52B7AC28"/>
    <w:rsid w:val="52BD87E8"/>
    <w:rsid w:val="52BE48E3"/>
    <w:rsid w:val="52C17591"/>
    <w:rsid w:val="52C83996"/>
    <w:rsid w:val="52CD4502"/>
    <w:rsid w:val="52DD11B1"/>
    <w:rsid w:val="52E2AA0E"/>
    <w:rsid w:val="52E9F618"/>
    <w:rsid w:val="52EB5D6D"/>
    <w:rsid w:val="52EF4B4D"/>
    <w:rsid w:val="52F9E0D8"/>
    <w:rsid w:val="52FE373B"/>
    <w:rsid w:val="52FECB68"/>
    <w:rsid w:val="52FFA5D4"/>
    <w:rsid w:val="530182B8"/>
    <w:rsid w:val="53038455"/>
    <w:rsid w:val="5304AC58"/>
    <w:rsid w:val="530D6DFA"/>
    <w:rsid w:val="5315236C"/>
    <w:rsid w:val="5323B8CC"/>
    <w:rsid w:val="5334865E"/>
    <w:rsid w:val="5334884A"/>
    <w:rsid w:val="533BBE04"/>
    <w:rsid w:val="5343F2B1"/>
    <w:rsid w:val="53514CE5"/>
    <w:rsid w:val="5359936A"/>
    <w:rsid w:val="5368093F"/>
    <w:rsid w:val="53732854"/>
    <w:rsid w:val="537D66CE"/>
    <w:rsid w:val="537F2D91"/>
    <w:rsid w:val="537F3F08"/>
    <w:rsid w:val="537F6883"/>
    <w:rsid w:val="53833278"/>
    <w:rsid w:val="5384B5C4"/>
    <w:rsid w:val="53892C35"/>
    <w:rsid w:val="53893A91"/>
    <w:rsid w:val="5389DC8A"/>
    <w:rsid w:val="539472BF"/>
    <w:rsid w:val="53965098"/>
    <w:rsid w:val="5398E107"/>
    <w:rsid w:val="539C8AAB"/>
    <w:rsid w:val="539F3A64"/>
    <w:rsid w:val="53A12B6D"/>
    <w:rsid w:val="53A8B514"/>
    <w:rsid w:val="53AAB6C6"/>
    <w:rsid w:val="53ABAD76"/>
    <w:rsid w:val="53ABE57C"/>
    <w:rsid w:val="53AEE1D8"/>
    <w:rsid w:val="53B7D7FD"/>
    <w:rsid w:val="53BCD23E"/>
    <w:rsid w:val="53D1D877"/>
    <w:rsid w:val="53D56873"/>
    <w:rsid w:val="53D815C8"/>
    <w:rsid w:val="53DC58DF"/>
    <w:rsid w:val="53DC7007"/>
    <w:rsid w:val="53DF9718"/>
    <w:rsid w:val="53E3B6BA"/>
    <w:rsid w:val="53F330F1"/>
    <w:rsid w:val="53F700AD"/>
    <w:rsid w:val="53FFB93D"/>
    <w:rsid w:val="54008EA7"/>
    <w:rsid w:val="54012973"/>
    <w:rsid w:val="54038BB0"/>
    <w:rsid w:val="540531C5"/>
    <w:rsid w:val="54069BE9"/>
    <w:rsid w:val="54078306"/>
    <w:rsid w:val="54082771"/>
    <w:rsid w:val="540D7CAA"/>
    <w:rsid w:val="540E583C"/>
    <w:rsid w:val="5416453F"/>
    <w:rsid w:val="54180033"/>
    <w:rsid w:val="5422EF36"/>
    <w:rsid w:val="54275C08"/>
    <w:rsid w:val="5427812A"/>
    <w:rsid w:val="542E77C4"/>
    <w:rsid w:val="54368E81"/>
    <w:rsid w:val="543C04AE"/>
    <w:rsid w:val="54433430"/>
    <w:rsid w:val="54467089"/>
    <w:rsid w:val="544768FB"/>
    <w:rsid w:val="545247CA"/>
    <w:rsid w:val="54547CEE"/>
    <w:rsid w:val="5476429D"/>
    <w:rsid w:val="54789F5B"/>
    <w:rsid w:val="547A9390"/>
    <w:rsid w:val="54850E84"/>
    <w:rsid w:val="548CAB76"/>
    <w:rsid w:val="548CB72B"/>
    <w:rsid w:val="5495F8D8"/>
    <w:rsid w:val="54975955"/>
    <w:rsid w:val="5497C4C6"/>
    <w:rsid w:val="549A1311"/>
    <w:rsid w:val="549C0E50"/>
    <w:rsid w:val="54A202A3"/>
    <w:rsid w:val="54A23A1E"/>
    <w:rsid w:val="54A4788B"/>
    <w:rsid w:val="54A4F037"/>
    <w:rsid w:val="54B9BCB6"/>
    <w:rsid w:val="54C96EF1"/>
    <w:rsid w:val="54CB3AB0"/>
    <w:rsid w:val="54CE34C0"/>
    <w:rsid w:val="54CFE6BC"/>
    <w:rsid w:val="54D03CC2"/>
    <w:rsid w:val="54D14FFD"/>
    <w:rsid w:val="54DCBCD4"/>
    <w:rsid w:val="54E62F0D"/>
    <w:rsid w:val="54E7DEAF"/>
    <w:rsid w:val="54E98EDF"/>
    <w:rsid w:val="54EB5AF3"/>
    <w:rsid w:val="54ED0535"/>
    <w:rsid w:val="550A6DE1"/>
    <w:rsid w:val="550D41D7"/>
    <w:rsid w:val="551430FE"/>
    <w:rsid w:val="55204419"/>
    <w:rsid w:val="55210533"/>
    <w:rsid w:val="552228B6"/>
    <w:rsid w:val="552ACF3A"/>
    <w:rsid w:val="553EA827"/>
    <w:rsid w:val="5545E381"/>
    <w:rsid w:val="55464B4D"/>
    <w:rsid w:val="5548D54E"/>
    <w:rsid w:val="554BB188"/>
    <w:rsid w:val="5553B830"/>
    <w:rsid w:val="55541CA3"/>
    <w:rsid w:val="55542C20"/>
    <w:rsid w:val="5559BD83"/>
    <w:rsid w:val="555A254D"/>
    <w:rsid w:val="555ADA18"/>
    <w:rsid w:val="555FF243"/>
    <w:rsid w:val="55613EF9"/>
    <w:rsid w:val="556187D9"/>
    <w:rsid w:val="5562A6CF"/>
    <w:rsid w:val="55649C39"/>
    <w:rsid w:val="556552BA"/>
    <w:rsid w:val="556BFDCE"/>
    <w:rsid w:val="55784B2B"/>
    <w:rsid w:val="557969E5"/>
    <w:rsid w:val="557AB088"/>
    <w:rsid w:val="557C7996"/>
    <w:rsid w:val="55992D9B"/>
    <w:rsid w:val="559F83B6"/>
    <w:rsid w:val="55A5505E"/>
    <w:rsid w:val="55A64E98"/>
    <w:rsid w:val="55A82696"/>
    <w:rsid w:val="55AA15BE"/>
    <w:rsid w:val="55AB3FB3"/>
    <w:rsid w:val="55ADEA73"/>
    <w:rsid w:val="55B02D52"/>
    <w:rsid w:val="55BFFDFB"/>
    <w:rsid w:val="55C22CD3"/>
    <w:rsid w:val="55C55EB0"/>
    <w:rsid w:val="55C7C9D5"/>
    <w:rsid w:val="55CB5AD6"/>
    <w:rsid w:val="55CD7B06"/>
    <w:rsid w:val="55F33FB3"/>
    <w:rsid w:val="55F78CEF"/>
    <w:rsid w:val="55FFFF16"/>
    <w:rsid w:val="5605291A"/>
    <w:rsid w:val="560547BF"/>
    <w:rsid w:val="56083967"/>
    <w:rsid w:val="560A025A"/>
    <w:rsid w:val="560B6357"/>
    <w:rsid w:val="560C6A8C"/>
    <w:rsid w:val="560EEE18"/>
    <w:rsid w:val="5618DF74"/>
    <w:rsid w:val="56205DA2"/>
    <w:rsid w:val="562422B9"/>
    <w:rsid w:val="56259CFB"/>
    <w:rsid w:val="562C344F"/>
    <w:rsid w:val="562C3BC7"/>
    <w:rsid w:val="562D771D"/>
    <w:rsid w:val="56405195"/>
    <w:rsid w:val="564929F1"/>
    <w:rsid w:val="5659AD87"/>
    <w:rsid w:val="5660CCAA"/>
    <w:rsid w:val="56624CB5"/>
    <w:rsid w:val="5669C506"/>
    <w:rsid w:val="566A004F"/>
    <w:rsid w:val="567A3B2A"/>
    <w:rsid w:val="5684F761"/>
    <w:rsid w:val="56870A76"/>
    <w:rsid w:val="56915D5F"/>
    <w:rsid w:val="569B48B8"/>
    <w:rsid w:val="56A00E6E"/>
    <w:rsid w:val="56A2271B"/>
    <w:rsid w:val="56A2294A"/>
    <w:rsid w:val="56A6AB6D"/>
    <w:rsid w:val="56ACA00B"/>
    <w:rsid w:val="56B351BC"/>
    <w:rsid w:val="56BCD3F6"/>
    <w:rsid w:val="56ED11A7"/>
    <w:rsid w:val="56FAC307"/>
    <w:rsid w:val="57020C6E"/>
    <w:rsid w:val="5702AF36"/>
    <w:rsid w:val="5704F7C6"/>
    <w:rsid w:val="570AC044"/>
    <w:rsid w:val="570E5E23"/>
    <w:rsid w:val="570F98E1"/>
    <w:rsid w:val="5710822B"/>
    <w:rsid w:val="57134AAF"/>
    <w:rsid w:val="57212756"/>
    <w:rsid w:val="5722FC9A"/>
    <w:rsid w:val="5729E280"/>
    <w:rsid w:val="57382566"/>
    <w:rsid w:val="5738439E"/>
    <w:rsid w:val="5738A76D"/>
    <w:rsid w:val="5739EFAA"/>
    <w:rsid w:val="573D45D2"/>
    <w:rsid w:val="5740E63D"/>
    <w:rsid w:val="5755CB3A"/>
    <w:rsid w:val="575B96E7"/>
    <w:rsid w:val="575F2627"/>
    <w:rsid w:val="576C5D21"/>
    <w:rsid w:val="57714DD6"/>
    <w:rsid w:val="5780888C"/>
    <w:rsid w:val="578C285E"/>
    <w:rsid w:val="578E2840"/>
    <w:rsid w:val="5793559A"/>
    <w:rsid w:val="579C615A"/>
    <w:rsid w:val="579E3E89"/>
    <w:rsid w:val="57A11DD1"/>
    <w:rsid w:val="57A30844"/>
    <w:rsid w:val="57AD4E05"/>
    <w:rsid w:val="57ADE35F"/>
    <w:rsid w:val="57BB4535"/>
    <w:rsid w:val="57BDA719"/>
    <w:rsid w:val="57C1DF55"/>
    <w:rsid w:val="57C71D3F"/>
    <w:rsid w:val="57CD29FD"/>
    <w:rsid w:val="57CE95B9"/>
    <w:rsid w:val="57CFFE9A"/>
    <w:rsid w:val="57D21455"/>
    <w:rsid w:val="57D291D1"/>
    <w:rsid w:val="57DA6455"/>
    <w:rsid w:val="57DBC761"/>
    <w:rsid w:val="57DBEDF7"/>
    <w:rsid w:val="57E049E3"/>
    <w:rsid w:val="57E5A2B7"/>
    <w:rsid w:val="57F1805A"/>
    <w:rsid w:val="57F84F99"/>
    <w:rsid w:val="57FA9424"/>
    <w:rsid w:val="5801FBF8"/>
    <w:rsid w:val="5806FAD9"/>
    <w:rsid w:val="580732ED"/>
    <w:rsid w:val="5808DFDA"/>
    <w:rsid w:val="580F4A9A"/>
    <w:rsid w:val="581820DF"/>
    <w:rsid w:val="5827CC28"/>
    <w:rsid w:val="582C9C92"/>
    <w:rsid w:val="582F21B0"/>
    <w:rsid w:val="58314A8B"/>
    <w:rsid w:val="58328F81"/>
    <w:rsid w:val="58354859"/>
    <w:rsid w:val="58358E46"/>
    <w:rsid w:val="5849A9D8"/>
    <w:rsid w:val="584E2193"/>
    <w:rsid w:val="5853DB84"/>
    <w:rsid w:val="585444C8"/>
    <w:rsid w:val="5854FBF5"/>
    <w:rsid w:val="58628955"/>
    <w:rsid w:val="586929B0"/>
    <w:rsid w:val="586979C1"/>
    <w:rsid w:val="586FFE24"/>
    <w:rsid w:val="58745D79"/>
    <w:rsid w:val="587A2552"/>
    <w:rsid w:val="587E06C7"/>
    <w:rsid w:val="5885CADB"/>
    <w:rsid w:val="588C197D"/>
    <w:rsid w:val="588CEE5E"/>
    <w:rsid w:val="5899F205"/>
    <w:rsid w:val="58A72D1F"/>
    <w:rsid w:val="58A9A687"/>
    <w:rsid w:val="58AB51D2"/>
    <w:rsid w:val="58AF0828"/>
    <w:rsid w:val="58B07CD1"/>
    <w:rsid w:val="58B800F7"/>
    <w:rsid w:val="58BD4B5F"/>
    <w:rsid w:val="58C4AC05"/>
    <w:rsid w:val="58C69674"/>
    <w:rsid w:val="58C784B7"/>
    <w:rsid w:val="58CE90F4"/>
    <w:rsid w:val="58D21A4A"/>
    <w:rsid w:val="58D21E7D"/>
    <w:rsid w:val="58D364BE"/>
    <w:rsid w:val="58DBF6F2"/>
    <w:rsid w:val="58DD0C94"/>
    <w:rsid w:val="58E25280"/>
    <w:rsid w:val="58EF3326"/>
    <w:rsid w:val="58F1BA70"/>
    <w:rsid w:val="58F6A849"/>
    <w:rsid w:val="58F78A9B"/>
    <w:rsid w:val="58FD77C5"/>
    <w:rsid w:val="58FF4DF1"/>
    <w:rsid w:val="5904574B"/>
    <w:rsid w:val="59097977"/>
    <w:rsid w:val="590D5310"/>
    <w:rsid w:val="59100140"/>
    <w:rsid w:val="59119765"/>
    <w:rsid w:val="5919A68B"/>
    <w:rsid w:val="591CBCC2"/>
    <w:rsid w:val="591DAE5E"/>
    <w:rsid w:val="5922DECF"/>
    <w:rsid w:val="592757A9"/>
    <w:rsid w:val="5927CAD8"/>
    <w:rsid w:val="5928DC28"/>
    <w:rsid w:val="592901E7"/>
    <w:rsid w:val="592B037C"/>
    <w:rsid w:val="592E9141"/>
    <w:rsid w:val="592EE815"/>
    <w:rsid w:val="593010F3"/>
    <w:rsid w:val="59343B2F"/>
    <w:rsid w:val="59398363"/>
    <w:rsid w:val="5939E17C"/>
    <w:rsid w:val="593E3E85"/>
    <w:rsid w:val="593FCCDA"/>
    <w:rsid w:val="5944D7C8"/>
    <w:rsid w:val="594F1C20"/>
    <w:rsid w:val="595C9A4D"/>
    <w:rsid w:val="595CD384"/>
    <w:rsid w:val="595DA5FE"/>
    <w:rsid w:val="595F67C3"/>
    <w:rsid w:val="595FE5E6"/>
    <w:rsid w:val="5961F908"/>
    <w:rsid w:val="5966C88D"/>
    <w:rsid w:val="5970A157"/>
    <w:rsid w:val="5981A379"/>
    <w:rsid w:val="5984E400"/>
    <w:rsid w:val="598BFB72"/>
    <w:rsid w:val="598CD0F4"/>
    <w:rsid w:val="598D22F1"/>
    <w:rsid w:val="599ABF0A"/>
    <w:rsid w:val="599CD0D6"/>
    <w:rsid w:val="599FE57C"/>
    <w:rsid w:val="59A05E3D"/>
    <w:rsid w:val="59A3301B"/>
    <w:rsid w:val="59ADA66A"/>
    <w:rsid w:val="59ADD947"/>
    <w:rsid w:val="59B3944C"/>
    <w:rsid w:val="59B435C1"/>
    <w:rsid w:val="59B6ED6F"/>
    <w:rsid w:val="59BC1523"/>
    <w:rsid w:val="59C69011"/>
    <w:rsid w:val="59CEF544"/>
    <w:rsid w:val="59E6E9FC"/>
    <w:rsid w:val="59F5299F"/>
    <w:rsid w:val="59F88D0A"/>
    <w:rsid w:val="59FB8D1D"/>
    <w:rsid w:val="5A1EA429"/>
    <w:rsid w:val="5A28CE05"/>
    <w:rsid w:val="5A2CB08A"/>
    <w:rsid w:val="5A2D2C87"/>
    <w:rsid w:val="5A2DD096"/>
    <w:rsid w:val="5A369F97"/>
    <w:rsid w:val="5A3C8F0A"/>
    <w:rsid w:val="5A40FE58"/>
    <w:rsid w:val="5A4146DC"/>
    <w:rsid w:val="5A43777F"/>
    <w:rsid w:val="5A4ED39A"/>
    <w:rsid w:val="5A5297E1"/>
    <w:rsid w:val="5A5A8129"/>
    <w:rsid w:val="5A5EA749"/>
    <w:rsid w:val="5A807AA7"/>
    <w:rsid w:val="5A8688D7"/>
    <w:rsid w:val="5A8F9CA7"/>
    <w:rsid w:val="5A9033CC"/>
    <w:rsid w:val="5A92D7A0"/>
    <w:rsid w:val="5A937614"/>
    <w:rsid w:val="5A97454E"/>
    <w:rsid w:val="5A98549E"/>
    <w:rsid w:val="5AACB7C6"/>
    <w:rsid w:val="5AB99130"/>
    <w:rsid w:val="5AC45296"/>
    <w:rsid w:val="5AD06A17"/>
    <w:rsid w:val="5AD460C5"/>
    <w:rsid w:val="5ADAB4BC"/>
    <w:rsid w:val="5ADE0384"/>
    <w:rsid w:val="5AEAA176"/>
    <w:rsid w:val="5AEBDAFA"/>
    <w:rsid w:val="5AEC86B2"/>
    <w:rsid w:val="5AF65D74"/>
    <w:rsid w:val="5AFB6041"/>
    <w:rsid w:val="5AFF9788"/>
    <w:rsid w:val="5B014AA6"/>
    <w:rsid w:val="5B04F8B9"/>
    <w:rsid w:val="5B0ACB01"/>
    <w:rsid w:val="5B0B21D8"/>
    <w:rsid w:val="5B0D6E10"/>
    <w:rsid w:val="5B0E5588"/>
    <w:rsid w:val="5B0F6218"/>
    <w:rsid w:val="5B23981A"/>
    <w:rsid w:val="5B255846"/>
    <w:rsid w:val="5B519CA3"/>
    <w:rsid w:val="5B543812"/>
    <w:rsid w:val="5B548908"/>
    <w:rsid w:val="5B5D8879"/>
    <w:rsid w:val="5B6DE4D0"/>
    <w:rsid w:val="5B6F4A2B"/>
    <w:rsid w:val="5B72F7CD"/>
    <w:rsid w:val="5B8A1AED"/>
    <w:rsid w:val="5B8E905A"/>
    <w:rsid w:val="5B99B444"/>
    <w:rsid w:val="5B9D1019"/>
    <w:rsid w:val="5BB69DC5"/>
    <w:rsid w:val="5BB78704"/>
    <w:rsid w:val="5BB9181D"/>
    <w:rsid w:val="5BB946C1"/>
    <w:rsid w:val="5BCBEA23"/>
    <w:rsid w:val="5BCFD81C"/>
    <w:rsid w:val="5BD55A2A"/>
    <w:rsid w:val="5BD5C0AA"/>
    <w:rsid w:val="5BDC491D"/>
    <w:rsid w:val="5BE38F75"/>
    <w:rsid w:val="5BE5EA8A"/>
    <w:rsid w:val="5BE84121"/>
    <w:rsid w:val="5BEC6A0F"/>
    <w:rsid w:val="5BF2F08F"/>
    <w:rsid w:val="5BF387AB"/>
    <w:rsid w:val="5C02319D"/>
    <w:rsid w:val="5C0238AF"/>
    <w:rsid w:val="5C0F14BA"/>
    <w:rsid w:val="5C1DBBFA"/>
    <w:rsid w:val="5C2B5062"/>
    <w:rsid w:val="5C39E310"/>
    <w:rsid w:val="5C3F2BC3"/>
    <w:rsid w:val="5C41F966"/>
    <w:rsid w:val="5C4761E2"/>
    <w:rsid w:val="5C4AB13A"/>
    <w:rsid w:val="5C5FC15E"/>
    <w:rsid w:val="5C64B22F"/>
    <w:rsid w:val="5C67A41A"/>
    <w:rsid w:val="5C6892EA"/>
    <w:rsid w:val="5C6B008E"/>
    <w:rsid w:val="5C86D313"/>
    <w:rsid w:val="5C89A184"/>
    <w:rsid w:val="5C8E9DBB"/>
    <w:rsid w:val="5C9730A2"/>
    <w:rsid w:val="5C973505"/>
    <w:rsid w:val="5C9ABDBE"/>
    <w:rsid w:val="5CA69CED"/>
    <w:rsid w:val="5CA90D30"/>
    <w:rsid w:val="5CB71DDA"/>
    <w:rsid w:val="5CBD6B69"/>
    <w:rsid w:val="5CC11EBC"/>
    <w:rsid w:val="5CC51E9F"/>
    <w:rsid w:val="5CCE732F"/>
    <w:rsid w:val="5CD2A07F"/>
    <w:rsid w:val="5CD33154"/>
    <w:rsid w:val="5CD6979A"/>
    <w:rsid w:val="5CD71A2E"/>
    <w:rsid w:val="5CD8285C"/>
    <w:rsid w:val="5CE28544"/>
    <w:rsid w:val="5CE3D649"/>
    <w:rsid w:val="5CEF75B7"/>
    <w:rsid w:val="5CF29720"/>
    <w:rsid w:val="5CF55B5E"/>
    <w:rsid w:val="5D020602"/>
    <w:rsid w:val="5D039E31"/>
    <w:rsid w:val="5D0E146A"/>
    <w:rsid w:val="5D1662D6"/>
    <w:rsid w:val="5D3362DC"/>
    <w:rsid w:val="5D383F03"/>
    <w:rsid w:val="5D3B8426"/>
    <w:rsid w:val="5D436DA0"/>
    <w:rsid w:val="5D4570A8"/>
    <w:rsid w:val="5D4E976A"/>
    <w:rsid w:val="5D4EDAA7"/>
    <w:rsid w:val="5D51076C"/>
    <w:rsid w:val="5D52318F"/>
    <w:rsid w:val="5D56E18B"/>
    <w:rsid w:val="5D5C5B09"/>
    <w:rsid w:val="5D607728"/>
    <w:rsid w:val="5D60C0D2"/>
    <w:rsid w:val="5D65772E"/>
    <w:rsid w:val="5D68A945"/>
    <w:rsid w:val="5D6ABBB2"/>
    <w:rsid w:val="5D6C562D"/>
    <w:rsid w:val="5D6D1654"/>
    <w:rsid w:val="5D71704A"/>
    <w:rsid w:val="5D71B351"/>
    <w:rsid w:val="5D76D0E2"/>
    <w:rsid w:val="5D7DE5AE"/>
    <w:rsid w:val="5D883A70"/>
    <w:rsid w:val="5D88A12F"/>
    <w:rsid w:val="5D940189"/>
    <w:rsid w:val="5D98359B"/>
    <w:rsid w:val="5D98D563"/>
    <w:rsid w:val="5D999B5D"/>
    <w:rsid w:val="5D9AF901"/>
    <w:rsid w:val="5DA0E528"/>
    <w:rsid w:val="5DA11F40"/>
    <w:rsid w:val="5DB5FCF6"/>
    <w:rsid w:val="5DB70BB2"/>
    <w:rsid w:val="5DBB2CC3"/>
    <w:rsid w:val="5DBDE614"/>
    <w:rsid w:val="5DBE4B01"/>
    <w:rsid w:val="5DC12E87"/>
    <w:rsid w:val="5DC25AB3"/>
    <w:rsid w:val="5DCC2269"/>
    <w:rsid w:val="5DCE9BC7"/>
    <w:rsid w:val="5DCEA6EF"/>
    <w:rsid w:val="5DD15E8B"/>
    <w:rsid w:val="5DD29A1E"/>
    <w:rsid w:val="5DD37133"/>
    <w:rsid w:val="5DD4BB51"/>
    <w:rsid w:val="5DDD7FA8"/>
    <w:rsid w:val="5DDF2F62"/>
    <w:rsid w:val="5DDFCA46"/>
    <w:rsid w:val="5DE3CE18"/>
    <w:rsid w:val="5DEA749D"/>
    <w:rsid w:val="5DECA7E8"/>
    <w:rsid w:val="5DEE14C8"/>
    <w:rsid w:val="5DFF9539"/>
    <w:rsid w:val="5E0B561A"/>
    <w:rsid w:val="5E118ECA"/>
    <w:rsid w:val="5E18AAB1"/>
    <w:rsid w:val="5E21C91D"/>
    <w:rsid w:val="5E44BE1D"/>
    <w:rsid w:val="5E4792E1"/>
    <w:rsid w:val="5E4B054D"/>
    <w:rsid w:val="5E4B6DAD"/>
    <w:rsid w:val="5E62A123"/>
    <w:rsid w:val="5E74F3F9"/>
    <w:rsid w:val="5E76BC63"/>
    <w:rsid w:val="5E7EC78C"/>
    <w:rsid w:val="5E802296"/>
    <w:rsid w:val="5E82EE8E"/>
    <w:rsid w:val="5E84BD2C"/>
    <w:rsid w:val="5E894F15"/>
    <w:rsid w:val="5E8B896B"/>
    <w:rsid w:val="5E9DD733"/>
    <w:rsid w:val="5EA03473"/>
    <w:rsid w:val="5EA12FF7"/>
    <w:rsid w:val="5EAC6A1B"/>
    <w:rsid w:val="5EAE129D"/>
    <w:rsid w:val="5EB4FE6A"/>
    <w:rsid w:val="5EB5FCBF"/>
    <w:rsid w:val="5EC12863"/>
    <w:rsid w:val="5EC1A0A2"/>
    <w:rsid w:val="5EC3C076"/>
    <w:rsid w:val="5EC769F3"/>
    <w:rsid w:val="5ECABFB2"/>
    <w:rsid w:val="5ECE4A7B"/>
    <w:rsid w:val="5ED35126"/>
    <w:rsid w:val="5ED35BC8"/>
    <w:rsid w:val="5ED45847"/>
    <w:rsid w:val="5ED4C0C5"/>
    <w:rsid w:val="5EDDB2C5"/>
    <w:rsid w:val="5EDE93B3"/>
    <w:rsid w:val="5EE64DF1"/>
    <w:rsid w:val="5EF9CB3B"/>
    <w:rsid w:val="5F0018ED"/>
    <w:rsid w:val="5F011CD4"/>
    <w:rsid w:val="5F075C97"/>
    <w:rsid w:val="5F0D6118"/>
    <w:rsid w:val="5F0DFA64"/>
    <w:rsid w:val="5F135F98"/>
    <w:rsid w:val="5F1AA424"/>
    <w:rsid w:val="5F1DDC74"/>
    <w:rsid w:val="5F1F724B"/>
    <w:rsid w:val="5F26FF57"/>
    <w:rsid w:val="5F28115C"/>
    <w:rsid w:val="5F28A636"/>
    <w:rsid w:val="5F2D1F1D"/>
    <w:rsid w:val="5F3192EC"/>
    <w:rsid w:val="5F3B407C"/>
    <w:rsid w:val="5F494E4E"/>
    <w:rsid w:val="5F4A3A7F"/>
    <w:rsid w:val="5F4CFEFD"/>
    <w:rsid w:val="5F5F32DB"/>
    <w:rsid w:val="5F6C5FCB"/>
    <w:rsid w:val="5F6E8186"/>
    <w:rsid w:val="5F80410B"/>
    <w:rsid w:val="5F80F9A8"/>
    <w:rsid w:val="5F8105C5"/>
    <w:rsid w:val="5F811D29"/>
    <w:rsid w:val="5F85C274"/>
    <w:rsid w:val="5F85C278"/>
    <w:rsid w:val="5F921228"/>
    <w:rsid w:val="5F94FA71"/>
    <w:rsid w:val="5F9915EC"/>
    <w:rsid w:val="5FA6295E"/>
    <w:rsid w:val="5FA6DF84"/>
    <w:rsid w:val="5FA9F017"/>
    <w:rsid w:val="5FB25CB0"/>
    <w:rsid w:val="5FB69BCE"/>
    <w:rsid w:val="5FB6B088"/>
    <w:rsid w:val="5FB79048"/>
    <w:rsid w:val="5FBE45B7"/>
    <w:rsid w:val="5FC41B7B"/>
    <w:rsid w:val="5FCDCDEB"/>
    <w:rsid w:val="5FE3E256"/>
    <w:rsid w:val="5FE4D5B8"/>
    <w:rsid w:val="5FED79CB"/>
    <w:rsid w:val="5FED7D45"/>
    <w:rsid w:val="5FF37E64"/>
    <w:rsid w:val="5FF5B4CE"/>
    <w:rsid w:val="5FFEC08B"/>
    <w:rsid w:val="60027028"/>
    <w:rsid w:val="6005EFE2"/>
    <w:rsid w:val="6006284B"/>
    <w:rsid w:val="600939EB"/>
    <w:rsid w:val="600DA489"/>
    <w:rsid w:val="600E8A68"/>
    <w:rsid w:val="601C4A0E"/>
    <w:rsid w:val="6022AFFE"/>
    <w:rsid w:val="6023D43A"/>
    <w:rsid w:val="603B0BCA"/>
    <w:rsid w:val="603F5966"/>
    <w:rsid w:val="60416882"/>
    <w:rsid w:val="6041EBD8"/>
    <w:rsid w:val="60476F66"/>
    <w:rsid w:val="604DD010"/>
    <w:rsid w:val="6053F53A"/>
    <w:rsid w:val="6056B417"/>
    <w:rsid w:val="6058E5CA"/>
    <w:rsid w:val="60691C7C"/>
    <w:rsid w:val="607009F7"/>
    <w:rsid w:val="6082CE31"/>
    <w:rsid w:val="608343CC"/>
    <w:rsid w:val="60853850"/>
    <w:rsid w:val="6087CF76"/>
    <w:rsid w:val="608B3365"/>
    <w:rsid w:val="608FD137"/>
    <w:rsid w:val="60979009"/>
    <w:rsid w:val="609979CC"/>
    <w:rsid w:val="609A32A0"/>
    <w:rsid w:val="609CF8E0"/>
    <w:rsid w:val="609F5395"/>
    <w:rsid w:val="60A4D7C1"/>
    <w:rsid w:val="60A6AE3A"/>
    <w:rsid w:val="60AC62F9"/>
    <w:rsid w:val="60B1520A"/>
    <w:rsid w:val="60B525F9"/>
    <w:rsid w:val="60B8DBE6"/>
    <w:rsid w:val="60BFCA5D"/>
    <w:rsid w:val="60C2B101"/>
    <w:rsid w:val="60C5DAD7"/>
    <w:rsid w:val="60C67FB4"/>
    <w:rsid w:val="60C9117B"/>
    <w:rsid w:val="60CBC7C1"/>
    <w:rsid w:val="60D79A0F"/>
    <w:rsid w:val="60DE57B2"/>
    <w:rsid w:val="60DF05B8"/>
    <w:rsid w:val="60E5DFDC"/>
    <w:rsid w:val="60EEE52C"/>
    <w:rsid w:val="60F50245"/>
    <w:rsid w:val="61045AD2"/>
    <w:rsid w:val="610A61C5"/>
    <w:rsid w:val="610B22A9"/>
    <w:rsid w:val="610E1E7C"/>
    <w:rsid w:val="61136E0F"/>
    <w:rsid w:val="61194F4B"/>
    <w:rsid w:val="611ADE3F"/>
    <w:rsid w:val="611B8BC9"/>
    <w:rsid w:val="611BEEC5"/>
    <w:rsid w:val="611D1CEB"/>
    <w:rsid w:val="611DC227"/>
    <w:rsid w:val="612768FF"/>
    <w:rsid w:val="612DB824"/>
    <w:rsid w:val="612FC72C"/>
    <w:rsid w:val="6137A7F2"/>
    <w:rsid w:val="613C040D"/>
    <w:rsid w:val="613DA8F8"/>
    <w:rsid w:val="613DD2F2"/>
    <w:rsid w:val="61443217"/>
    <w:rsid w:val="614B14FD"/>
    <w:rsid w:val="614DAA35"/>
    <w:rsid w:val="614E6998"/>
    <w:rsid w:val="614FC9CD"/>
    <w:rsid w:val="6161FF5F"/>
    <w:rsid w:val="61660760"/>
    <w:rsid w:val="61671E15"/>
    <w:rsid w:val="6167C757"/>
    <w:rsid w:val="616CD416"/>
    <w:rsid w:val="616FCB48"/>
    <w:rsid w:val="61707A6B"/>
    <w:rsid w:val="6172E211"/>
    <w:rsid w:val="6173BDBA"/>
    <w:rsid w:val="617F6629"/>
    <w:rsid w:val="6181F7BC"/>
    <w:rsid w:val="618212BC"/>
    <w:rsid w:val="6184FF4A"/>
    <w:rsid w:val="618633E4"/>
    <w:rsid w:val="619730B8"/>
    <w:rsid w:val="619B6033"/>
    <w:rsid w:val="61A2BE3A"/>
    <w:rsid w:val="61A2E0B7"/>
    <w:rsid w:val="61A61C53"/>
    <w:rsid w:val="61A7A245"/>
    <w:rsid w:val="61A92503"/>
    <w:rsid w:val="61ABB2FA"/>
    <w:rsid w:val="61B56F7C"/>
    <w:rsid w:val="61BE8234"/>
    <w:rsid w:val="61D07814"/>
    <w:rsid w:val="61D448C5"/>
    <w:rsid w:val="61D826DF"/>
    <w:rsid w:val="61DA4AB4"/>
    <w:rsid w:val="61DA5D4C"/>
    <w:rsid w:val="61DEAE50"/>
    <w:rsid w:val="61E23D3D"/>
    <w:rsid w:val="61E4CADE"/>
    <w:rsid w:val="62046557"/>
    <w:rsid w:val="6209118C"/>
    <w:rsid w:val="620BBDCD"/>
    <w:rsid w:val="6212EA54"/>
    <w:rsid w:val="62178D9F"/>
    <w:rsid w:val="622BA66F"/>
    <w:rsid w:val="622E4152"/>
    <w:rsid w:val="62316046"/>
    <w:rsid w:val="6238EBD7"/>
    <w:rsid w:val="623B9E91"/>
    <w:rsid w:val="623FBE54"/>
    <w:rsid w:val="624CF37F"/>
    <w:rsid w:val="624F221F"/>
    <w:rsid w:val="625BB62B"/>
    <w:rsid w:val="6260AE16"/>
    <w:rsid w:val="6267E5C4"/>
    <w:rsid w:val="626D45CF"/>
    <w:rsid w:val="6271291B"/>
    <w:rsid w:val="62785BB6"/>
    <w:rsid w:val="6282B89C"/>
    <w:rsid w:val="628BE924"/>
    <w:rsid w:val="62912C03"/>
    <w:rsid w:val="629A9B14"/>
    <w:rsid w:val="62A31D42"/>
    <w:rsid w:val="62A36FBE"/>
    <w:rsid w:val="62A68E1D"/>
    <w:rsid w:val="62A93C6F"/>
    <w:rsid w:val="62B296CA"/>
    <w:rsid w:val="62BDF323"/>
    <w:rsid w:val="62C17609"/>
    <w:rsid w:val="62C655E0"/>
    <w:rsid w:val="62C8BC10"/>
    <w:rsid w:val="62CBE9D2"/>
    <w:rsid w:val="62CD4A27"/>
    <w:rsid w:val="62CDB6E8"/>
    <w:rsid w:val="62CE20CB"/>
    <w:rsid w:val="62DE2CF5"/>
    <w:rsid w:val="62EB6055"/>
    <w:rsid w:val="62EC3120"/>
    <w:rsid w:val="62F2BCE5"/>
    <w:rsid w:val="62F8ACEC"/>
    <w:rsid w:val="62FDAAF9"/>
    <w:rsid w:val="6308FA34"/>
    <w:rsid w:val="630A41DE"/>
    <w:rsid w:val="63128A4E"/>
    <w:rsid w:val="631B7589"/>
    <w:rsid w:val="632131DB"/>
    <w:rsid w:val="632B1F09"/>
    <w:rsid w:val="632D371E"/>
    <w:rsid w:val="632E58A3"/>
    <w:rsid w:val="632ECA2F"/>
    <w:rsid w:val="6334F14D"/>
    <w:rsid w:val="63431B4B"/>
    <w:rsid w:val="63495DEA"/>
    <w:rsid w:val="63523164"/>
    <w:rsid w:val="63556045"/>
    <w:rsid w:val="635C3100"/>
    <w:rsid w:val="635D39B7"/>
    <w:rsid w:val="63622CAF"/>
    <w:rsid w:val="6367F971"/>
    <w:rsid w:val="636C44B1"/>
    <w:rsid w:val="637C1783"/>
    <w:rsid w:val="637C9F01"/>
    <w:rsid w:val="6380D6A4"/>
    <w:rsid w:val="63815EF1"/>
    <w:rsid w:val="6389505A"/>
    <w:rsid w:val="6390720D"/>
    <w:rsid w:val="63974D2D"/>
    <w:rsid w:val="639D1CA0"/>
    <w:rsid w:val="639ED94A"/>
    <w:rsid w:val="63A384BB"/>
    <w:rsid w:val="63A547BD"/>
    <w:rsid w:val="63AAFF62"/>
    <w:rsid w:val="63ADD869"/>
    <w:rsid w:val="63B7DCAE"/>
    <w:rsid w:val="63BE1047"/>
    <w:rsid w:val="63C38D0B"/>
    <w:rsid w:val="63C50306"/>
    <w:rsid w:val="63CE54CB"/>
    <w:rsid w:val="63CECC0E"/>
    <w:rsid w:val="63DB1502"/>
    <w:rsid w:val="63DC2827"/>
    <w:rsid w:val="63E95005"/>
    <w:rsid w:val="63ED2C49"/>
    <w:rsid w:val="63F288E4"/>
    <w:rsid w:val="63F3EBF7"/>
    <w:rsid w:val="63F3FC09"/>
    <w:rsid w:val="6402A9E1"/>
    <w:rsid w:val="6404D937"/>
    <w:rsid w:val="640A5030"/>
    <w:rsid w:val="640B6765"/>
    <w:rsid w:val="640EFAE6"/>
    <w:rsid w:val="641A8FD8"/>
    <w:rsid w:val="641B558F"/>
    <w:rsid w:val="641B7BC1"/>
    <w:rsid w:val="64233283"/>
    <w:rsid w:val="6423D992"/>
    <w:rsid w:val="642DE9BB"/>
    <w:rsid w:val="642EE25B"/>
    <w:rsid w:val="642FB07A"/>
    <w:rsid w:val="6435E606"/>
    <w:rsid w:val="6437856E"/>
    <w:rsid w:val="643F35B4"/>
    <w:rsid w:val="6442FFC5"/>
    <w:rsid w:val="6444476B"/>
    <w:rsid w:val="64451214"/>
    <w:rsid w:val="6449A33C"/>
    <w:rsid w:val="644C8B9E"/>
    <w:rsid w:val="64536922"/>
    <w:rsid w:val="6456AD77"/>
    <w:rsid w:val="645C6D5C"/>
    <w:rsid w:val="646465AB"/>
    <w:rsid w:val="6464BC3F"/>
    <w:rsid w:val="64740774"/>
    <w:rsid w:val="647478A4"/>
    <w:rsid w:val="64793E56"/>
    <w:rsid w:val="64795358"/>
    <w:rsid w:val="647CF720"/>
    <w:rsid w:val="6480F2BD"/>
    <w:rsid w:val="648478FD"/>
    <w:rsid w:val="648E46F6"/>
    <w:rsid w:val="6490A6CA"/>
    <w:rsid w:val="64A139C9"/>
    <w:rsid w:val="64A2C7C4"/>
    <w:rsid w:val="64A69A1F"/>
    <w:rsid w:val="64A84EDC"/>
    <w:rsid w:val="64AB35B6"/>
    <w:rsid w:val="64AEF92B"/>
    <w:rsid w:val="64B8E29F"/>
    <w:rsid w:val="64BB5B7C"/>
    <w:rsid w:val="64C0B918"/>
    <w:rsid w:val="64CADC2C"/>
    <w:rsid w:val="64D1A931"/>
    <w:rsid w:val="64D2687D"/>
    <w:rsid w:val="64D36F99"/>
    <w:rsid w:val="64DA1024"/>
    <w:rsid w:val="64DD09A2"/>
    <w:rsid w:val="64E6925F"/>
    <w:rsid w:val="64E9AABC"/>
    <w:rsid w:val="64F1CB03"/>
    <w:rsid w:val="6506A1E7"/>
    <w:rsid w:val="650E04E8"/>
    <w:rsid w:val="6511199C"/>
    <w:rsid w:val="6512A986"/>
    <w:rsid w:val="6515D8A3"/>
    <w:rsid w:val="651959CE"/>
    <w:rsid w:val="651DE7D5"/>
    <w:rsid w:val="651DF413"/>
    <w:rsid w:val="651F30A2"/>
    <w:rsid w:val="6520F45A"/>
    <w:rsid w:val="6526DDCF"/>
    <w:rsid w:val="652723F8"/>
    <w:rsid w:val="6533F9D6"/>
    <w:rsid w:val="653F504A"/>
    <w:rsid w:val="655A4C9A"/>
    <w:rsid w:val="656183BC"/>
    <w:rsid w:val="65634A3D"/>
    <w:rsid w:val="6565F2B5"/>
    <w:rsid w:val="6568E6AD"/>
    <w:rsid w:val="656FDF0A"/>
    <w:rsid w:val="6570F756"/>
    <w:rsid w:val="6578996B"/>
    <w:rsid w:val="657C17EC"/>
    <w:rsid w:val="65846FB5"/>
    <w:rsid w:val="658A2F02"/>
    <w:rsid w:val="658D3839"/>
    <w:rsid w:val="65AC96AB"/>
    <w:rsid w:val="65AD58CE"/>
    <w:rsid w:val="65AF968E"/>
    <w:rsid w:val="65B1721D"/>
    <w:rsid w:val="65BA5452"/>
    <w:rsid w:val="65C3CC2B"/>
    <w:rsid w:val="65C93499"/>
    <w:rsid w:val="65D225C8"/>
    <w:rsid w:val="65D9ED5D"/>
    <w:rsid w:val="65DA37EA"/>
    <w:rsid w:val="65E03121"/>
    <w:rsid w:val="65E287EB"/>
    <w:rsid w:val="65E58A39"/>
    <w:rsid w:val="65E5FE30"/>
    <w:rsid w:val="65F0D32E"/>
    <w:rsid w:val="65F28F06"/>
    <w:rsid w:val="66000670"/>
    <w:rsid w:val="6606A2DE"/>
    <w:rsid w:val="660D4F4D"/>
    <w:rsid w:val="66131C58"/>
    <w:rsid w:val="662AB72E"/>
    <w:rsid w:val="66327170"/>
    <w:rsid w:val="66362982"/>
    <w:rsid w:val="6649E84A"/>
    <w:rsid w:val="66501612"/>
    <w:rsid w:val="665BD22B"/>
    <w:rsid w:val="6672EE11"/>
    <w:rsid w:val="66730C49"/>
    <w:rsid w:val="667CDE6D"/>
    <w:rsid w:val="66817495"/>
    <w:rsid w:val="66830A87"/>
    <w:rsid w:val="66876411"/>
    <w:rsid w:val="668D39E1"/>
    <w:rsid w:val="66945095"/>
    <w:rsid w:val="6695CFF7"/>
    <w:rsid w:val="669BEF11"/>
    <w:rsid w:val="669E8C24"/>
    <w:rsid w:val="66A691F9"/>
    <w:rsid w:val="66BE3F32"/>
    <w:rsid w:val="66BE43EB"/>
    <w:rsid w:val="66BF1A95"/>
    <w:rsid w:val="66BF2CF0"/>
    <w:rsid w:val="66C0372D"/>
    <w:rsid w:val="66C1070D"/>
    <w:rsid w:val="66C73AE0"/>
    <w:rsid w:val="66D51FC1"/>
    <w:rsid w:val="66DCD1D2"/>
    <w:rsid w:val="66E4C915"/>
    <w:rsid w:val="66E5BF70"/>
    <w:rsid w:val="66F72C89"/>
    <w:rsid w:val="66F851BA"/>
    <w:rsid w:val="66F8C9CD"/>
    <w:rsid w:val="66F995EB"/>
    <w:rsid w:val="670568B9"/>
    <w:rsid w:val="67099FFB"/>
    <w:rsid w:val="67104A3E"/>
    <w:rsid w:val="671DE1F5"/>
    <w:rsid w:val="672749BB"/>
    <w:rsid w:val="672909D2"/>
    <w:rsid w:val="672A47E0"/>
    <w:rsid w:val="672BBD72"/>
    <w:rsid w:val="67310517"/>
    <w:rsid w:val="673169BE"/>
    <w:rsid w:val="673AAC15"/>
    <w:rsid w:val="673DA222"/>
    <w:rsid w:val="673E1561"/>
    <w:rsid w:val="673ECFCD"/>
    <w:rsid w:val="6741D321"/>
    <w:rsid w:val="675045D8"/>
    <w:rsid w:val="67504B71"/>
    <w:rsid w:val="67556721"/>
    <w:rsid w:val="675B7677"/>
    <w:rsid w:val="676D1CFC"/>
    <w:rsid w:val="676FAD4E"/>
    <w:rsid w:val="67793638"/>
    <w:rsid w:val="677B260D"/>
    <w:rsid w:val="678CE002"/>
    <w:rsid w:val="678E7D6B"/>
    <w:rsid w:val="6794DA68"/>
    <w:rsid w:val="679FF37A"/>
    <w:rsid w:val="67A03CB4"/>
    <w:rsid w:val="67A979BA"/>
    <w:rsid w:val="67C6D369"/>
    <w:rsid w:val="67CABB1A"/>
    <w:rsid w:val="67CDDAE2"/>
    <w:rsid w:val="67DE7C9E"/>
    <w:rsid w:val="67DFD846"/>
    <w:rsid w:val="67EAF249"/>
    <w:rsid w:val="67EC5F19"/>
    <w:rsid w:val="67ED2A58"/>
    <w:rsid w:val="67EE1428"/>
    <w:rsid w:val="67F42FC0"/>
    <w:rsid w:val="67FA0B66"/>
    <w:rsid w:val="67FA5716"/>
    <w:rsid w:val="68077A72"/>
    <w:rsid w:val="680AF6C9"/>
    <w:rsid w:val="68139219"/>
    <w:rsid w:val="681A5CC3"/>
    <w:rsid w:val="681B2E96"/>
    <w:rsid w:val="68202DF0"/>
    <w:rsid w:val="6825D569"/>
    <w:rsid w:val="68290A42"/>
    <w:rsid w:val="682C47B9"/>
    <w:rsid w:val="682F4B42"/>
    <w:rsid w:val="6831B38E"/>
    <w:rsid w:val="68338C85"/>
    <w:rsid w:val="6835A4C4"/>
    <w:rsid w:val="68375726"/>
    <w:rsid w:val="68395450"/>
    <w:rsid w:val="68443E5C"/>
    <w:rsid w:val="68467D0F"/>
    <w:rsid w:val="6847161E"/>
    <w:rsid w:val="684EAA4C"/>
    <w:rsid w:val="684EFADF"/>
    <w:rsid w:val="6852C05E"/>
    <w:rsid w:val="685C9AFD"/>
    <w:rsid w:val="68630B41"/>
    <w:rsid w:val="6865E949"/>
    <w:rsid w:val="6868F3D1"/>
    <w:rsid w:val="686ADF02"/>
    <w:rsid w:val="686C396E"/>
    <w:rsid w:val="6873161A"/>
    <w:rsid w:val="687620E2"/>
    <w:rsid w:val="68785DA8"/>
    <w:rsid w:val="68791DC6"/>
    <w:rsid w:val="6883045E"/>
    <w:rsid w:val="688FB2B2"/>
    <w:rsid w:val="689016E9"/>
    <w:rsid w:val="6894D31C"/>
    <w:rsid w:val="689A16E5"/>
    <w:rsid w:val="689B5BD0"/>
    <w:rsid w:val="689CDB73"/>
    <w:rsid w:val="68A27A6A"/>
    <w:rsid w:val="68A5AF44"/>
    <w:rsid w:val="68AC1A86"/>
    <w:rsid w:val="68B0BF7A"/>
    <w:rsid w:val="68B5FF84"/>
    <w:rsid w:val="68B6222B"/>
    <w:rsid w:val="68B82A93"/>
    <w:rsid w:val="68B8B18F"/>
    <w:rsid w:val="68BF0996"/>
    <w:rsid w:val="68C285B5"/>
    <w:rsid w:val="68C5B8B6"/>
    <w:rsid w:val="68D30CCA"/>
    <w:rsid w:val="68D7675F"/>
    <w:rsid w:val="68DDABA8"/>
    <w:rsid w:val="68E3CAA0"/>
    <w:rsid w:val="68EE24A2"/>
    <w:rsid w:val="68F38F2A"/>
    <w:rsid w:val="68FF81FA"/>
    <w:rsid w:val="69068500"/>
    <w:rsid w:val="6908DB54"/>
    <w:rsid w:val="690CCCF2"/>
    <w:rsid w:val="6913F20C"/>
    <w:rsid w:val="69172E96"/>
    <w:rsid w:val="691A2C80"/>
    <w:rsid w:val="69243081"/>
    <w:rsid w:val="69275893"/>
    <w:rsid w:val="692A1EE3"/>
    <w:rsid w:val="69369383"/>
    <w:rsid w:val="693C9BB3"/>
    <w:rsid w:val="6940A33E"/>
    <w:rsid w:val="6947A59C"/>
    <w:rsid w:val="6953487B"/>
    <w:rsid w:val="6953795E"/>
    <w:rsid w:val="695E4A5B"/>
    <w:rsid w:val="69661A53"/>
    <w:rsid w:val="696DFE5B"/>
    <w:rsid w:val="69752E2F"/>
    <w:rsid w:val="6975EDE0"/>
    <w:rsid w:val="69796F99"/>
    <w:rsid w:val="6983393A"/>
    <w:rsid w:val="6984F0BE"/>
    <w:rsid w:val="6988BE34"/>
    <w:rsid w:val="698FA18B"/>
    <w:rsid w:val="699AE485"/>
    <w:rsid w:val="69A6ADEB"/>
    <w:rsid w:val="69A726D7"/>
    <w:rsid w:val="69AF0C59"/>
    <w:rsid w:val="69B042A9"/>
    <w:rsid w:val="69B0F050"/>
    <w:rsid w:val="69B0F89C"/>
    <w:rsid w:val="69B296E4"/>
    <w:rsid w:val="69B6B790"/>
    <w:rsid w:val="69B9ACE5"/>
    <w:rsid w:val="69BCB18C"/>
    <w:rsid w:val="69BD1345"/>
    <w:rsid w:val="69C224E7"/>
    <w:rsid w:val="69C59AD5"/>
    <w:rsid w:val="69D0C59D"/>
    <w:rsid w:val="69D64E6D"/>
    <w:rsid w:val="69DB330C"/>
    <w:rsid w:val="69E21925"/>
    <w:rsid w:val="69EE8B47"/>
    <w:rsid w:val="69F524FC"/>
    <w:rsid w:val="69F5C678"/>
    <w:rsid w:val="69FDFF50"/>
    <w:rsid w:val="6A03B391"/>
    <w:rsid w:val="6A1FC14D"/>
    <w:rsid w:val="6A32B5D4"/>
    <w:rsid w:val="6A3546FA"/>
    <w:rsid w:val="6A35601D"/>
    <w:rsid w:val="6A4140BD"/>
    <w:rsid w:val="6A49250E"/>
    <w:rsid w:val="6A4F4EBC"/>
    <w:rsid w:val="6A53C866"/>
    <w:rsid w:val="6A5481F0"/>
    <w:rsid w:val="6A54F93C"/>
    <w:rsid w:val="6A5672E0"/>
    <w:rsid w:val="6A57BE80"/>
    <w:rsid w:val="6A5D87D6"/>
    <w:rsid w:val="6A5F5FB3"/>
    <w:rsid w:val="6A6B3D6C"/>
    <w:rsid w:val="6A6BAED5"/>
    <w:rsid w:val="6A71D7EF"/>
    <w:rsid w:val="6A74E207"/>
    <w:rsid w:val="6A779C79"/>
    <w:rsid w:val="6A822766"/>
    <w:rsid w:val="6A915762"/>
    <w:rsid w:val="6A983D63"/>
    <w:rsid w:val="6AA1D4DB"/>
    <w:rsid w:val="6AA61BE7"/>
    <w:rsid w:val="6AAE3321"/>
    <w:rsid w:val="6AAED6A0"/>
    <w:rsid w:val="6AB4FB96"/>
    <w:rsid w:val="6AB9D0C2"/>
    <w:rsid w:val="6ABB5BFE"/>
    <w:rsid w:val="6ABE6F6D"/>
    <w:rsid w:val="6AC0E9AE"/>
    <w:rsid w:val="6AC8F3F8"/>
    <w:rsid w:val="6AD9E5D3"/>
    <w:rsid w:val="6ADB2A0E"/>
    <w:rsid w:val="6ADE7F4F"/>
    <w:rsid w:val="6AE195ED"/>
    <w:rsid w:val="6AEB8005"/>
    <w:rsid w:val="6AF232D4"/>
    <w:rsid w:val="6AF58199"/>
    <w:rsid w:val="6AF6143C"/>
    <w:rsid w:val="6AF97FF8"/>
    <w:rsid w:val="6B0427BE"/>
    <w:rsid w:val="6B17AF30"/>
    <w:rsid w:val="6B1C838A"/>
    <w:rsid w:val="6B21C149"/>
    <w:rsid w:val="6B23E85D"/>
    <w:rsid w:val="6B274FB2"/>
    <w:rsid w:val="6B2F394C"/>
    <w:rsid w:val="6B309ED0"/>
    <w:rsid w:val="6B32D603"/>
    <w:rsid w:val="6B35FFCF"/>
    <w:rsid w:val="6B3896E3"/>
    <w:rsid w:val="6B3A0D48"/>
    <w:rsid w:val="6B403681"/>
    <w:rsid w:val="6B4624F1"/>
    <w:rsid w:val="6B4924BA"/>
    <w:rsid w:val="6B4CABD8"/>
    <w:rsid w:val="6B4FC51E"/>
    <w:rsid w:val="6B527B4D"/>
    <w:rsid w:val="6B554C0A"/>
    <w:rsid w:val="6B59FD9D"/>
    <w:rsid w:val="6B5E30F9"/>
    <w:rsid w:val="6B6D5B46"/>
    <w:rsid w:val="6B732E4D"/>
    <w:rsid w:val="6B837972"/>
    <w:rsid w:val="6B8ADE71"/>
    <w:rsid w:val="6B8D3012"/>
    <w:rsid w:val="6B92EB2F"/>
    <w:rsid w:val="6B95AF5C"/>
    <w:rsid w:val="6B981824"/>
    <w:rsid w:val="6B9B03D4"/>
    <w:rsid w:val="6B9BB06F"/>
    <w:rsid w:val="6B9FFDFD"/>
    <w:rsid w:val="6BA328D5"/>
    <w:rsid w:val="6BBCF719"/>
    <w:rsid w:val="6BC10AA0"/>
    <w:rsid w:val="6BC19B79"/>
    <w:rsid w:val="6BC77C79"/>
    <w:rsid w:val="6BD68129"/>
    <w:rsid w:val="6BDA66BC"/>
    <w:rsid w:val="6BE00BAA"/>
    <w:rsid w:val="6BE02AC3"/>
    <w:rsid w:val="6BE12E1D"/>
    <w:rsid w:val="6BE648D4"/>
    <w:rsid w:val="6BECAAC4"/>
    <w:rsid w:val="6BEE9A1D"/>
    <w:rsid w:val="6BF2D3DD"/>
    <w:rsid w:val="6BF6473C"/>
    <w:rsid w:val="6BF6BF12"/>
    <w:rsid w:val="6BF9E828"/>
    <w:rsid w:val="6C0325A8"/>
    <w:rsid w:val="6C04E49C"/>
    <w:rsid w:val="6C0D5AB1"/>
    <w:rsid w:val="6C115031"/>
    <w:rsid w:val="6C167334"/>
    <w:rsid w:val="6C21A386"/>
    <w:rsid w:val="6C2AFD56"/>
    <w:rsid w:val="6C386C4E"/>
    <w:rsid w:val="6C3DB2EC"/>
    <w:rsid w:val="6C448032"/>
    <w:rsid w:val="6C4C854F"/>
    <w:rsid w:val="6C4DF3CE"/>
    <w:rsid w:val="6C53E13A"/>
    <w:rsid w:val="6C5C7752"/>
    <w:rsid w:val="6C63AA62"/>
    <w:rsid w:val="6C6D1C5F"/>
    <w:rsid w:val="6C7B4137"/>
    <w:rsid w:val="6C7C7E39"/>
    <w:rsid w:val="6C7DDBEC"/>
    <w:rsid w:val="6C84DBD0"/>
    <w:rsid w:val="6C8B12D9"/>
    <w:rsid w:val="6C8BF029"/>
    <w:rsid w:val="6C8C686D"/>
    <w:rsid w:val="6C8F8B51"/>
    <w:rsid w:val="6C948967"/>
    <w:rsid w:val="6C9B0ED5"/>
    <w:rsid w:val="6C9E1AA0"/>
    <w:rsid w:val="6CA8037E"/>
    <w:rsid w:val="6CA975F2"/>
    <w:rsid w:val="6CAF9D6D"/>
    <w:rsid w:val="6CB13799"/>
    <w:rsid w:val="6CC08027"/>
    <w:rsid w:val="6CC11853"/>
    <w:rsid w:val="6CC28CF5"/>
    <w:rsid w:val="6CC72C55"/>
    <w:rsid w:val="6CC9AB7D"/>
    <w:rsid w:val="6CCE69A2"/>
    <w:rsid w:val="6CD2CF78"/>
    <w:rsid w:val="6CD38842"/>
    <w:rsid w:val="6CD6DB65"/>
    <w:rsid w:val="6CDBF97F"/>
    <w:rsid w:val="6CDD72A1"/>
    <w:rsid w:val="6CDDF510"/>
    <w:rsid w:val="6CDECDA3"/>
    <w:rsid w:val="6CDF6CFF"/>
    <w:rsid w:val="6CE1B1B5"/>
    <w:rsid w:val="6CEA6A5E"/>
    <w:rsid w:val="6CEC4C59"/>
    <w:rsid w:val="6CF2BEB7"/>
    <w:rsid w:val="6CF320EC"/>
    <w:rsid w:val="6CFCACF5"/>
    <w:rsid w:val="6CFD2B87"/>
    <w:rsid w:val="6D019A7A"/>
    <w:rsid w:val="6D02C75C"/>
    <w:rsid w:val="6D066AEF"/>
    <w:rsid w:val="6D1E411E"/>
    <w:rsid w:val="6D206159"/>
    <w:rsid w:val="6D23281A"/>
    <w:rsid w:val="6D25D6E7"/>
    <w:rsid w:val="6D29EA49"/>
    <w:rsid w:val="6D54D516"/>
    <w:rsid w:val="6D5626FA"/>
    <w:rsid w:val="6D5BD850"/>
    <w:rsid w:val="6D5C5ECF"/>
    <w:rsid w:val="6D670D9B"/>
    <w:rsid w:val="6D6F24D4"/>
    <w:rsid w:val="6D72A3E2"/>
    <w:rsid w:val="6D7EFF81"/>
    <w:rsid w:val="6D824426"/>
    <w:rsid w:val="6D85563F"/>
    <w:rsid w:val="6D934DFC"/>
    <w:rsid w:val="6D96D791"/>
    <w:rsid w:val="6D97D92B"/>
    <w:rsid w:val="6D9BF11C"/>
    <w:rsid w:val="6DA10A21"/>
    <w:rsid w:val="6DA5796D"/>
    <w:rsid w:val="6DB4971B"/>
    <w:rsid w:val="6DB4CB1C"/>
    <w:rsid w:val="6DB8E83A"/>
    <w:rsid w:val="6DBDEB75"/>
    <w:rsid w:val="6DBE00A5"/>
    <w:rsid w:val="6DC57B7E"/>
    <w:rsid w:val="6DC6F6BD"/>
    <w:rsid w:val="6DC91353"/>
    <w:rsid w:val="6DCA4A6D"/>
    <w:rsid w:val="6DCAE640"/>
    <w:rsid w:val="6DCB27F5"/>
    <w:rsid w:val="6DCF99D7"/>
    <w:rsid w:val="6DE9D6ED"/>
    <w:rsid w:val="6DEA47AD"/>
    <w:rsid w:val="6DF1AA55"/>
    <w:rsid w:val="6DF450B1"/>
    <w:rsid w:val="6DFCE48F"/>
    <w:rsid w:val="6DFCECC2"/>
    <w:rsid w:val="6E046470"/>
    <w:rsid w:val="6E07384D"/>
    <w:rsid w:val="6E0945BC"/>
    <w:rsid w:val="6E13890E"/>
    <w:rsid w:val="6E13D9E1"/>
    <w:rsid w:val="6E143821"/>
    <w:rsid w:val="6E1712A1"/>
    <w:rsid w:val="6E176A0F"/>
    <w:rsid w:val="6E1FBFD5"/>
    <w:rsid w:val="6E38E4A2"/>
    <w:rsid w:val="6E3971CF"/>
    <w:rsid w:val="6E4361A2"/>
    <w:rsid w:val="6E447245"/>
    <w:rsid w:val="6E47479A"/>
    <w:rsid w:val="6E48B726"/>
    <w:rsid w:val="6E4F36B6"/>
    <w:rsid w:val="6E578C1A"/>
    <w:rsid w:val="6E5C86AA"/>
    <w:rsid w:val="6E5D6423"/>
    <w:rsid w:val="6E62B592"/>
    <w:rsid w:val="6E6E55A8"/>
    <w:rsid w:val="6E74B4EA"/>
    <w:rsid w:val="6E773C5A"/>
    <w:rsid w:val="6E77C9E0"/>
    <w:rsid w:val="6E7CD201"/>
    <w:rsid w:val="6E7CE4D6"/>
    <w:rsid w:val="6E7ECA82"/>
    <w:rsid w:val="6E7F4DEA"/>
    <w:rsid w:val="6E8654D2"/>
    <w:rsid w:val="6E8BCCCC"/>
    <w:rsid w:val="6E928A0B"/>
    <w:rsid w:val="6E942093"/>
    <w:rsid w:val="6E964E00"/>
    <w:rsid w:val="6E9BD1F3"/>
    <w:rsid w:val="6E9F176F"/>
    <w:rsid w:val="6EA217C4"/>
    <w:rsid w:val="6EA389EF"/>
    <w:rsid w:val="6EAE9805"/>
    <w:rsid w:val="6EB21DFD"/>
    <w:rsid w:val="6EB2832D"/>
    <w:rsid w:val="6EB9F189"/>
    <w:rsid w:val="6EBCA817"/>
    <w:rsid w:val="6EC189D2"/>
    <w:rsid w:val="6EC2F18F"/>
    <w:rsid w:val="6ED73554"/>
    <w:rsid w:val="6ED8037F"/>
    <w:rsid w:val="6EEA91BB"/>
    <w:rsid w:val="6EEB4A31"/>
    <w:rsid w:val="6EEFA958"/>
    <w:rsid w:val="6EF1239A"/>
    <w:rsid w:val="6EF34453"/>
    <w:rsid w:val="6EF60BF5"/>
    <w:rsid w:val="6EFCF2B8"/>
    <w:rsid w:val="6EFF9CE5"/>
    <w:rsid w:val="6F0737CD"/>
    <w:rsid w:val="6F09E049"/>
    <w:rsid w:val="6F16058A"/>
    <w:rsid w:val="6F1A90B4"/>
    <w:rsid w:val="6F1CBDCB"/>
    <w:rsid w:val="6F1EB2FB"/>
    <w:rsid w:val="6F21663F"/>
    <w:rsid w:val="6F23BF63"/>
    <w:rsid w:val="6F23C41F"/>
    <w:rsid w:val="6F271D2E"/>
    <w:rsid w:val="6F306A1D"/>
    <w:rsid w:val="6F37683A"/>
    <w:rsid w:val="6F3B5BDA"/>
    <w:rsid w:val="6F3BF387"/>
    <w:rsid w:val="6F3C15AE"/>
    <w:rsid w:val="6F3C7BA3"/>
    <w:rsid w:val="6F47941B"/>
    <w:rsid w:val="6F4BCF6B"/>
    <w:rsid w:val="6F4C27A2"/>
    <w:rsid w:val="6F583710"/>
    <w:rsid w:val="6F592F00"/>
    <w:rsid w:val="6F599155"/>
    <w:rsid w:val="6F5B1EAC"/>
    <w:rsid w:val="6F610382"/>
    <w:rsid w:val="6F6393BF"/>
    <w:rsid w:val="6F706A17"/>
    <w:rsid w:val="6F71DA10"/>
    <w:rsid w:val="6F767AA0"/>
    <w:rsid w:val="6F809E13"/>
    <w:rsid w:val="6F83F489"/>
    <w:rsid w:val="6F90192F"/>
    <w:rsid w:val="6F975B3B"/>
    <w:rsid w:val="6F9E3EBE"/>
    <w:rsid w:val="6FA75196"/>
    <w:rsid w:val="6FABE7FC"/>
    <w:rsid w:val="6FB08ACA"/>
    <w:rsid w:val="6FB1AD11"/>
    <w:rsid w:val="6FB49A6C"/>
    <w:rsid w:val="6FB4CE93"/>
    <w:rsid w:val="6FB4DA37"/>
    <w:rsid w:val="6FBE874A"/>
    <w:rsid w:val="6FCDB145"/>
    <w:rsid w:val="6FD010E7"/>
    <w:rsid w:val="6FD0A0FD"/>
    <w:rsid w:val="6FD6D929"/>
    <w:rsid w:val="6FD7445F"/>
    <w:rsid w:val="6FD94DBE"/>
    <w:rsid w:val="6FDA81C9"/>
    <w:rsid w:val="6FDDD30E"/>
    <w:rsid w:val="6FE1736B"/>
    <w:rsid w:val="6FF315D3"/>
    <w:rsid w:val="6FF901E0"/>
    <w:rsid w:val="6FF9C71D"/>
    <w:rsid w:val="6FFABC9C"/>
    <w:rsid w:val="70012676"/>
    <w:rsid w:val="700A19B9"/>
    <w:rsid w:val="701069CD"/>
    <w:rsid w:val="7012D41A"/>
    <w:rsid w:val="701ED18D"/>
    <w:rsid w:val="70233B74"/>
    <w:rsid w:val="7026BDFF"/>
    <w:rsid w:val="70289500"/>
    <w:rsid w:val="702B7F1F"/>
    <w:rsid w:val="702E4225"/>
    <w:rsid w:val="702FB5E9"/>
    <w:rsid w:val="70304931"/>
    <w:rsid w:val="70304D0F"/>
    <w:rsid w:val="703644D8"/>
    <w:rsid w:val="703C043C"/>
    <w:rsid w:val="703C69A6"/>
    <w:rsid w:val="704AB1BB"/>
    <w:rsid w:val="7057F732"/>
    <w:rsid w:val="70596ED7"/>
    <w:rsid w:val="70636BDE"/>
    <w:rsid w:val="70711716"/>
    <w:rsid w:val="707375D0"/>
    <w:rsid w:val="707A59B0"/>
    <w:rsid w:val="708A01A0"/>
    <w:rsid w:val="708DF840"/>
    <w:rsid w:val="7091C9EA"/>
    <w:rsid w:val="709BD918"/>
    <w:rsid w:val="709F9F1E"/>
    <w:rsid w:val="70A907B2"/>
    <w:rsid w:val="70ACB41A"/>
    <w:rsid w:val="70AF661A"/>
    <w:rsid w:val="70AF8DE1"/>
    <w:rsid w:val="70AF9929"/>
    <w:rsid w:val="70B58507"/>
    <w:rsid w:val="70BF8FC4"/>
    <w:rsid w:val="70C79DB1"/>
    <w:rsid w:val="70D08F86"/>
    <w:rsid w:val="70D78E4B"/>
    <w:rsid w:val="70DF530B"/>
    <w:rsid w:val="70DFC38A"/>
    <w:rsid w:val="70E17953"/>
    <w:rsid w:val="70EB9ABE"/>
    <w:rsid w:val="70EBD601"/>
    <w:rsid w:val="70ED8DF9"/>
    <w:rsid w:val="70EE4C54"/>
    <w:rsid w:val="70F2BE76"/>
    <w:rsid w:val="70F4B81C"/>
    <w:rsid w:val="70F8E0D4"/>
    <w:rsid w:val="7103AF8C"/>
    <w:rsid w:val="710E6D6D"/>
    <w:rsid w:val="7111165F"/>
    <w:rsid w:val="71113A46"/>
    <w:rsid w:val="7111EF30"/>
    <w:rsid w:val="71163A63"/>
    <w:rsid w:val="7116C4E2"/>
    <w:rsid w:val="7118D47E"/>
    <w:rsid w:val="7118E421"/>
    <w:rsid w:val="712C18BF"/>
    <w:rsid w:val="712F5AD1"/>
    <w:rsid w:val="71317DBD"/>
    <w:rsid w:val="7136BA6C"/>
    <w:rsid w:val="7138FA27"/>
    <w:rsid w:val="713BB303"/>
    <w:rsid w:val="713CC60A"/>
    <w:rsid w:val="713DC274"/>
    <w:rsid w:val="713F4B4E"/>
    <w:rsid w:val="7148DEE8"/>
    <w:rsid w:val="714EDFBF"/>
    <w:rsid w:val="7163251B"/>
    <w:rsid w:val="71665E76"/>
    <w:rsid w:val="716A8713"/>
    <w:rsid w:val="716E5E0D"/>
    <w:rsid w:val="7171C006"/>
    <w:rsid w:val="717CA9B3"/>
    <w:rsid w:val="718A41B1"/>
    <w:rsid w:val="718BA4BB"/>
    <w:rsid w:val="71923080"/>
    <w:rsid w:val="7196F883"/>
    <w:rsid w:val="719E32F8"/>
    <w:rsid w:val="71AA289B"/>
    <w:rsid w:val="71B5E78F"/>
    <w:rsid w:val="71B6D3DE"/>
    <w:rsid w:val="71B9C66C"/>
    <w:rsid w:val="71BA9556"/>
    <w:rsid w:val="71C31065"/>
    <w:rsid w:val="71C916DD"/>
    <w:rsid w:val="71D556E4"/>
    <w:rsid w:val="71D5CC56"/>
    <w:rsid w:val="71E7E641"/>
    <w:rsid w:val="71E9645A"/>
    <w:rsid w:val="71EA88BB"/>
    <w:rsid w:val="71F7F950"/>
    <w:rsid w:val="71FD21E0"/>
    <w:rsid w:val="7207947C"/>
    <w:rsid w:val="720F0975"/>
    <w:rsid w:val="721606DD"/>
    <w:rsid w:val="721B566D"/>
    <w:rsid w:val="721BCE77"/>
    <w:rsid w:val="722044D5"/>
    <w:rsid w:val="7227B653"/>
    <w:rsid w:val="72285620"/>
    <w:rsid w:val="7230C655"/>
    <w:rsid w:val="7246C36C"/>
    <w:rsid w:val="7250371A"/>
    <w:rsid w:val="725CBF2F"/>
    <w:rsid w:val="725F5292"/>
    <w:rsid w:val="72654A4C"/>
    <w:rsid w:val="7279A90E"/>
    <w:rsid w:val="72822A79"/>
    <w:rsid w:val="72831000"/>
    <w:rsid w:val="7287C6DC"/>
    <w:rsid w:val="72890A6B"/>
    <w:rsid w:val="728ACAC7"/>
    <w:rsid w:val="728B2E19"/>
    <w:rsid w:val="728E9B94"/>
    <w:rsid w:val="728F2F41"/>
    <w:rsid w:val="7291CBD7"/>
    <w:rsid w:val="7293826F"/>
    <w:rsid w:val="729A2155"/>
    <w:rsid w:val="72A3E281"/>
    <w:rsid w:val="72B418C2"/>
    <w:rsid w:val="72CFF942"/>
    <w:rsid w:val="72CFFA37"/>
    <w:rsid w:val="72E19E06"/>
    <w:rsid w:val="72E5A0CD"/>
    <w:rsid w:val="72EDE0EC"/>
    <w:rsid w:val="730C2E4B"/>
    <w:rsid w:val="730FE403"/>
    <w:rsid w:val="73131E35"/>
    <w:rsid w:val="7315A9E7"/>
    <w:rsid w:val="7316A427"/>
    <w:rsid w:val="731C95F0"/>
    <w:rsid w:val="732EC8CC"/>
    <w:rsid w:val="733344E9"/>
    <w:rsid w:val="7337F2F9"/>
    <w:rsid w:val="73391B71"/>
    <w:rsid w:val="733E1241"/>
    <w:rsid w:val="733E71DE"/>
    <w:rsid w:val="733FB8BB"/>
    <w:rsid w:val="734D84D3"/>
    <w:rsid w:val="735BDA70"/>
    <w:rsid w:val="735E5DFC"/>
    <w:rsid w:val="7366245E"/>
    <w:rsid w:val="7369BF23"/>
    <w:rsid w:val="736C1ABD"/>
    <w:rsid w:val="7379289A"/>
    <w:rsid w:val="738696E6"/>
    <w:rsid w:val="73872261"/>
    <w:rsid w:val="73897195"/>
    <w:rsid w:val="738CD965"/>
    <w:rsid w:val="73906C78"/>
    <w:rsid w:val="73938C48"/>
    <w:rsid w:val="739C26D2"/>
    <w:rsid w:val="73B3FFDC"/>
    <w:rsid w:val="73C462E7"/>
    <w:rsid w:val="73C62516"/>
    <w:rsid w:val="73C85012"/>
    <w:rsid w:val="73C89813"/>
    <w:rsid w:val="73D55F6D"/>
    <w:rsid w:val="73DCC0FB"/>
    <w:rsid w:val="73DE3877"/>
    <w:rsid w:val="73DEBA8B"/>
    <w:rsid w:val="73E34C7D"/>
    <w:rsid w:val="73E8141F"/>
    <w:rsid w:val="73E9BE94"/>
    <w:rsid w:val="73EACFFD"/>
    <w:rsid w:val="73ED55C4"/>
    <w:rsid w:val="73F0DD72"/>
    <w:rsid w:val="73F1BC77"/>
    <w:rsid w:val="73F79990"/>
    <w:rsid w:val="73FF50D8"/>
    <w:rsid w:val="73FFE000"/>
    <w:rsid w:val="7405D562"/>
    <w:rsid w:val="74061831"/>
    <w:rsid w:val="7409BFDF"/>
    <w:rsid w:val="740E002A"/>
    <w:rsid w:val="74208E3C"/>
    <w:rsid w:val="742329EB"/>
    <w:rsid w:val="742BEB02"/>
    <w:rsid w:val="7431B2FB"/>
    <w:rsid w:val="743433FF"/>
    <w:rsid w:val="74343D2F"/>
    <w:rsid w:val="7438F970"/>
    <w:rsid w:val="7439078F"/>
    <w:rsid w:val="744E46CD"/>
    <w:rsid w:val="745191DC"/>
    <w:rsid w:val="74526F12"/>
    <w:rsid w:val="745A43DE"/>
    <w:rsid w:val="745B4945"/>
    <w:rsid w:val="745F7ED5"/>
    <w:rsid w:val="7461E530"/>
    <w:rsid w:val="74699934"/>
    <w:rsid w:val="7469E2CE"/>
    <w:rsid w:val="74719B17"/>
    <w:rsid w:val="748FBE50"/>
    <w:rsid w:val="749F7915"/>
    <w:rsid w:val="749F9C20"/>
    <w:rsid w:val="749FFCC6"/>
    <w:rsid w:val="74A72B7A"/>
    <w:rsid w:val="74B74834"/>
    <w:rsid w:val="74BA6C68"/>
    <w:rsid w:val="74C372B0"/>
    <w:rsid w:val="74C9D076"/>
    <w:rsid w:val="74D6E831"/>
    <w:rsid w:val="74D72215"/>
    <w:rsid w:val="74D78B4A"/>
    <w:rsid w:val="74D7F9BF"/>
    <w:rsid w:val="74D991F8"/>
    <w:rsid w:val="74E17779"/>
    <w:rsid w:val="74EB1F5A"/>
    <w:rsid w:val="74F3C5B8"/>
    <w:rsid w:val="7500A719"/>
    <w:rsid w:val="7505233D"/>
    <w:rsid w:val="7507BC55"/>
    <w:rsid w:val="7509B63E"/>
    <w:rsid w:val="750B2B79"/>
    <w:rsid w:val="751D3CBD"/>
    <w:rsid w:val="752319C0"/>
    <w:rsid w:val="752A2635"/>
    <w:rsid w:val="752B94FA"/>
    <w:rsid w:val="752EDB5C"/>
    <w:rsid w:val="753C4D8E"/>
    <w:rsid w:val="753EE40D"/>
    <w:rsid w:val="75413B1D"/>
    <w:rsid w:val="7543C449"/>
    <w:rsid w:val="755B699F"/>
    <w:rsid w:val="755E2268"/>
    <w:rsid w:val="75601957"/>
    <w:rsid w:val="7561D2BE"/>
    <w:rsid w:val="756223C7"/>
    <w:rsid w:val="75662029"/>
    <w:rsid w:val="756B8B98"/>
    <w:rsid w:val="756E8635"/>
    <w:rsid w:val="757ADE0B"/>
    <w:rsid w:val="757AF454"/>
    <w:rsid w:val="75831F7C"/>
    <w:rsid w:val="758DB392"/>
    <w:rsid w:val="7590A7C3"/>
    <w:rsid w:val="759262F4"/>
    <w:rsid w:val="7597382E"/>
    <w:rsid w:val="75986936"/>
    <w:rsid w:val="7599E60B"/>
    <w:rsid w:val="759EDC32"/>
    <w:rsid w:val="75B3F56E"/>
    <w:rsid w:val="75B55080"/>
    <w:rsid w:val="75B5C844"/>
    <w:rsid w:val="75B9AED4"/>
    <w:rsid w:val="75BF3F2D"/>
    <w:rsid w:val="75C18B88"/>
    <w:rsid w:val="75C5C109"/>
    <w:rsid w:val="75C68046"/>
    <w:rsid w:val="75D30FC8"/>
    <w:rsid w:val="75DC8618"/>
    <w:rsid w:val="75E0883A"/>
    <w:rsid w:val="75E516D1"/>
    <w:rsid w:val="75E803BD"/>
    <w:rsid w:val="75E81DCA"/>
    <w:rsid w:val="75EAAE67"/>
    <w:rsid w:val="75EB0935"/>
    <w:rsid w:val="75EF7DFB"/>
    <w:rsid w:val="75F0A3FF"/>
    <w:rsid w:val="75F3DCCE"/>
    <w:rsid w:val="75FB04E6"/>
    <w:rsid w:val="75FC2220"/>
    <w:rsid w:val="75FC9377"/>
    <w:rsid w:val="760E0DAC"/>
    <w:rsid w:val="76119B3B"/>
    <w:rsid w:val="761229A0"/>
    <w:rsid w:val="76185E13"/>
    <w:rsid w:val="76192765"/>
    <w:rsid w:val="76231A97"/>
    <w:rsid w:val="76234A02"/>
    <w:rsid w:val="76243C34"/>
    <w:rsid w:val="76255017"/>
    <w:rsid w:val="7627D960"/>
    <w:rsid w:val="7636A0D8"/>
    <w:rsid w:val="763B1C78"/>
    <w:rsid w:val="7642353F"/>
    <w:rsid w:val="76429979"/>
    <w:rsid w:val="7643F8F0"/>
    <w:rsid w:val="7645C8A1"/>
    <w:rsid w:val="7649462E"/>
    <w:rsid w:val="76559675"/>
    <w:rsid w:val="765815DE"/>
    <w:rsid w:val="76582250"/>
    <w:rsid w:val="765DA9E9"/>
    <w:rsid w:val="765DF5E8"/>
    <w:rsid w:val="765E00BD"/>
    <w:rsid w:val="7677B801"/>
    <w:rsid w:val="767D3F96"/>
    <w:rsid w:val="767F05E2"/>
    <w:rsid w:val="76885BD4"/>
    <w:rsid w:val="76953A95"/>
    <w:rsid w:val="76996BBA"/>
    <w:rsid w:val="769C67C4"/>
    <w:rsid w:val="769FE547"/>
    <w:rsid w:val="76A54196"/>
    <w:rsid w:val="76A54CE1"/>
    <w:rsid w:val="76A73B3C"/>
    <w:rsid w:val="76A74A54"/>
    <w:rsid w:val="76B42B6F"/>
    <w:rsid w:val="76B95296"/>
    <w:rsid w:val="76BE3A14"/>
    <w:rsid w:val="76C048C0"/>
    <w:rsid w:val="76CC5A91"/>
    <w:rsid w:val="76CDD2FA"/>
    <w:rsid w:val="76D2607D"/>
    <w:rsid w:val="76DE084C"/>
    <w:rsid w:val="76DE331C"/>
    <w:rsid w:val="76DF5EC8"/>
    <w:rsid w:val="76E48A0D"/>
    <w:rsid w:val="76E534E0"/>
    <w:rsid w:val="76E6CCC3"/>
    <w:rsid w:val="76E86670"/>
    <w:rsid w:val="76EC17F7"/>
    <w:rsid w:val="76F46E37"/>
    <w:rsid w:val="76F9F2C9"/>
    <w:rsid w:val="76FEB68C"/>
    <w:rsid w:val="7706C77E"/>
    <w:rsid w:val="770815BF"/>
    <w:rsid w:val="7709217E"/>
    <w:rsid w:val="770A4DC7"/>
    <w:rsid w:val="77169764"/>
    <w:rsid w:val="77175004"/>
    <w:rsid w:val="7718452A"/>
    <w:rsid w:val="771DCF82"/>
    <w:rsid w:val="77207034"/>
    <w:rsid w:val="77247A2D"/>
    <w:rsid w:val="772BD614"/>
    <w:rsid w:val="773955B5"/>
    <w:rsid w:val="77396BE6"/>
    <w:rsid w:val="7739F786"/>
    <w:rsid w:val="7744A2D0"/>
    <w:rsid w:val="774BC7E6"/>
    <w:rsid w:val="774F4FAE"/>
    <w:rsid w:val="774FF63B"/>
    <w:rsid w:val="7765EFC6"/>
    <w:rsid w:val="776CA95D"/>
    <w:rsid w:val="7773DD38"/>
    <w:rsid w:val="7779257D"/>
    <w:rsid w:val="7787A192"/>
    <w:rsid w:val="7792470C"/>
    <w:rsid w:val="779F6D28"/>
    <w:rsid w:val="77A33301"/>
    <w:rsid w:val="77A68C4D"/>
    <w:rsid w:val="77A731FB"/>
    <w:rsid w:val="77B83328"/>
    <w:rsid w:val="77C18B93"/>
    <w:rsid w:val="77C23820"/>
    <w:rsid w:val="77C52041"/>
    <w:rsid w:val="77C89457"/>
    <w:rsid w:val="77CE6DE0"/>
    <w:rsid w:val="77D5C1B3"/>
    <w:rsid w:val="77DECD32"/>
    <w:rsid w:val="77E52FE4"/>
    <w:rsid w:val="77E673EC"/>
    <w:rsid w:val="77EA4CF5"/>
    <w:rsid w:val="77EB4378"/>
    <w:rsid w:val="77EB5F8F"/>
    <w:rsid w:val="77F02A32"/>
    <w:rsid w:val="77F0D2E1"/>
    <w:rsid w:val="77F19767"/>
    <w:rsid w:val="77F1F744"/>
    <w:rsid w:val="77FD1326"/>
    <w:rsid w:val="7800AE92"/>
    <w:rsid w:val="780321A2"/>
    <w:rsid w:val="78087F6D"/>
    <w:rsid w:val="780CC35F"/>
    <w:rsid w:val="78198620"/>
    <w:rsid w:val="781D8268"/>
    <w:rsid w:val="78257DDA"/>
    <w:rsid w:val="782689B9"/>
    <w:rsid w:val="7828C5CD"/>
    <w:rsid w:val="783C0E52"/>
    <w:rsid w:val="783DE230"/>
    <w:rsid w:val="78425216"/>
    <w:rsid w:val="7847FB91"/>
    <w:rsid w:val="784914AD"/>
    <w:rsid w:val="7857C609"/>
    <w:rsid w:val="78585A1D"/>
    <w:rsid w:val="78611D01"/>
    <w:rsid w:val="7869DC50"/>
    <w:rsid w:val="786C05CF"/>
    <w:rsid w:val="7872CEBA"/>
    <w:rsid w:val="7876D008"/>
    <w:rsid w:val="78814788"/>
    <w:rsid w:val="788F7206"/>
    <w:rsid w:val="7894D56C"/>
    <w:rsid w:val="789ADE79"/>
    <w:rsid w:val="789F500B"/>
    <w:rsid w:val="78A0C74C"/>
    <w:rsid w:val="78A1CC30"/>
    <w:rsid w:val="78A92F5F"/>
    <w:rsid w:val="78A9C4F0"/>
    <w:rsid w:val="78AE6DB5"/>
    <w:rsid w:val="78B61A00"/>
    <w:rsid w:val="78BE4A44"/>
    <w:rsid w:val="78C4AA93"/>
    <w:rsid w:val="78D520CE"/>
    <w:rsid w:val="78D73C5B"/>
    <w:rsid w:val="78DFAEF6"/>
    <w:rsid w:val="78E3E662"/>
    <w:rsid w:val="78E6EBC2"/>
    <w:rsid w:val="78E9AFB2"/>
    <w:rsid w:val="78F31C07"/>
    <w:rsid w:val="78F37927"/>
    <w:rsid w:val="79011617"/>
    <w:rsid w:val="79023514"/>
    <w:rsid w:val="790BBC6D"/>
    <w:rsid w:val="790CD7BC"/>
    <w:rsid w:val="791035C1"/>
    <w:rsid w:val="79190CBA"/>
    <w:rsid w:val="79193999"/>
    <w:rsid w:val="791A29CE"/>
    <w:rsid w:val="791B1613"/>
    <w:rsid w:val="791D5FED"/>
    <w:rsid w:val="791D9B15"/>
    <w:rsid w:val="79202A05"/>
    <w:rsid w:val="7933A021"/>
    <w:rsid w:val="7936F209"/>
    <w:rsid w:val="7939D53A"/>
    <w:rsid w:val="793AF498"/>
    <w:rsid w:val="793C0956"/>
    <w:rsid w:val="79439BA6"/>
    <w:rsid w:val="79481F95"/>
    <w:rsid w:val="794B58F7"/>
    <w:rsid w:val="7954563B"/>
    <w:rsid w:val="7959C1DB"/>
    <w:rsid w:val="7960C178"/>
    <w:rsid w:val="79632E09"/>
    <w:rsid w:val="79635A8C"/>
    <w:rsid w:val="79660AFD"/>
    <w:rsid w:val="79679487"/>
    <w:rsid w:val="796E84F3"/>
    <w:rsid w:val="796E93C4"/>
    <w:rsid w:val="798CC8E5"/>
    <w:rsid w:val="798FB009"/>
    <w:rsid w:val="7990E4EE"/>
    <w:rsid w:val="7998EBBB"/>
    <w:rsid w:val="79A9F8F5"/>
    <w:rsid w:val="79AE9FD7"/>
    <w:rsid w:val="79AF5719"/>
    <w:rsid w:val="79B83584"/>
    <w:rsid w:val="79BBD2A8"/>
    <w:rsid w:val="79BEEF75"/>
    <w:rsid w:val="79C5C4BC"/>
    <w:rsid w:val="79C7C897"/>
    <w:rsid w:val="79CC7CF2"/>
    <w:rsid w:val="79CF17C1"/>
    <w:rsid w:val="79D3ED24"/>
    <w:rsid w:val="79FDF015"/>
    <w:rsid w:val="7A090C78"/>
    <w:rsid w:val="7A090E66"/>
    <w:rsid w:val="7A0BF5A0"/>
    <w:rsid w:val="7A0C2FFB"/>
    <w:rsid w:val="7A1485AC"/>
    <w:rsid w:val="7A17A7AE"/>
    <w:rsid w:val="7A1D656F"/>
    <w:rsid w:val="7A1E2AFB"/>
    <w:rsid w:val="7A209EE0"/>
    <w:rsid w:val="7A212D0E"/>
    <w:rsid w:val="7A3FE3A7"/>
    <w:rsid w:val="7A4146C1"/>
    <w:rsid w:val="7A44BA1D"/>
    <w:rsid w:val="7A48B0A6"/>
    <w:rsid w:val="7A4A251B"/>
    <w:rsid w:val="7A4BAE62"/>
    <w:rsid w:val="7A58980F"/>
    <w:rsid w:val="7A5F067E"/>
    <w:rsid w:val="7A628135"/>
    <w:rsid w:val="7A65DEF5"/>
    <w:rsid w:val="7A6C16FC"/>
    <w:rsid w:val="7A70925C"/>
    <w:rsid w:val="7A75AA33"/>
    <w:rsid w:val="7A79B473"/>
    <w:rsid w:val="7A7BBF37"/>
    <w:rsid w:val="7A7F306A"/>
    <w:rsid w:val="7A83229A"/>
    <w:rsid w:val="7A868060"/>
    <w:rsid w:val="7A8CFA8C"/>
    <w:rsid w:val="7A8E9166"/>
    <w:rsid w:val="7A9805F1"/>
    <w:rsid w:val="7A994F90"/>
    <w:rsid w:val="7A997565"/>
    <w:rsid w:val="7A99DEC7"/>
    <w:rsid w:val="7A9EBABC"/>
    <w:rsid w:val="7AA4C7FF"/>
    <w:rsid w:val="7AA674EB"/>
    <w:rsid w:val="7AACC0BC"/>
    <w:rsid w:val="7AAFEBFA"/>
    <w:rsid w:val="7AB38C35"/>
    <w:rsid w:val="7AB98BC5"/>
    <w:rsid w:val="7AD06D51"/>
    <w:rsid w:val="7AD30583"/>
    <w:rsid w:val="7AE8CFA1"/>
    <w:rsid w:val="7AEFC116"/>
    <w:rsid w:val="7AF172F2"/>
    <w:rsid w:val="7B04999B"/>
    <w:rsid w:val="7B074820"/>
    <w:rsid w:val="7B09B426"/>
    <w:rsid w:val="7B14666D"/>
    <w:rsid w:val="7B1A9035"/>
    <w:rsid w:val="7B1D0451"/>
    <w:rsid w:val="7B1E1359"/>
    <w:rsid w:val="7B1E358B"/>
    <w:rsid w:val="7B21133E"/>
    <w:rsid w:val="7B26FE6B"/>
    <w:rsid w:val="7B2E1532"/>
    <w:rsid w:val="7B331D27"/>
    <w:rsid w:val="7B36A294"/>
    <w:rsid w:val="7B4D39BB"/>
    <w:rsid w:val="7B4DD885"/>
    <w:rsid w:val="7B546CA6"/>
    <w:rsid w:val="7B5514C5"/>
    <w:rsid w:val="7B5B32CD"/>
    <w:rsid w:val="7B6CFD2F"/>
    <w:rsid w:val="7B6F448C"/>
    <w:rsid w:val="7B70DAE0"/>
    <w:rsid w:val="7B722BB3"/>
    <w:rsid w:val="7B7350AE"/>
    <w:rsid w:val="7B777C9E"/>
    <w:rsid w:val="7B8389B2"/>
    <w:rsid w:val="7B8A0B7B"/>
    <w:rsid w:val="7B918941"/>
    <w:rsid w:val="7B97B123"/>
    <w:rsid w:val="7B99837D"/>
    <w:rsid w:val="7BA0813B"/>
    <w:rsid w:val="7BA8F0E8"/>
    <w:rsid w:val="7BB87FA4"/>
    <w:rsid w:val="7BBD253D"/>
    <w:rsid w:val="7BC374DF"/>
    <w:rsid w:val="7BC6D7E1"/>
    <w:rsid w:val="7BC73B7F"/>
    <w:rsid w:val="7BCE8EF9"/>
    <w:rsid w:val="7BD47F03"/>
    <w:rsid w:val="7BE110F9"/>
    <w:rsid w:val="7BE281F5"/>
    <w:rsid w:val="7BED7FDC"/>
    <w:rsid w:val="7BEF5678"/>
    <w:rsid w:val="7BF5B05A"/>
    <w:rsid w:val="7BFAE370"/>
    <w:rsid w:val="7BFC6418"/>
    <w:rsid w:val="7C041CCD"/>
    <w:rsid w:val="7C0F7E4F"/>
    <w:rsid w:val="7C0FC786"/>
    <w:rsid w:val="7C12A86A"/>
    <w:rsid w:val="7C134F2F"/>
    <w:rsid w:val="7C16D72B"/>
    <w:rsid w:val="7C1FFEFF"/>
    <w:rsid w:val="7C21ADBF"/>
    <w:rsid w:val="7C24FD19"/>
    <w:rsid w:val="7C27F493"/>
    <w:rsid w:val="7C29964D"/>
    <w:rsid w:val="7C46BF7E"/>
    <w:rsid w:val="7C476A95"/>
    <w:rsid w:val="7C531746"/>
    <w:rsid w:val="7C576971"/>
    <w:rsid w:val="7C5DD5E3"/>
    <w:rsid w:val="7C61EFB1"/>
    <w:rsid w:val="7C63373D"/>
    <w:rsid w:val="7C66BF0E"/>
    <w:rsid w:val="7C69A034"/>
    <w:rsid w:val="7C6BB5CF"/>
    <w:rsid w:val="7C743E64"/>
    <w:rsid w:val="7C7E0C0B"/>
    <w:rsid w:val="7C857495"/>
    <w:rsid w:val="7C8D8F3A"/>
    <w:rsid w:val="7C996B71"/>
    <w:rsid w:val="7C9A9820"/>
    <w:rsid w:val="7CA5DD31"/>
    <w:rsid w:val="7CAB2461"/>
    <w:rsid w:val="7CB5870C"/>
    <w:rsid w:val="7CB63297"/>
    <w:rsid w:val="7CBF7F65"/>
    <w:rsid w:val="7CC7936A"/>
    <w:rsid w:val="7CCD172F"/>
    <w:rsid w:val="7CCEEAFD"/>
    <w:rsid w:val="7CDAE573"/>
    <w:rsid w:val="7CDC0CDC"/>
    <w:rsid w:val="7CE089B5"/>
    <w:rsid w:val="7CE3CF10"/>
    <w:rsid w:val="7CE5228F"/>
    <w:rsid w:val="7CE93695"/>
    <w:rsid w:val="7CEC9F2E"/>
    <w:rsid w:val="7CF17B6A"/>
    <w:rsid w:val="7CF2AD0A"/>
    <w:rsid w:val="7D072E43"/>
    <w:rsid w:val="7D082916"/>
    <w:rsid w:val="7D100148"/>
    <w:rsid w:val="7D1B0906"/>
    <w:rsid w:val="7D252695"/>
    <w:rsid w:val="7D281886"/>
    <w:rsid w:val="7D460D4F"/>
    <w:rsid w:val="7D478BF9"/>
    <w:rsid w:val="7D4A9FD1"/>
    <w:rsid w:val="7D4D670A"/>
    <w:rsid w:val="7D4E0BE5"/>
    <w:rsid w:val="7D53B659"/>
    <w:rsid w:val="7D5C2003"/>
    <w:rsid w:val="7D5FA94D"/>
    <w:rsid w:val="7D6005CE"/>
    <w:rsid w:val="7D62F300"/>
    <w:rsid w:val="7D65C01F"/>
    <w:rsid w:val="7D67E130"/>
    <w:rsid w:val="7D6C2049"/>
    <w:rsid w:val="7D759574"/>
    <w:rsid w:val="7D7E1AC6"/>
    <w:rsid w:val="7D821B08"/>
    <w:rsid w:val="7D8471B0"/>
    <w:rsid w:val="7D867A8B"/>
    <w:rsid w:val="7D879E12"/>
    <w:rsid w:val="7DA0B312"/>
    <w:rsid w:val="7DA97ED8"/>
    <w:rsid w:val="7DB799DB"/>
    <w:rsid w:val="7DBD281C"/>
    <w:rsid w:val="7DC2C4EC"/>
    <w:rsid w:val="7DC4C2CE"/>
    <w:rsid w:val="7DC83B19"/>
    <w:rsid w:val="7DC84F90"/>
    <w:rsid w:val="7DCA838A"/>
    <w:rsid w:val="7DD6F6F2"/>
    <w:rsid w:val="7DDBDB3A"/>
    <w:rsid w:val="7DE263A2"/>
    <w:rsid w:val="7DE8BDB2"/>
    <w:rsid w:val="7DEA3FFC"/>
    <w:rsid w:val="7DEF1318"/>
    <w:rsid w:val="7DEF5567"/>
    <w:rsid w:val="7DF13E27"/>
    <w:rsid w:val="7E07C01D"/>
    <w:rsid w:val="7E0FD8CF"/>
    <w:rsid w:val="7E16689D"/>
    <w:rsid w:val="7E224683"/>
    <w:rsid w:val="7E2454CE"/>
    <w:rsid w:val="7E2FBDA4"/>
    <w:rsid w:val="7E322C3E"/>
    <w:rsid w:val="7E32B099"/>
    <w:rsid w:val="7E340EC6"/>
    <w:rsid w:val="7E366972"/>
    <w:rsid w:val="7E3844AB"/>
    <w:rsid w:val="7E3EA913"/>
    <w:rsid w:val="7E456C9C"/>
    <w:rsid w:val="7E4AEA0A"/>
    <w:rsid w:val="7E5017BB"/>
    <w:rsid w:val="7E698EF9"/>
    <w:rsid w:val="7E6D664B"/>
    <w:rsid w:val="7E7B3427"/>
    <w:rsid w:val="7E7E61FE"/>
    <w:rsid w:val="7E80C9B6"/>
    <w:rsid w:val="7E82C83C"/>
    <w:rsid w:val="7E8835C3"/>
    <w:rsid w:val="7E9315EF"/>
    <w:rsid w:val="7E97FD8D"/>
    <w:rsid w:val="7E985C9B"/>
    <w:rsid w:val="7E9BCDCC"/>
    <w:rsid w:val="7E9C1883"/>
    <w:rsid w:val="7EB3D4A6"/>
    <w:rsid w:val="7EC83FF2"/>
    <w:rsid w:val="7ED17B21"/>
    <w:rsid w:val="7ED44A0E"/>
    <w:rsid w:val="7ED62001"/>
    <w:rsid w:val="7EE19CCC"/>
    <w:rsid w:val="7EE1C9D2"/>
    <w:rsid w:val="7EE8E728"/>
    <w:rsid w:val="7EEB56F1"/>
    <w:rsid w:val="7EEDA5A8"/>
    <w:rsid w:val="7EF7545D"/>
    <w:rsid w:val="7EFE111B"/>
    <w:rsid w:val="7F0142B7"/>
    <w:rsid w:val="7F040B5D"/>
    <w:rsid w:val="7F05B62C"/>
    <w:rsid w:val="7F0BEA82"/>
    <w:rsid w:val="7F0E11AC"/>
    <w:rsid w:val="7F14CC41"/>
    <w:rsid w:val="7F2007A3"/>
    <w:rsid w:val="7F27BC18"/>
    <w:rsid w:val="7F282B10"/>
    <w:rsid w:val="7F361738"/>
    <w:rsid w:val="7F36A477"/>
    <w:rsid w:val="7F3BE858"/>
    <w:rsid w:val="7F3E15CE"/>
    <w:rsid w:val="7F4917EB"/>
    <w:rsid w:val="7F503711"/>
    <w:rsid w:val="7F5B6E5A"/>
    <w:rsid w:val="7F5E9CA1"/>
    <w:rsid w:val="7F68E576"/>
    <w:rsid w:val="7F717EAE"/>
    <w:rsid w:val="7F892848"/>
    <w:rsid w:val="7F925E04"/>
    <w:rsid w:val="7F947238"/>
    <w:rsid w:val="7F9490A6"/>
    <w:rsid w:val="7F9546D7"/>
    <w:rsid w:val="7FBC4B56"/>
    <w:rsid w:val="7FBCD1E2"/>
    <w:rsid w:val="7FC4B41F"/>
    <w:rsid w:val="7FC54181"/>
    <w:rsid w:val="7FC7D557"/>
    <w:rsid w:val="7FC89562"/>
    <w:rsid w:val="7FC8A1E2"/>
    <w:rsid w:val="7FD14BA7"/>
    <w:rsid w:val="7FDC754E"/>
    <w:rsid w:val="7FE1DCF7"/>
    <w:rsid w:val="7FE41CD4"/>
    <w:rsid w:val="7FE8A3BA"/>
    <w:rsid w:val="7FF2CB87"/>
    <w:rsid w:val="7FF662D5"/>
    <w:rsid w:val="7FFE0063"/>
    <w:rsid w:val="7FFEDBB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8515FA"/>
  <w15:chartTrackingRefBased/>
  <w15:docId w15:val="{FFBA52C7-4D12-4121-AE11-7CA424A0E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520"/>
    <w:rPr>
      <w:rFonts w:ascii="Gill Sans MT" w:hAnsi="Gill Sans MT"/>
    </w:rPr>
  </w:style>
  <w:style w:type="paragraph" w:styleId="Heading1">
    <w:name w:val="heading 1"/>
    <w:basedOn w:val="Normal"/>
    <w:next w:val="Normal"/>
    <w:link w:val="Heading1Char"/>
    <w:uiPriority w:val="9"/>
    <w:qFormat/>
    <w:rsid w:val="009C4DDF"/>
    <w:pPr>
      <w:keepNext/>
      <w:keepLines/>
      <w:spacing w:before="240" w:after="0"/>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931EA5"/>
    <w:pPr>
      <w:keepNext/>
      <w:keepLines/>
      <w:spacing w:before="40" w:after="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uiPriority w:val="9"/>
    <w:unhideWhenUsed/>
    <w:qFormat/>
    <w:rsid w:val="00A33A5F"/>
    <w:pPr>
      <w:keepNext/>
      <w:keepLines/>
      <w:spacing w:before="120" w:after="120"/>
      <w:outlineLvl w:val="2"/>
    </w:pPr>
    <w:rPr>
      <w:rFonts w:eastAsiaTheme="majorEastAsia" w:cstheme="majorBidi"/>
      <w:b/>
      <w:color w:val="1F3763" w:themeColor="accent1" w:themeShade="7F"/>
      <w:sz w:val="24"/>
      <w:szCs w:val="24"/>
    </w:rPr>
  </w:style>
  <w:style w:type="paragraph" w:styleId="Heading4">
    <w:name w:val="heading 4"/>
    <w:basedOn w:val="Normal"/>
    <w:next w:val="Normal"/>
    <w:link w:val="Heading4Char"/>
    <w:uiPriority w:val="9"/>
    <w:unhideWhenUsed/>
    <w:qFormat/>
    <w:rsid w:val="00931EA5"/>
    <w:pPr>
      <w:keepNext/>
      <w:keepLines/>
      <w:spacing w:before="40" w:after="0"/>
      <w:outlineLvl w:val="3"/>
    </w:pPr>
    <w:rPr>
      <w:rFonts w:eastAsiaTheme="majorEastAsia" w:cstheme="majorBidi"/>
      <w:i/>
      <w:iCs/>
      <w:color w:val="2F5496" w:themeColor="accent1" w:themeShade="BF"/>
    </w:rPr>
  </w:style>
  <w:style w:type="paragraph" w:styleId="Heading5">
    <w:name w:val="heading 5"/>
    <w:basedOn w:val="Normal"/>
    <w:next w:val="Normal"/>
    <w:uiPriority w:val="9"/>
    <w:semiHidden/>
    <w:unhideWhenUsed/>
    <w:qFormat/>
    <w:rsid w:val="00A01338"/>
    <w:pPr>
      <w:keepNext/>
      <w:keepLines/>
      <w:numPr>
        <w:ilvl w:val="4"/>
        <w:numId w:val="5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uiPriority w:val="9"/>
    <w:semiHidden/>
    <w:unhideWhenUsed/>
    <w:qFormat/>
    <w:rsid w:val="00A01338"/>
    <w:pPr>
      <w:keepNext/>
      <w:keepLines/>
      <w:numPr>
        <w:ilvl w:val="5"/>
        <w:numId w:val="5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uiPriority w:val="9"/>
    <w:semiHidden/>
    <w:unhideWhenUsed/>
    <w:qFormat/>
    <w:rsid w:val="00A01338"/>
    <w:pPr>
      <w:keepNext/>
      <w:keepLines/>
      <w:numPr>
        <w:ilvl w:val="6"/>
        <w:numId w:val="5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uiPriority w:val="9"/>
    <w:semiHidden/>
    <w:unhideWhenUsed/>
    <w:qFormat/>
    <w:rsid w:val="00A01338"/>
    <w:pPr>
      <w:keepNext/>
      <w:keepLines/>
      <w:numPr>
        <w:ilvl w:val="7"/>
        <w:numId w:val="5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uiPriority w:val="9"/>
    <w:semiHidden/>
    <w:unhideWhenUsed/>
    <w:qFormat/>
    <w:rsid w:val="00A01338"/>
    <w:pPr>
      <w:keepNext/>
      <w:keepLines/>
      <w:numPr>
        <w:ilvl w:val="8"/>
        <w:numId w:val="5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E95"/>
    <w:pPr>
      <w:ind w:left="720"/>
      <w:contextualSpacing/>
    </w:pPr>
  </w:style>
  <w:style w:type="paragraph" w:styleId="Title">
    <w:name w:val="Title"/>
    <w:basedOn w:val="Normal"/>
    <w:next w:val="Normal"/>
    <w:link w:val="TitleChar"/>
    <w:uiPriority w:val="10"/>
    <w:qFormat/>
    <w:rsid w:val="00931EA5"/>
    <w:pPr>
      <w:spacing w:after="0"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931EA5"/>
    <w:rPr>
      <w:rFonts w:ascii="Gill Sans MT" w:eastAsiaTheme="majorEastAsia" w:hAnsi="Gill Sans MT" w:cstheme="majorBidi"/>
      <w:b/>
      <w:spacing w:val="-10"/>
      <w:kern w:val="28"/>
      <w:sz w:val="56"/>
      <w:szCs w:val="56"/>
    </w:rPr>
  </w:style>
  <w:style w:type="character" w:customStyle="1" w:styleId="Heading1Char">
    <w:name w:val="Heading 1 Char"/>
    <w:basedOn w:val="DefaultParagraphFont"/>
    <w:link w:val="Heading1"/>
    <w:uiPriority w:val="9"/>
    <w:rsid w:val="009C4DDF"/>
    <w:rPr>
      <w:rFonts w:ascii="Gill Sans MT" w:eastAsiaTheme="majorEastAsia" w:hAnsi="Gill Sans MT" w:cstheme="majorBidi"/>
      <w:b/>
      <w:smallCaps/>
      <w:color w:val="000000" w:themeColor="text1"/>
      <w:sz w:val="28"/>
      <w:szCs w:val="32"/>
    </w:rPr>
  </w:style>
  <w:style w:type="character" w:customStyle="1" w:styleId="Heading2Char">
    <w:name w:val="Heading 2 Char"/>
    <w:basedOn w:val="DefaultParagraphFont"/>
    <w:link w:val="Heading2"/>
    <w:uiPriority w:val="9"/>
    <w:rsid w:val="00931EA5"/>
    <w:rPr>
      <w:rFonts w:ascii="Gill Sans MT" w:eastAsiaTheme="majorEastAsia" w:hAnsi="Gill Sans MT" w:cstheme="majorBidi"/>
      <w:b/>
      <w:color w:val="2F5496" w:themeColor="accent1" w:themeShade="BF"/>
      <w:sz w:val="28"/>
      <w:szCs w:val="26"/>
    </w:rPr>
  </w:style>
  <w:style w:type="table" w:styleId="TableGrid">
    <w:name w:val="Table Grid"/>
    <w:basedOn w:val="TableNormal"/>
    <w:uiPriority w:val="39"/>
    <w:rsid w:val="00A932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33A5F"/>
    <w:rPr>
      <w:rFonts w:ascii="Gill Sans MT" w:eastAsiaTheme="majorEastAsia" w:hAnsi="Gill Sans MT" w:cstheme="majorBidi"/>
      <w:b/>
      <w:color w:val="1F3763" w:themeColor="accent1" w:themeShade="7F"/>
      <w:sz w:val="24"/>
      <w:szCs w:val="24"/>
    </w:rPr>
  </w:style>
  <w:style w:type="character" w:customStyle="1" w:styleId="Heading4Char">
    <w:name w:val="Heading 4 Char"/>
    <w:basedOn w:val="DefaultParagraphFont"/>
    <w:link w:val="Heading4"/>
    <w:uiPriority w:val="9"/>
    <w:rsid w:val="00931EA5"/>
    <w:rPr>
      <w:rFonts w:ascii="Gill Sans MT" w:eastAsiaTheme="majorEastAsia" w:hAnsi="Gill Sans MT" w:cstheme="majorBidi"/>
      <w:i/>
      <w:iCs/>
      <w:color w:val="2F5496" w:themeColor="accent1" w:themeShade="BF"/>
    </w:rPr>
  </w:style>
  <w:style w:type="character" w:styleId="CommentReference">
    <w:name w:val="annotation reference"/>
    <w:basedOn w:val="DefaultParagraphFont"/>
    <w:uiPriority w:val="99"/>
    <w:semiHidden/>
    <w:unhideWhenUsed/>
    <w:rsid w:val="000D7365"/>
    <w:rPr>
      <w:sz w:val="16"/>
      <w:szCs w:val="16"/>
    </w:rPr>
  </w:style>
  <w:style w:type="paragraph" w:styleId="CommentText">
    <w:name w:val="annotation text"/>
    <w:basedOn w:val="Normal"/>
    <w:link w:val="CommentTextChar"/>
    <w:uiPriority w:val="99"/>
    <w:unhideWhenUsed/>
    <w:rsid w:val="000D7365"/>
    <w:pPr>
      <w:spacing w:line="240" w:lineRule="auto"/>
    </w:pPr>
    <w:rPr>
      <w:sz w:val="20"/>
      <w:szCs w:val="20"/>
    </w:rPr>
  </w:style>
  <w:style w:type="character" w:customStyle="1" w:styleId="CommentTextChar">
    <w:name w:val="Comment Text Char"/>
    <w:basedOn w:val="DefaultParagraphFont"/>
    <w:link w:val="CommentText"/>
    <w:uiPriority w:val="99"/>
    <w:rsid w:val="000D7365"/>
    <w:rPr>
      <w:rFonts w:ascii="Gill Sans MT" w:hAnsi="Gill Sans MT"/>
      <w:sz w:val="20"/>
      <w:szCs w:val="20"/>
    </w:rPr>
  </w:style>
  <w:style w:type="paragraph" w:styleId="CommentSubject">
    <w:name w:val="annotation subject"/>
    <w:basedOn w:val="CommentText"/>
    <w:next w:val="CommentText"/>
    <w:link w:val="CommentSubjectChar"/>
    <w:uiPriority w:val="99"/>
    <w:semiHidden/>
    <w:unhideWhenUsed/>
    <w:rsid w:val="000D7365"/>
    <w:rPr>
      <w:b/>
      <w:bCs/>
    </w:rPr>
  </w:style>
  <w:style w:type="character" w:customStyle="1" w:styleId="CommentSubjectChar">
    <w:name w:val="Comment Subject Char"/>
    <w:basedOn w:val="CommentTextChar"/>
    <w:link w:val="CommentSubject"/>
    <w:uiPriority w:val="99"/>
    <w:semiHidden/>
    <w:rsid w:val="000D7365"/>
    <w:rPr>
      <w:rFonts w:ascii="Gill Sans MT" w:hAnsi="Gill Sans MT"/>
      <w:b/>
      <w:bCs/>
      <w:sz w:val="20"/>
      <w:szCs w:val="20"/>
    </w:rPr>
  </w:style>
  <w:style w:type="paragraph" w:styleId="Caption">
    <w:name w:val="caption"/>
    <w:basedOn w:val="Normal"/>
    <w:next w:val="Normal"/>
    <w:uiPriority w:val="35"/>
    <w:unhideWhenUsed/>
    <w:qFormat/>
    <w:rsid w:val="00817509"/>
    <w:pPr>
      <w:spacing w:after="200" w:line="240" w:lineRule="auto"/>
    </w:pPr>
    <w:rPr>
      <w:i/>
      <w:iCs/>
      <w:color w:val="44546A" w:themeColor="text2"/>
      <w:sz w:val="18"/>
      <w:szCs w:val="18"/>
    </w:rPr>
  </w:style>
  <w:style w:type="character" w:styleId="Hyperlink">
    <w:name w:val="Hyperlink"/>
    <w:basedOn w:val="DefaultParagraphFont"/>
    <w:uiPriority w:val="99"/>
    <w:unhideWhenUsed/>
    <w:rsid w:val="0010594E"/>
    <w:rPr>
      <w:color w:val="0563C1" w:themeColor="hyperlink"/>
      <w:u w:val="single"/>
    </w:rPr>
  </w:style>
  <w:style w:type="character" w:styleId="UnresolvedMention">
    <w:name w:val="Unresolved Mention"/>
    <w:basedOn w:val="DefaultParagraphFont"/>
    <w:uiPriority w:val="99"/>
    <w:semiHidden/>
    <w:unhideWhenUsed/>
    <w:rsid w:val="0010594E"/>
    <w:rPr>
      <w:color w:val="605E5C"/>
      <w:shd w:val="clear" w:color="auto" w:fill="E1DFDD"/>
    </w:rPr>
  </w:style>
  <w:style w:type="table" w:styleId="GridTable4-Accent1">
    <w:name w:val="Grid Table 4 Accent 1"/>
    <w:basedOn w:val="TableNormal"/>
    <w:uiPriority w:val="49"/>
    <w:rsid w:val="00EF2AE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Mention">
    <w:name w:val="Mention"/>
    <w:basedOn w:val="DefaultParagraphFont"/>
    <w:uiPriority w:val="99"/>
    <w:unhideWhenUsed/>
    <w:rsid w:val="00335CA4"/>
    <w:rPr>
      <w:color w:val="2B579A"/>
      <w:shd w:val="clear" w:color="auto" w:fill="E1DFDD"/>
    </w:rPr>
  </w:style>
  <w:style w:type="character" w:styleId="FollowedHyperlink">
    <w:name w:val="FollowedHyperlink"/>
    <w:basedOn w:val="DefaultParagraphFont"/>
    <w:uiPriority w:val="99"/>
    <w:semiHidden/>
    <w:unhideWhenUsed/>
    <w:rsid w:val="0055295A"/>
    <w:rPr>
      <w:color w:val="954F72" w:themeColor="followedHyperlink"/>
      <w:u w:val="single"/>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ui-provider">
    <w:name w:val="ui-provider"/>
    <w:basedOn w:val="DefaultParagraphFont"/>
    <w:rsid w:val="00876696"/>
  </w:style>
  <w:style w:type="paragraph" w:styleId="TOCHeading">
    <w:name w:val="TOC Heading"/>
    <w:basedOn w:val="Heading1"/>
    <w:next w:val="Normal"/>
    <w:uiPriority w:val="39"/>
    <w:unhideWhenUsed/>
    <w:qFormat/>
    <w:rsid w:val="00876696"/>
    <w:pPr>
      <w:spacing w:before="0" w:after="120"/>
      <w:outlineLvl w:val="9"/>
    </w:pPr>
    <w:rPr>
      <w:smallCaps w:val="0"/>
      <w:color w:val="2F5496" w:themeColor="accent1" w:themeShade="BF"/>
      <w:sz w:val="24"/>
    </w:rPr>
  </w:style>
  <w:style w:type="paragraph" w:styleId="TOC2">
    <w:name w:val="toc 2"/>
    <w:basedOn w:val="Normal"/>
    <w:next w:val="Normal"/>
    <w:autoRedefine/>
    <w:uiPriority w:val="39"/>
    <w:unhideWhenUsed/>
    <w:rsid w:val="00876696"/>
    <w:pPr>
      <w:tabs>
        <w:tab w:val="right" w:leader="dot" w:pos="9350"/>
      </w:tabs>
      <w:spacing w:after="100"/>
      <w:ind w:left="220"/>
    </w:pPr>
    <w:rPr>
      <w:noProof/>
      <w:sz w:val="20"/>
    </w:rPr>
  </w:style>
  <w:style w:type="paragraph" w:styleId="TOC3">
    <w:name w:val="toc 3"/>
    <w:basedOn w:val="Normal"/>
    <w:next w:val="Normal"/>
    <w:autoRedefine/>
    <w:uiPriority w:val="39"/>
    <w:unhideWhenUsed/>
    <w:rsid w:val="00876696"/>
    <w:pPr>
      <w:spacing w:after="100"/>
      <w:ind w:left="440"/>
    </w:pPr>
    <w:rPr>
      <w:sz w:val="18"/>
    </w:rPr>
  </w:style>
  <w:style w:type="character" w:customStyle="1" w:styleId="normaltextrun">
    <w:name w:val="normaltextrun"/>
    <w:basedOn w:val="DefaultParagraphFont"/>
    <w:rsid w:val="00E942E9"/>
  </w:style>
  <w:style w:type="character" w:customStyle="1" w:styleId="findhit">
    <w:name w:val="findhit"/>
    <w:basedOn w:val="DefaultParagraphFont"/>
    <w:rsid w:val="00E942E9"/>
  </w:style>
  <w:style w:type="character" w:customStyle="1" w:styleId="eop">
    <w:name w:val="eop"/>
    <w:basedOn w:val="DefaultParagraphFont"/>
    <w:rsid w:val="00E942E9"/>
  </w:style>
  <w:style w:type="paragraph" w:styleId="Revision">
    <w:name w:val="Revision"/>
    <w:hidden/>
    <w:uiPriority w:val="99"/>
    <w:semiHidden/>
    <w:rsid w:val="00B62EB6"/>
    <w:pPr>
      <w:spacing w:after="0" w:line="240" w:lineRule="auto"/>
    </w:pPr>
    <w:rPr>
      <w:rFonts w:ascii="Gill Sans MT" w:hAnsi="Gill Sans MT"/>
    </w:rPr>
  </w:style>
  <w:style w:type="paragraph" w:styleId="Bibliography">
    <w:name w:val="Bibliography"/>
    <w:basedOn w:val="Normal"/>
    <w:next w:val="Normal"/>
    <w:uiPriority w:val="37"/>
    <w:unhideWhenUsed/>
    <w:rsid w:val="00B84311"/>
    <w:pPr>
      <w:tabs>
        <w:tab w:val="left" w:pos="384"/>
      </w:tabs>
      <w:spacing w:after="80" w:line="240" w:lineRule="auto"/>
      <w:ind w:left="389" w:hanging="389"/>
    </w:pPr>
    <w:rPr>
      <w:sz w:val="20"/>
    </w:rPr>
  </w:style>
  <w:style w:type="paragraph" w:styleId="NoSpacing">
    <w:name w:val="No Spacing"/>
    <w:uiPriority w:val="1"/>
    <w:qFormat/>
    <w:rsid w:val="00994C8D"/>
    <w:pPr>
      <w:spacing w:after="0" w:line="240" w:lineRule="auto"/>
    </w:pPr>
    <w:rPr>
      <w:rFonts w:ascii="Gill Sans MT" w:hAnsi="Gill Sans MT"/>
    </w:rPr>
  </w:style>
  <w:style w:type="paragraph" w:styleId="TOC4">
    <w:name w:val="toc 4"/>
    <w:basedOn w:val="Normal"/>
    <w:next w:val="Normal"/>
    <w:autoRedefine/>
    <w:uiPriority w:val="39"/>
    <w:unhideWhenUsed/>
    <w:rsid w:val="00BB5DAE"/>
    <w:pPr>
      <w:spacing w:after="100"/>
      <w:ind w:left="660"/>
    </w:pPr>
    <w:rPr>
      <w:sz w:val="16"/>
    </w:rPr>
  </w:style>
  <w:style w:type="character" w:styleId="Emphasis">
    <w:name w:val="Emphasis"/>
    <w:basedOn w:val="DefaultParagraphFont"/>
    <w:uiPriority w:val="20"/>
    <w:qFormat/>
    <w:rsid w:val="00872E73"/>
    <w:rPr>
      <w:i/>
      <w:iCs/>
    </w:rPr>
  </w:style>
  <w:style w:type="paragraph" w:styleId="NormalWeb">
    <w:name w:val="Normal (Web)"/>
    <w:basedOn w:val="Normal"/>
    <w:uiPriority w:val="99"/>
    <w:unhideWhenUsed/>
    <w:rsid w:val="000904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text-blockaccordion-toggle-text">
    <w:name w:val="c-text-block__accordion-toggle-text"/>
    <w:basedOn w:val="DefaultParagraphFont"/>
    <w:rsid w:val="00333C8B"/>
  </w:style>
  <w:style w:type="paragraph" w:customStyle="1" w:styleId="p1">
    <w:name w:val="p1"/>
    <w:basedOn w:val="Normal"/>
    <w:rsid w:val="00333C8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7D63C7"/>
    <w:rPr>
      <w:rFonts w:ascii="Segoe UI" w:hAnsi="Segoe UI" w:cs="Segoe UI" w:hint="default"/>
      <w:sz w:val="18"/>
      <w:szCs w:val="18"/>
    </w:rPr>
  </w:style>
  <w:style w:type="character" w:customStyle="1" w:styleId="HeaderChar1">
    <w:name w:val="Header Char1"/>
    <w:basedOn w:val="DefaultParagraphFont"/>
    <w:uiPriority w:val="99"/>
    <w:semiHidden/>
    <w:rsid w:val="00784E85"/>
    <w:rPr>
      <w:rFonts w:ascii="Gill Sans MT" w:hAnsi="Gill Sans MT"/>
    </w:rPr>
  </w:style>
  <w:style w:type="character" w:customStyle="1" w:styleId="FooterChar1">
    <w:name w:val="Footer Char1"/>
    <w:basedOn w:val="DefaultParagraphFont"/>
    <w:uiPriority w:val="99"/>
    <w:semiHidden/>
    <w:rsid w:val="00784E85"/>
    <w:rPr>
      <w:rFonts w:ascii="Gill Sans MT" w:hAnsi="Gill Sans M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11909">
      <w:bodyDiv w:val="1"/>
      <w:marLeft w:val="0"/>
      <w:marRight w:val="0"/>
      <w:marTop w:val="0"/>
      <w:marBottom w:val="0"/>
      <w:divBdr>
        <w:top w:val="none" w:sz="0" w:space="0" w:color="auto"/>
        <w:left w:val="none" w:sz="0" w:space="0" w:color="auto"/>
        <w:bottom w:val="none" w:sz="0" w:space="0" w:color="auto"/>
        <w:right w:val="none" w:sz="0" w:space="0" w:color="auto"/>
      </w:divBdr>
      <w:divsChild>
        <w:div w:id="1453404844">
          <w:marLeft w:val="0"/>
          <w:marRight w:val="0"/>
          <w:marTop w:val="360"/>
          <w:marBottom w:val="0"/>
          <w:divBdr>
            <w:top w:val="none" w:sz="0" w:space="0" w:color="auto"/>
            <w:left w:val="none" w:sz="0" w:space="0" w:color="auto"/>
            <w:bottom w:val="none" w:sz="0" w:space="0" w:color="auto"/>
            <w:right w:val="none" w:sz="0" w:space="0" w:color="auto"/>
          </w:divBdr>
        </w:div>
      </w:divsChild>
    </w:div>
    <w:div w:id="62602486">
      <w:bodyDiv w:val="1"/>
      <w:marLeft w:val="0"/>
      <w:marRight w:val="0"/>
      <w:marTop w:val="0"/>
      <w:marBottom w:val="0"/>
      <w:divBdr>
        <w:top w:val="none" w:sz="0" w:space="0" w:color="auto"/>
        <w:left w:val="none" w:sz="0" w:space="0" w:color="auto"/>
        <w:bottom w:val="none" w:sz="0" w:space="0" w:color="auto"/>
        <w:right w:val="none" w:sz="0" w:space="0" w:color="auto"/>
      </w:divBdr>
      <w:divsChild>
        <w:div w:id="1141846650">
          <w:marLeft w:val="547"/>
          <w:marRight w:val="0"/>
          <w:marTop w:val="0"/>
          <w:marBottom w:val="0"/>
          <w:divBdr>
            <w:top w:val="none" w:sz="0" w:space="0" w:color="auto"/>
            <w:left w:val="none" w:sz="0" w:space="0" w:color="auto"/>
            <w:bottom w:val="none" w:sz="0" w:space="0" w:color="auto"/>
            <w:right w:val="none" w:sz="0" w:space="0" w:color="auto"/>
          </w:divBdr>
        </w:div>
        <w:div w:id="1151797002">
          <w:marLeft w:val="547"/>
          <w:marRight w:val="0"/>
          <w:marTop w:val="0"/>
          <w:marBottom w:val="0"/>
          <w:divBdr>
            <w:top w:val="none" w:sz="0" w:space="0" w:color="auto"/>
            <w:left w:val="none" w:sz="0" w:space="0" w:color="auto"/>
            <w:bottom w:val="none" w:sz="0" w:space="0" w:color="auto"/>
            <w:right w:val="none" w:sz="0" w:space="0" w:color="auto"/>
          </w:divBdr>
        </w:div>
      </w:divsChild>
    </w:div>
    <w:div w:id="108819752">
      <w:bodyDiv w:val="1"/>
      <w:marLeft w:val="0"/>
      <w:marRight w:val="0"/>
      <w:marTop w:val="0"/>
      <w:marBottom w:val="0"/>
      <w:divBdr>
        <w:top w:val="none" w:sz="0" w:space="0" w:color="auto"/>
        <w:left w:val="none" w:sz="0" w:space="0" w:color="auto"/>
        <w:bottom w:val="none" w:sz="0" w:space="0" w:color="auto"/>
        <w:right w:val="none" w:sz="0" w:space="0" w:color="auto"/>
      </w:divBdr>
      <w:divsChild>
        <w:div w:id="1035740365">
          <w:marLeft w:val="547"/>
          <w:marRight w:val="0"/>
          <w:marTop w:val="0"/>
          <w:marBottom w:val="0"/>
          <w:divBdr>
            <w:top w:val="none" w:sz="0" w:space="0" w:color="auto"/>
            <w:left w:val="none" w:sz="0" w:space="0" w:color="auto"/>
            <w:bottom w:val="none" w:sz="0" w:space="0" w:color="auto"/>
            <w:right w:val="none" w:sz="0" w:space="0" w:color="auto"/>
          </w:divBdr>
        </w:div>
        <w:div w:id="1938711122">
          <w:marLeft w:val="547"/>
          <w:marRight w:val="0"/>
          <w:marTop w:val="0"/>
          <w:marBottom w:val="0"/>
          <w:divBdr>
            <w:top w:val="none" w:sz="0" w:space="0" w:color="auto"/>
            <w:left w:val="none" w:sz="0" w:space="0" w:color="auto"/>
            <w:bottom w:val="none" w:sz="0" w:space="0" w:color="auto"/>
            <w:right w:val="none" w:sz="0" w:space="0" w:color="auto"/>
          </w:divBdr>
        </w:div>
      </w:divsChild>
    </w:div>
    <w:div w:id="159197145">
      <w:bodyDiv w:val="1"/>
      <w:marLeft w:val="0"/>
      <w:marRight w:val="0"/>
      <w:marTop w:val="0"/>
      <w:marBottom w:val="0"/>
      <w:divBdr>
        <w:top w:val="none" w:sz="0" w:space="0" w:color="auto"/>
        <w:left w:val="none" w:sz="0" w:space="0" w:color="auto"/>
        <w:bottom w:val="none" w:sz="0" w:space="0" w:color="auto"/>
        <w:right w:val="none" w:sz="0" w:space="0" w:color="auto"/>
      </w:divBdr>
      <w:divsChild>
        <w:div w:id="1816220666">
          <w:marLeft w:val="547"/>
          <w:marRight w:val="0"/>
          <w:marTop w:val="0"/>
          <w:marBottom w:val="0"/>
          <w:divBdr>
            <w:top w:val="none" w:sz="0" w:space="0" w:color="auto"/>
            <w:left w:val="none" w:sz="0" w:space="0" w:color="auto"/>
            <w:bottom w:val="none" w:sz="0" w:space="0" w:color="auto"/>
            <w:right w:val="none" w:sz="0" w:space="0" w:color="auto"/>
          </w:divBdr>
        </w:div>
        <w:div w:id="2097434570">
          <w:marLeft w:val="547"/>
          <w:marRight w:val="0"/>
          <w:marTop w:val="0"/>
          <w:marBottom w:val="0"/>
          <w:divBdr>
            <w:top w:val="none" w:sz="0" w:space="0" w:color="auto"/>
            <w:left w:val="none" w:sz="0" w:space="0" w:color="auto"/>
            <w:bottom w:val="none" w:sz="0" w:space="0" w:color="auto"/>
            <w:right w:val="none" w:sz="0" w:space="0" w:color="auto"/>
          </w:divBdr>
        </w:div>
      </w:divsChild>
    </w:div>
    <w:div w:id="250697164">
      <w:bodyDiv w:val="1"/>
      <w:marLeft w:val="0"/>
      <w:marRight w:val="0"/>
      <w:marTop w:val="0"/>
      <w:marBottom w:val="0"/>
      <w:divBdr>
        <w:top w:val="none" w:sz="0" w:space="0" w:color="auto"/>
        <w:left w:val="none" w:sz="0" w:space="0" w:color="auto"/>
        <w:bottom w:val="none" w:sz="0" w:space="0" w:color="auto"/>
        <w:right w:val="none" w:sz="0" w:space="0" w:color="auto"/>
      </w:divBdr>
    </w:div>
    <w:div w:id="261957724">
      <w:bodyDiv w:val="1"/>
      <w:marLeft w:val="0"/>
      <w:marRight w:val="0"/>
      <w:marTop w:val="0"/>
      <w:marBottom w:val="0"/>
      <w:divBdr>
        <w:top w:val="none" w:sz="0" w:space="0" w:color="auto"/>
        <w:left w:val="none" w:sz="0" w:space="0" w:color="auto"/>
        <w:bottom w:val="none" w:sz="0" w:space="0" w:color="auto"/>
        <w:right w:val="none" w:sz="0" w:space="0" w:color="auto"/>
      </w:divBdr>
      <w:divsChild>
        <w:div w:id="103036545">
          <w:marLeft w:val="547"/>
          <w:marRight w:val="0"/>
          <w:marTop w:val="0"/>
          <w:marBottom w:val="0"/>
          <w:divBdr>
            <w:top w:val="none" w:sz="0" w:space="0" w:color="auto"/>
            <w:left w:val="none" w:sz="0" w:space="0" w:color="auto"/>
            <w:bottom w:val="none" w:sz="0" w:space="0" w:color="auto"/>
            <w:right w:val="none" w:sz="0" w:space="0" w:color="auto"/>
          </w:divBdr>
        </w:div>
        <w:div w:id="1576548692">
          <w:marLeft w:val="547"/>
          <w:marRight w:val="0"/>
          <w:marTop w:val="0"/>
          <w:marBottom w:val="0"/>
          <w:divBdr>
            <w:top w:val="none" w:sz="0" w:space="0" w:color="auto"/>
            <w:left w:val="none" w:sz="0" w:space="0" w:color="auto"/>
            <w:bottom w:val="none" w:sz="0" w:space="0" w:color="auto"/>
            <w:right w:val="none" w:sz="0" w:space="0" w:color="auto"/>
          </w:divBdr>
        </w:div>
      </w:divsChild>
    </w:div>
    <w:div w:id="276066495">
      <w:bodyDiv w:val="1"/>
      <w:marLeft w:val="0"/>
      <w:marRight w:val="0"/>
      <w:marTop w:val="0"/>
      <w:marBottom w:val="0"/>
      <w:divBdr>
        <w:top w:val="none" w:sz="0" w:space="0" w:color="auto"/>
        <w:left w:val="none" w:sz="0" w:space="0" w:color="auto"/>
        <w:bottom w:val="none" w:sz="0" w:space="0" w:color="auto"/>
        <w:right w:val="none" w:sz="0" w:space="0" w:color="auto"/>
      </w:divBdr>
      <w:divsChild>
        <w:div w:id="288442814">
          <w:marLeft w:val="547"/>
          <w:marRight w:val="0"/>
          <w:marTop w:val="0"/>
          <w:marBottom w:val="0"/>
          <w:divBdr>
            <w:top w:val="none" w:sz="0" w:space="0" w:color="auto"/>
            <w:left w:val="none" w:sz="0" w:space="0" w:color="auto"/>
            <w:bottom w:val="none" w:sz="0" w:space="0" w:color="auto"/>
            <w:right w:val="none" w:sz="0" w:space="0" w:color="auto"/>
          </w:divBdr>
        </w:div>
        <w:div w:id="474495550">
          <w:marLeft w:val="547"/>
          <w:marRight w:val="0"/>
          <w:marTop w:val="0"/>
          <w:marBottom w:val="0"/>
          <w:divBdr>
            <w:top w:val="none" w:sz="0" w:space="0" w:color="auto"/>
            <w:left w:val="none" w:sz="0" w:space="0" w:color="auto"/>
            <w:bottom w:val="none" w:sz="0" w:space="0" w:color="auto"/>
            <w:right w:val="none" w:sz="0" w:space="0" w:color="auto"/>
          </w:divBdr>
        </w:div>
      </w:divsChild>
    </w:div>
    <w:div w:id="337928023">
      <w:bodyDiv w:val="1"/>
      <w:marLeft w:val="0"/>
      <w:marRight w:val="0"/>
      <w:marTop w:val="0"/>
      <w:marBottom w:val="0"/>
      <w:divBdr>
        <w:top w:val="none" w:sz="0" w:space="0" w:color="auto"/>
        <w:left w:val="none" w:sz="0" w:space="0" w:color="auto"/>
        <w:bottom w:val="none" w:sz="0" w:space="0" w:color="auto"/>
        <w:right w:val="none" w:sz="0" w:space="0" w:color="auto"/>
      </w:divBdr>
    </w:div>
    <w:div w:id="385569725">
      <w:bodyDiv w:val="1"/>
      <w:marLeft w:val="0"/>
      <w:marRight w:val="0"/>
      <w:marTop w:val="0"/>
      <w:marBottom w:val="0"/>
      <w:divBdr>
        <w:top w:val="none" w:sz="0" w:space="0" w:color="auto"/>
        <w:left w:val="none" w:sz="0" w:space="0" w:color="auto"/>
        <w:bottom w:val="none" w:sz="0" w:space="0" w:color="auto"/>
        <w:right w:val="none" w:sz="0" w:space="0" w:color="auto"/>
      </w:divBdr>
    </w:div>
    <w:div w:id="421994420">
      <w:bodyDiv w:val="1"/>
      <w:marLeft w:val="0"/>
      <w:marRight w:val="0"/>
      <w:marTop w:val="0"/>
      <w:marBottom w:val="0"/>
      <w:divBdr>
        <w:top w:val="none" w:sz="0" w:space="0" w:color="auto"/>
        <w:left w:val="none" w:sz="0" w:space="0" w:color="auto"/>
        <w:bottom w:val="none" w:sz="0" w:space="0" w:color="auto"/>
        <w:right w:val="none" w:sz="0" w:space="0" w:color="auto"/>
      </w:divBdr>
      <w:divsChild>
        <w:div w:id="77291252">
          <w:marLeft w:val="547"/>
          <w:marRight w:val="0"/>
          <w:marTop w:val="0"/>
          <w:marBottom w:val="0"/>
          <w:divBdr>
            <w:top w:val="none" w:sz="0" w:space="0" w:color="auto"/>
            <w:left w:val="none" w:sz="0" w:space="0" w:color="auto"/>
            <w:bottom w:val="none" w:sz="0" w:space="0" w:color="auto"/>
            <w:right w:val="none" w:sz="0" w:space="0" w:color="auto"/>
          </w:divBdr>
        </w:div>
        <w:div w:id="92670461">
          <w:marLeft w:val="547"/>
          <w:marRight w:val="0"/>
          <w:marTop w:val="0"/>
          <w:marBottom w:val="0"/>
          <w:divBdr>
            <w:top w:val="none" w:sz="0" w:space="0" w:color="auto"/>
            <w:left w:val="none" w:sz="0" w:space="0" w:color="auto"/>
            <w:bottom w:val="none" w:sz="0" w:space="0" w:color="auto"/>
            <w:right w:val="none" w:sz="0" w:space="0" w:color="auto"/>
          </w:divBdr>
        </w:div>
        <w:div w:id="141970195">
          <w:marLeft w:val="547"/>
          <w:marRight w:val="0"/>
          <w:marTop w:val="0"/>
          <w:marBottom w:val="0"/>
          <w:divBdr>
            <w:top w:val="none" w:sz="0" w:space="0" w:color="auto"/>
            <w:left w:val="none" w:sz="0" w:space="0" w:color="auto"/>
            <w:bottom w:val="none" w:sz="0" w:space="0" w:color="auto"/>
            <w:right w:val="none" w:sz="0" w:space="0" w:color="auto"/>
          </w:divBdr>
        </w:div>
        <w:div w:id="175388658">
          <w:marLeft w:val="547"/>
          <w:marRight w:val="0"/>
          <w:marTop w:val="0"/>
          <w:marBottom w:val="0"/>
          <w:divBdr>
            <w:top w:val="none" w:sz="0" w:space="0" w:color="auto"/>
            <w:left w:val="none" w:sz="0" w:space="0" w:color="auto"/>
            <w:bottom w:val="none" w:sz="0" w:space="0" w:color="auto"/>
            <w:right w:val="none" w:sz="0" w:space="0" w:color="auto"/>
          </w:divBdr>
        </w:div>
        <w:div w:id="210767879">
          <w:marLeft w:val="547"/>
          <w:marRight w:val="0"/>
          <w:marTop w:val="0"/>
          <w:marBottom w:val="0"/>
          <w:divBdr>
            <w:top w:val="none" w:sz="0" w:space="0" w:color="auto"/>
            <w:left w:val="none" w:sz="0" w:space="0" w:color="auto"/>
            <w:bottom w:val="none" w:sz="0" w:space="0" w:color="auto"/>
            <w:right w:val="none" w:sz="0" w:space="0" w:color="auto"/>
          </w:divBdr>
        </w:div>
        <w:div w:id="311832087">
          <w:marLeft w:val="547"/>
          <w:marRight w:val="0"/>
          <w:marTop w:val="0"/>
          <w:marBottom w:val="0"/>
          <w:divBdr>
            <w:top w:val="none" w:sz="0" w:space="0" w:color="auto"/>
            <w:left w:val="none" w:sz="0" w:space="0" w:color="auto"/>
            <w:bottom w:val="none" w:sz="0" w:space="0" w:color="auto"/>
            <w:right w:val="none" w:sz="0" w:space="0" w:color="auto"/>
          </w:divBdr>
        </w:div>
        <w:div w:id="435828377">
          <w:marLeft w:val="547"/>
          <w:marRight w:val="0"/>
          <w:marTop w:val="0"/>
          <w:marBottom w:val="0"/>
          <w:divBdr>
            <w:top w:val="none" w:sz="0" w:space="0" w:color="auto"/>
            <w:left w:val="none" w:sz="0" w:space="0" w:color="auto"/>
            <w:bottom w:val="none" w:sz="0" w:space="0" w:color="auto"/>
            <w:right w:val="none" w:sz="0" w:space="0" w:color="auto"/>
          </w:divBdr>
        </w:div>
        <w:div w:id="439843037">
          <w:marLeft w:val="547"/>
          <w:marRight w:val="0"/>
          <w:marTop w:val="0"/>
          <w:marBottom w:val="0"/>
          <w:divBdr>
            <w:top w:val="none" w:sz="0" w:space="0" w:color="auto"/>
            <w:left w:val="none" w:sz="0" w:space="0" w:color="auto"/>
            <w:bottom w:val="none" w:sz="0" w:space="0" w:color="auto"/>
            <w:right w:val="none" w:sz="0" w:space="0" w:color="auto"/>
          </w:divBdr>
        </w:div>
        <w:div w:id="490409941">
          <w:marLeft w:val="547"/>
          <w:marRight w:val="0"/>
          <w:marTop w:val="0"/>
          <w:marBottom w:val="0"/>
          <w:divBdr>
            <w:top w:val="none" w:sz="0" w:space="0" w:color="auto"/>
            <w:left w:val="none" w:sz="0" w:space="0" w:color="auto"/>
            <w:bottom w:val="none" w:sz="0" w:space="0" w:color="auto"/>
            <w:right w:val="none" w:sz="0" w:space="0" w:color="auto"/>
          </w:divBdr>
        </w:div>
        <w:div w:id="771047187">
          <w:marLeft w:val="547"/>
          <w:marRight w:val="0"/>
          <w:marTop w:val="0"/>
          <w:marBottom w:val="0"/>
          <w:divBdr>
            <w:top w:val="none" w:sz="0" w:space="0" w:color="auto"/>
            <w:left w:val="none" w:sz="0" w:space="0" w:color="auto"/>
            <w:bottom w:val="none" w:sz="0" w:space="0" w:color="auto"/>
            <w:right w:val="none" w:sz="0" w:space="0" w:color="auto"/>
          </w:divBdr>
        </w:div>
        <w:div w:id="799104953">
          <w:marLeft w:val="547"/>
          <w:marRight w:val="0"/>
          <w:marTop w:val="0"/>
          <w:marBottom w:val="0"/>
          <w:divBdr>
            <w:top w:val="none" w:sz="0" w:space="0" w:color="auto"/>
            <w:left w:val="none" w:sz="0" w:space="0" w:color="auto"/>
            <w:bottom w:val="none" w:sz="0" w:space="0" w:color="auto"/>
            <w:right w:val="none" w:sz="0" w:space="0" w:color="auto"/>
          </w:divBdr>
        </w:div>
        <w:div w:id="920868326">
          <w:marLeft w:val="547"/>
          <w:marRight w:val="0"/>
          <w:marTop w:val="0"/>
          <w:marBottom w:val="0"/>
          <w:divBdr>
            <w:top w:val="none" w:sz="0" w:space="0" w:color="auto"/>
            <w:left w:val="none" w:sz="0" w:space="0" w:color="auto"/>
            <w:bottom w:val="none" w:sz="0" w:space="0" w:color="auto"/>
            <w:right w:val="none" w:sz="0" w:space="0" w:color="auto"/>
          </w:divBdr>
        </w:div>
        <w:div w:id="1054430570">
          <w:marLeft w:val="547"/>
          <w:marRight w:val="0"/>
          <w:marTop w:val="0"/>
          <w:marBottom w:val="0"/>
          <w:divBdr>
            <w:top w:val="none" w:sz="0" w:space="0" w:color="auto"/>
            <w:left w:val="none" w:sz="0" w:space="0" w:color="auto"/>
            <w:bottom w:val="none" w:sz="0" w:space="0" w:color="auto"/>
            <w:right w:val="none" w:sz="0" w:space="0" w:color="auto"/>
          </w:divBdr>
        </w:div>
        <w:div w:id="1286540475">
          <w:marLeft w:val="547"/>
          <w:marRight w:val="0"/>
          <w:marTop w:val="0"/>
          <w:marBottom w:val="0"/>
          <w:divBdr>
            <w:top w:val="none" w:sz="0" w:space="0" w:color="auto"/>
            <w:left w:val="none" w:sz="0" w:space="0" w:color="auto"/>
            <w:bottom w:val="none" w:sz="0" w:space="0" w:color="auto"/>
            <w:right w:val="none" w:sz="0" w:space="0" w:color="auto"/>
          </w:divBdr>
        </w:div>
        <w:div w:id="1387025364">
          <w:marLeft w:val="547"/>
          <w:marRight w:val="0"/>
          <w:marTop w:val="0"/>
          <w:marBottom w:val="0"/>
          <w:divBdr>
            <w:top w:val="none" w:sz="0" w:space="0" w:color="auto"/>
            <w:left w:val="none" w:sz="0" w:space="0" w:color="auto"/>
            <w:bottom w:val="none" w:sz="0" w:space="0" w:color="auto"/>
            <w:right w:val="none" w:sz="0" w:space="0" w:color="auto"/>
          </w:divBdr>
        </w:div>
        <w:div w:id="1577280541">
          <w:marLeft w:val="547"/>
          <w:marRight w:val="0"/>
          <w:marTop w:val="0"/>
          <w:marBottom w:val="0"/>
          <w:divBdr>
            <w:top w:val="none" w:sz="0" w:space="0" w:color="auto"/>
            <w:left w:val="none" w:sz="0" w:space="0" w:color="auto"/>
            <w:bottom w:val="none" w:sz="0" w:space="0" w:color="auto"/>
            <w:right w:val="none" w:sz="0" w:space="0" w:color="auto"/>
          </w:divBdr>
        </w:div>
        <w:div w:id="1730688386">
          <w:marLeft w:val="547"/>
          <w:marRight w:val="0"/>
          <w:marTop w:val="0"/>
          <w:marBottom w:val="0"/>
          <w:divBdr>
            <w:top w:val="none" w:sz="0" w:space="0" w:color="auto"/>
            <w:left w:val="none" w:sz="0" w:space="0" w:color="auto"/>
            <w:bottom w:val="none" w:sz="0" w:space="0" w:color="auto"/>
            <w:right w:val="none" w:sz="0" w:space="0" w:color="auto"/>
          </w:divBdr>
        </w:div>
        <w:div w:id="2018535061">
          <w:marLeft w:val="547"/>
          <w:marRight w:val="0"/>
          <w:marTop w:val="0"/>
          <w:marBottom w:val="0"/>
          <w:divBdr>
            <w:top w:val="none" w:sz="0" w:space="0" w:color="auto"/>
            <w:left w:val="none" w:sz="0" w:space="0" w:color="auto"/>
            <w:bottom w:val="none" w:sz="0" w:space="0" w:color="auto"/>
            <w:right w:val="none" w:sz="0" w:space="0" w:color="auto"/>
          </w:divBdr>
        </w:div>
      </w:divsChild>
    </w:div>
    <w:div w:id="462240187">
      <w:bodyDiv w:val="1"/>
      <w:marLeft w:val="0"/>
      <w:marRight w:val="0"/>
      <w:marTop w:val="0"/>
      <w:marBottom w:val="0"/>
      <w:divBdr>
        <w:top w:val="none" w:sz="0" w:space="0" w:color="auto"/>
        <w:left w:val="none" w:sz="0" w:space="0" w:color="auto"/>
        <w:bottom w:val="none" w:sz="0" w:space="0" w:color="auto"/>
        <w:right w:val="none" w:sz="0" w:space="0" w:color="auto"/>
      </w:divBdr>
    </w:div>
    <w:div w:id="481896940">
      <w:bodyDiv w:val="1"/>
      <w:marLeft w:val="0"/>
      <w:marRight w:val="0"/>
      <w:marTop w:val="0"/>
      <w:marBottom w:val="0"/>
      <w:divBdr>
        <w:top w:val="none" w:sz="0" w:space="0" w:color="auto"/>
        <w:left w:val="none" w:sz="0" w:space="0" w:color="auto"/>
        <w:bottom w:val="none" w:sz="0" w:space="0" w:color="auto"/>
        <w:right w:val="none" w:sz="0" w:space="0" w:color="auto"/>
      </w:divBdr>
    </w:div>
    <w:div w:id="484400402">
      <w:bodyDiv w:val="1"/>
      <w:marLeft w:val="0"/>
      <w:marRight w:val="0"/>
      <w:marTop w:val="0"/>
      <w:marBottom w:val="0"/>
      <w:divBdr>
        <w:top w:val="none" w:sz="0" w:space="0" w:color="auto"/>
        <w:left w:val="none" w:sz="0" w:space="0" w:color="auto"/>
        <w:bottom w:val="none" w:sz="0" w:space="0" w:color="auto"/>
        <w:right w:val="none" w:sz="0" w:space="0" w:color="auto"/>
      </w:divBdr>
      <w:divsChild>
        <w:div w:id="282076377">
          <w:marLeft w:val="547"/>
          <w:marRight w:val="0"/>
          <w:marTop w:val="0"/>
          <w:marBottom w:val="0"/>
          <w:divBdr>
            <w:top w:val="none" w:sz="0" w:space="0" w:color="auto"/>
            <w:left w:val="none" w:sz="0" w:space="0" w:color="auto"/>
            <w:bottom w:val="none" w:sz="0" w:space="0" w:color="auto"/>
            <w:right w:val="none" w:sz="0" w:space="0" w:color="auto"/>
          </w:divBdr>
        </w:div>
        <w:div w:id="1937710379">
          <w:marLeft w:val="547"/>
          <w:marRight w:val="0"/>
          <w:marTop w:val="0"/>
          <w:marBottom w:val="0"/>
          <w:divBdr>
            <w:top w:val="none" w:sz="0" w:space="0" w:color="auto"/>
            <w:left w:val="none" w:sz="0" w:space="0" w:color="auto"/>
            <w:bottom w:val="none" w:sz="0" w:space="0" w:color="auto"/>
            <w:right w:val="none" w:sz="0" w:space="0" w:color="auto"/>
          </w:divBdr>
        </w:div>
      </w:divsChild>
    </w:div>
    <w:div w:id="486895718">
      <w:bodyDiv w:val="1"/>
      <w:marLeft w:val="0"/>
      <w:marRight w:val="0"/>
      <w:marTop w:val="0"/>
      <w:marBottom w:val="0"/>
      <w:divBdr>
        <w:top w:val="none" w:sz="0" w:space="0" w:color="auto"/>
        <w:left w:val="none" w:sz="0" w:space="0" w:color="auto"/>
        <w:bottom w:val="none" w:sz="0" w:space="0" w:color="auto"/>
        <w:right w:val="none" w:sz="0" w:space="0" w:color="auto"/>
      </w:divBdr>
    </w:div>
    <w:div w:id="487602403">
      <w:bodyDiv w:val="1"/>
      <w:marLeft w:val="0"/>
      <w:marRight w:val="0"/>
      <w:marTop w:val="0"/>
      <w:marBottom w:val="0"/>
      <w:divBdr>
        <w:top w:val="none" w:sz="0" w:space="0" w:color="auto"/>
        <w:left w:val="none" w:sz="0" w:space="0" w:color="auto"/>
        <w:bottom w:val="none" w:sz="0" w:space="0" w:color="auto"/>
        <w:right w:val="none" w:sz="0" w:space="0" w:color="auto"/>
      </w:divBdr>
    </w:div>
    <w:div w:id="491798040">
      <w:bodyDiv w:val="1"/>
      <w:marLeft w:val="0"/>
      <w:marRight w:val="0"/>
      <w:marTop w:val="0"/>
      <w:marBottom w:val="0"/>
      <w:divBdr>
        <w:top w:val="none" w:sz="0" w:space="0" w:color="auto"/>
        <w:left w:val="none" w:sz="0" w:space="0" w:color="auto"/>
        <w:bottom w:val="none" w:sz="0" w:space="0" w:color="auto"/>
        <w:right w:val="none" w:sz="0" w:space="0" w:color="auto"/>
      </w:divBdr>
    </w:div>
    <w:div w:id="550313752">
      <w:bodyDiv w:val="1"/>
      <w:marLeft w:val="0"/>
      <w:marRight w:val="0"/>
      <w:marTop w:val="0"/>
      <w:marBottom w:val="0"/>
      <w:divBdr>
        <w:top w:val="none" w:sz="0" w:space="0" w:color="auto"/>
        <w:left w:val="none" w:sz="0" w:space="0" w:color="auto"/>
        <w:bottom w:val="none" w:sz="0" w:space="0" w:color="auto"/>
        <w:right w:val="none" w:sz="0" w:space="0" w:color="auto"/>
      </w:divBdr>
      <w:divsChild>
        <w:div w:id="1403678805">
          <w:marLeft w:val="547"/>
          <w:marRight w:val="0"/>
          <w:marTop w:val="0"/>
          <w:marBottom w:val="0"/>
          <w:divBdr>
            <w:top w:val="none" w:sz="0" w:space="0" w:color="auto"/>
            <w:left w:val="none" w:sz="0" w:space="0" w:color="auto"/>
            <w:bottom w:val="none" w:sz="0" w:space="0" w:color="auto"/>
            <w:right w:val="none" w:sz="0" w:space="0" w:color="auto"/>
          </w:divBdr>
        </w:div>
      </w:divsChild>
    </w:div>
    <w:div w:id="579945086">
      <w:bodyDiv w:val="1"/>
      <w:marLeft w:val="0"/>
      <w:marRight w:val="0"/>
      <w:marTop w:val="0"/>
      <w:marBottom w:val="0"/>
      <w:divBdr>
        <w:top w:val="none" w:sz="0" w:space="0" w:color="auto"/>
        <w:left w:val="none" w:sz="0" w:space="0" w:color="auto"/>
        <w:bottom w:val="none" w:sz="0" w:space="0" w:color="auto"/>
        <w:right w:val="none" w:sz="0" w:space="0" w:color="auto"/>
      </w:divBdr>
      <w:divsChild>
        <w:div w:id="577208120">
          <w:marLeft w:val="547"/>
          <w:marRight w:val="0"/>
          <w:marTop w:val="0"/>
          <w:marBottom w:val="0"/>
          <w:divBdr>
            <w:top w:val="none" w:sz="0" w:space="0" w:color="auto"/>
            <w:left w:val="none" w:sz="0" w:space="0" w:color="auto"/>
            <w:bottom w:val="none" w:sz="0" w:space="0" w:color="auto"/>
            <w:right w:val="none" w:sz="0" w:space="0" w:color="auto"/>
          </w:divBdr>
        </w:div>
        <w:div w:id="1874151843">
          <w:marLeft w:val="547"/>
          <w:marRight w:val="0"/>
          <w:marTop w:val="0"/>
          <w:marBottom w:val="0"/>
          <w:divBdr>
            <w:top w:val="none" w:sz="0" w:space="0" w:color="auto"/>
            <w:left w:val="none" w:sz="0" w:space="0" w:color="auto"/>
            <w:bottom w:val="none" w:sz="0" w:space="0" w:color="auto"/>
            <w:right w:val="none" w:sz="0" w:space="0" w:color="auto"/>
          </w:divBdr>
        </w:div>
      </w:divsChild>
    </w:div>
    <w:div w:id="803155795">
      <w:bodyDiv w:val="1"/>
      <w:marLeft w:val="0"/>
      <w:marRight w:val="0"/>
      <w:marTop w:val="0"/>
      <w:marBottom w:val="0"/>
      <w:divBdr>
        <w:top w:val="none" w:sz="0" w:space="0" w:color="auto"/>
        <w:left w:val="none" w:sz="0" w:space="0" w:color="auto"/>
        <w:bottom w:val="none" w:sz="0" w:space="0" w:color="auto"/>
        <w:right w:val="none" w:sz="0" w:space="0" w:color="auto"/>
      </w:divBdr>
    </w:div>
    <w:div w:id="869536449">
      <w:bodyDiv w:val="1"/>
      <w:marLeft w:val="0"/>
      <w:marRight w:val="0"/>
      <w:marTop w:val="0"/>
      <w:marBottom w:val="0"/>
      <w:divBdr>
        <w:top w:val="none" w:sz="0" w:space="0" w:color="auto"/>
        <w:left w:val="none" w:sz="0" w:space="0" w:color="auto"/>
        <w:bottom w:val="none" w:sz="0" w:space="0" w:color="auto"/>
        <w:right w:val="none" w:sz="0" w:space="0" w:color="auto"/>
      </w:divBdr>
    </w:div>
    <w:div w:id="874655700">
      <w:bodyDiv w:val="1"/>
      <w:marLeft w:val="0"/>
      <w:marRight w:val="0"/>
      <w:marTop w:val="0"/>
      <w:marBottom w:val="0"/>
      <w:divBdr>
        <w:top w:val="none" w:sz="0" w:space="0" w:color="auto"/>
        <w:left w:val="none" w:sz="0" w:space="0" w:color="auto"/>
        <w:bottom w:val="none" w:sz="0" w:space="0" w:color="auto"/>
        <w:right w:val="none" w:sz="0" w:space="0" w:color="auto"/>
      </w:divBdr>
    </w:div>
    <w:div w:id="899904974">
      <w:bodyDiv w:val="1"/>
      <w:marLeft w:val="0"/>
      <w:marRight w:val="0"/>
      <w:marTop w:val="0"/>
      <w:marBottom w:val="0"/>
      <w:divBdr>
        <w:top w:val="none" w:sz="0" w:space="0" w:color="auto"/>
        <w:left w:val="none" w:sz="0" w:space="0" w:color="auto"/>
        <w:bottom w:val="none" w:sz="0" w:space="0" w:color="auto"/>
        <w:right w:val="none" w:sz="0" w:space="0" w:color="auto"/>
      </w:divBdr>
    </w:div>
    <w:div w:id="967662863">
      <w:bodyDiv w:val="1"/>
      <w:marLeft w:val="0"/>
      <w:marRight w:val="0"/>
      <w:marTop w:val="0"/>
      <w:marBottom w:val="0"/>
      <w:divBdr>
        <w:top w:val="none" w:sz="0" w:space="0" w:color="auto"/>
        <w:left w:val="none" w:sz="0" w:space="0" w:color="auto"/>
        <w:bottom w:val="none" w:sz="0" w:space="0" w:color="auto"/>
        <w:right w:val="none" w:sz="0" w:space="0" w:color="auto"/>
      </w:divBdr>
      <w:divsChild>
        <w:div w:id="1037778149">
          <w:marLeft w:val="0"/>
          <w:marRight w:val="0"/>
          <w:marTop w:val="360"/>
          <w:marBottom w:val="0"/>
          <w:divBdr>
            <w:top w:val="none" w:sz="0" w:space="0" w:color="auto"/>
            <w:left w:val="none" w:sz="0" w:space="0" w:color="auto"/>
            <w:bottom w:val="none" w:sz="0" w:space="0" w:color="auto"/>
            <w:right w:val="none" w:sz="0" w:space="0" w:color="auto"/>
          </w:divBdr>
        </w:div>
      </w:divsChild>
    </w:div>
    <w:div w:id="1025714960">
      <w:bodyDiv w:val="1"/>
      <w:marLeft w:val="0"/>
      <w:marRight w:val="0"/>
      <w:marTop w:val="0"/>
      <w:marBottom w:val="0"/>
      <w:divBdr>
        <w:top w:val="none" w:sz="0" w:space="0" w:color="auto"/>
        <w:left w:val="none" w:sz="0" w:space="0" w:color="auto"/>
        <w:bottom w:val="none" w:sz="0" w:space="0" w:color="auto"/>
        <w:right w:val="none" w:sz="0" w:space="0" w:color="auto"/>
      </w:divBdr>
    </w:div>
    <w:div w:id="1052003940">
      <w:bodyDiv w:val="1"/>
      <w:marLeft w:val="0"/>
      <w:marRight w:val="0"/>
      <w:marTop w:val="0"/>
      <w:marBottom w:val="0"/>
      <w:divBdr>
        <w:top w:val="none" w:sz="0" w:space="0" w:color="auto"/>
        <w:left w:val="none" w:sz="0" w:space="0" w:color="auto"/>
        <w:bottom w:val="none" w:sz="0" w:space="0" w:color="auto"/>
        <w:right w:val="none" w:sz="0" w:space="0" w:color="auto"/>
      </w:divBdr>
    </w:div>
    <w:div w:id="1135415293">
      <w:bodyDiv w:val="1"/>
      <w:marLeft w:val="0"/>
      <w:marRight w:val="0"/>
      <w:marTop w:val="0"/>
      <w:marBottom w:val="0"/>
      <w:divBdr>
        <w:top w:val="none" w:sz="0" w:space="0" w:color="auto"/>
        <w:left w:val="none" w:sz="0" w:space="0" w:color="auto"/>
        <w:bottom w:val="none" w:sz="0" w:space="0" w:color="auto"/>
        <w:right w:val="none" w:sz="0" w:space="0" w:color="auto"/>
      </w:divBdr>
      <w:divsChild>
        <w:div w:id="1234510478">
          <w:marLeft w:val="547"/>
          <w:marRight w:val="0"/>
          <w:marTop w:val="0"/>
          <w:marBottom w:val="0"/>
          <w:divBdr>
            <w:top w:val="none" w:sz="0" w:space="0" w:color="auto"/>
            <w:left w:val="none" w:sz="0" w:space="0" w:color="auto"/>
            <w:bottom w:val="none" w:sz="0" w:space="0" w:color="auto"/>
            <w:right w:val="none" w:sz="0" w:space="0" w:color="auto"/>
          </w:divBdr>
        </w:div>
      </w:divsChild>
    </w:div>
    <w:div w:id="1154831050">
      <w:bodyDiv w:val="1"/>
      <w:marLeft w:val="0"/>
      <w:marRight w:val="0"/>
      <w:marTop w:val="0"/>
      <w:marBottom w:val="0"/>
      <w:divBdr>
        <w:top w:val="none" w:sz="0" w:space="0" w:color="auto"/>
        <w:left w:val="none" w:sz="0" w:space="0" w:color="auto"/>
        <w:bottom w:val="none" w:sz="0" w:space="0" w:color="auto"/>
        <w:right w:val="none" w:sz="0" w:space="0" w:color="auto"/>
      </w:divBdr>
      <w:divsChild>
        <w:div w:id="614098606">
          <w:marLeft w:val="547"/>
          <w:marRight w:val="0"/>
          <w:marTop w:val="0"/>
          <w:marBottom w:val="0"/>
          <w:divBdr>
            <w:top w:val="none" w:sz="0" w:space="0" w:color="auto"/>
            <w:left w:val="none" w:sz="0" w:space="0" w:color="auto"/>
            <w:bottom w:val="none" w:sz="0" w:space="0" w:color="auto"/>
            <w:right w:val="none" w:sz="0" w:space="0" w:color="auto"/>
          </w:divBdr>
        </w:div>
        <w:div w:id="1371766329">
          <w:marLeft w:val="547"/>
          <w:marRight w:val="0"/>
          <w:marTop w:val="0"/>
          <w:marBottom w:val="0"/>
          <w:divBdr>
            <w:top w:val="none" w:sz="0" w:space="0" w:color="auto"/>
            <w:left w:val="none" w:sz="0" w:space="0" w:color="auto"/>
            <w:bottom w:val="none" w:sz="0" w:space="0" w:color="auto"/>
            <w:right w:val="none" w:sz="0" w:space="0" w:color="auto"/>
          </w:divBdr>
        </w:div>
      </w:divsChild>
    </w:div>
    <w:div w:id="1179199617">
      <w:bodyDiv w:val="1"/>
      <w:marLeft w:val="0"/>
      <w:marRight w:val="0"/>
      <w:marTop w:val="0"/>
      <w:marBottom w:val="0"/>
      <w:divBdr>
        <w:top w:val="none" w:sz="0" w:space="0" w:color="auto"/>
        <w:left w:val="none" w:sz="0" w:space="0" w:color="auto"/>
        <w:bottom w:val="none" w:sz="0" w:space="0" w:color="auto"/>
        <w:right w:val="none" w:sz="0" w:space="0" w:color="auto"/>
      </w:divBdr>
      <w:divsChild>
        <w:div w:id="202179778">
          <w:marLeft w:val="547"/>
          <w:marRight w:val="0"/>
          <w:marTop w:val="0"/>
          <w:marBottom w:val="0"/>
          <w:divBdr>
            <w:top w:val="none" w:sz="0" w:space="0" w:color="auto"/>
            <w:left w:val="none" w:sz="0" w:space="0" w:color="auto"/>
            <w:bottom w:val="none" w:sz="0" w:space="0" w:color="auto"/>
            <w:right w:val="none" w:sz="0" w:space="0" w:color="auto"/>
          </w:divBdr>
        </w:div>
        <w:div w:id="217598426">
          <w:marLeft w:val="547"/>
          <w:marRight w:val="0"/>
          <w:marTop w:val="0"/>
          <w:marBottom w:val="0"/>
          <w:divBdr>
            <w:top w:val="none" w:sz="0" w:space="0" w:color="auto"/>
            <w:left w:val="none" w:sz="0" w:space="0" w:color="auto"/>
            <w:bottom w:val="none" w:sz="0" w:space="0" w:color="auto"/>
            <w:right w:val="none" w:sz="0" w:space="0" w:color="auto"/>
          </w:divBdr>
        </w:div>
        <w:div w:id="298390104">
          <w:marLeft w:val="547"/>
          <w:marRight w:val="0"/>
          <w:marTop w:val="0"/>
          <w:marBottom w:val="0"/>
          <w:divBdr>
            <w:top w:val="none" w:sz="0" w:space="0" w:color="auto"/>
            <w:left w:val="none" w:sz="0" w:space="0" w:color="auto"/>
            <w:bottom w:val="none" w:sz="0" w:space="0" w:color="auto"/>
            <w:right w:val="none" w:sz="0" w:space="0" w:color="auto"/>
          </w:divBdr>
        </w:div>
        <w:div w:id="564920695">
          <w:marLeft w:val="547"/>
          <w:marRight w:val="0"/>
          <w:marTop w:val="0"/>
          <w:marBottom w:val="0"/>
          <w:divBdr>
            <w:top w:val="none" w:sz="0" w:space="0" w:color="auto"/>
            <w:left w:val="none" w:sz="0" w:space="0" w:color="auto"/>
            <w:bottom w:val="none" w:sz="0" w:space="0" w:color="auto"/>
            <w:right w:val="none" w:sz="0" w:space="0" w:color="auto"/>
          </w:divBdr>
        </w:div>
        <w:div w:id="989676976">
          <w:marLeft w:val="547"/>
          <w:marRight w:val="0"/>
          <w:marTop w:val="0"/>
          <w:marBottom w:val="0"/>
          <w:divBdr>
            <w:top w:val="none" w:sz="0" w:space="0" w:color="auto"/>
            <w:left w:val="none" w:sz="0" w:space="0" w:color="auto"/>
            <w:bottom w:val="none" w:sz="0" w:space="0" w:color="auto"/>
            <w:right w:val="none" w:sz="0" w:space="0" w:color="auto"/>
          </w:divBdr>
        </w:div>
        <w:div w:id="1363899015">
          <w:marLeft w:val="547"/>
          <w:marRight w:val="0"/>
          <w:marTop w:val="0"/>
          <w:marBottom w:val="0"/>
          <w:divBdr>
            <w:top w:val="none" w:sz="0" w:space="0" w:color="auto"/>
            <w:left w:val="none" w:sz="0" w:space="0" w:color="auto"/>
            <w:bottom w:val="none" w:sz="0" w:space="0" w:color="auto"/>
            <w:right w:val="none" w:sz="0" w:space="0" w:color="auto"/>
          </w:divBdr>
        </w:div>
        <w:div w:id="1434203532">
          <w:marLeft w:val="547"/>
          <w:marRight w:val="0"/>
          <w:marTop w:val="0"/>
          <w:marBottom w:val="0"/>
          <w:divBdr>
            <w:top w:val="none" w:sz="0" w:space="0" w:color="auto"/>
            <w:left w:val="none" w:sz="0" w:space="0" w:color="auto"/>
            <w:bottom w:val="none" w:sz="0" w:space="0" w:color="auto"/>
            <w:right w:val="none" w:sz="0" w:space="0" w:color="auto"/>
          </w:divBdr>
        </w:div>
        <w:div w:id="1605959766">
          <w:marLeft w:val="547"/>
          <w:marRight w:val="0"/>
          <w:marTop w:val="0"/>
          <w:marBottom w:val="0"/>
          <w:divBdr>
            <w:top w:val="none" w:sz="0" w:space="0" w:color="auto"/>
            <w:left w:val="none" w:sz="0" w:space="0" w:color="auto"/>
            <w:bottom w:val="none" w:sz="0" w:space="0" w:color="auto"/>
            <w:right w:val="none" w:sz="0" w:space="0" w:color="auto"/>
          </w:divBdr>
        </w:div>
      </w:divsChild>
    </w:div>
    <w:div w:id="1187912218">
      <w:bodyDiv w:val="1"/>
      <w:marLeft w:val="0"/>
      <w:marRight w:val="0"/>
      <w:marTop w:val="0"/>
      <w:marBottom w:val="0"/>
      <w:divBdr>
        <w:top w:val="none" w:sz="0" w:space="0" w:color="auto"/>
        <w:left w:val="none" w:sz="0" w:space="0" w:color="auto"/>
        <w:bottom w:val="none" w:sz="0" w:space="0" w:color="auto"/>
        <w:right w:val="none" w:sz="0" w:space="0" w:color="auto"/>
      </w:divBdr>
      <w:divsChild>
        <w:div w:id="662005912">
          <w:marLeft w:val="0"/>
          <w:marRight w:val="0"/>
          <w:marTop w:val="360"/>
          <w:marBottom w:val="0"/>
          <w:divBdr>
            <w:top w:val="none" w:sz="0" w:space="0" w:color="auto"/>
            <w:left w:val="none" w:sz="0" w:space="0" w:color="auto"/>
            <w:bottom w:val="none" w:sz="0" w:space="0" w:color="auto"/>
            <w:right w:val="none" w:sz="0" w:space="0" w:color="auto"/>
          </w:divBdr>
        </w:div>
      </w:divsChild>
    </w:div>
    <w:div w:id="1190724593">
      <w:bodyDiv w:val="1"/>
      <w:marLeft w:val="0"/>
      <w:marRight w:val="0"/>
      <w:marTop w:val="0"/>
      <w:marBottom w:val="0"/>
      <w:divBdr>
        <w:top w:val="none" w:sz="0" w:space="0" w:color="auto"/>
        <w:left w:val="none" w:sz="0" w:space="0" w:color="auto"/>
        <w:bottom w:val="none" w:sz="0" w:space="0" w:color="auto"/>
        <w:right w:val="none" w:sz="0" w:space="0" w:color="auto"/>
      </w:divBdr>
      <w:divsChild>
        <w:div w:id="2089619372">
          <w:marLeft w:val="547"/>
          <w:marRight w:val="0"/>
          <w:marTop w:val="0"/>
          <w:marBottom w:val="0"/>
          <w:divBdr>
            <w:top w:val="none" w:sz="0" w:space="0" w:color="auto"/>
            <w:left w:val="none" w:sz="0" w:space="0" w:color="auto"/>
            <w:bottom w:val="none" w:sz="0" w:space="0" w:color="auto"/>
            <w:right w:val="none" w:sz="0" w:space="0" w:color="auto"/>
          </w:divBdr>
        </w:div>
      </w:divsChild>
    </w:div>
    <w:div w:id="1196114731">
      <w:bodyDiv w:val="1"/>
      <w:marLeft w:val="0"/>
      <w:marRight w:val="0"/>
      <w:marTop w:val="0"/>
      <w:marBottom w:val="0"/>
      <w:divBdr>
        <w:top w:val="none" w:sz="0" w:space="0" w:color="auto"/>
        <w:left w:val="none" w:sz="0" w:space="0" w:color="auto"/>
        <w:bottom w:val="none" w:sz="0" w:space="0" w:color="auto"/>
        <w:right w:val="none" w:sz="0" w:space="0" w:color="auto"/>
      </w:divBdr>
      <w:divsChild>
        <w:div w:id="41907190">
          <w:marLeft w:val="0"/>
          <w:marRight w:val="0"/>
          <w:marTop w:val="360"/>
          <w:marBottom w:val="0"/>
          <w:divBdr>
            <w:top w:val="none" w:sz="0" w:space="0" w:color="auto"/>
            <w:left w:val="none" w:sz="0" w:space="0" w:color="auto"/>
            <w:bottom w:val="none" w:sz="0" w:space="0" w:color="auto"/>
            <w:right w:val="none" w:sz="0" w:space="0" w:color="auto"/>
          </w:divBdr>
        </w:div>
      </w:divsChild>
    </w:div>
    <w:div w:id="1248344317">
      <w:bodyDiv w:val="1"/>
      <w:marLeft w:val="0"/>
      <w:marRight w:val="0"/>
      <w:marTop w:val="0"/>
      <w:marBottom w:val="0"/>
      <w:divBdr>
        <w:top w:val="none" w:sz="0" w:space="0" w:color="auto"/>
        <w:left w:val="none" w:sz="0" w:space="0" w:color="auto"/>
        <w:bottom w:val="none" w:sz="0" w:space="0" w:color="auto"/>
        <w:right w:val="none" w:sz="0" w:space="0" w:color="auto"/>
      </w:divBdr>
    </w:div>
    <w:div w:id="1411611154">
      <w:bodyDiv w:val="1"/>
      <w:marLeft w:val="0"/>
      <w:marRight w:val="0"/>
      <w:marTop w:val="0"/>
      <w:marBottom w:val="0"/>
      <w:divBdr>
        <w:top w:val="none" w:sz="0" w:space="0" w:color="auto"/>
        <w:left w:val="none" w:sz="0" w:space="0" w:color="auto"/>
        <w:bottom w:val="none" w:sz="0" w:space="0" w:color="auto"/>
        <w:right w:val="none" w:sz="0" w:space="0" w:color="auto"/>
      </w:divBdr>
      <w:divsChild>
        <w:div w:id="2011715646">
          <w:marLeft w:val="0"/>
          <w:marRight w:val="0"/>
          <w:marTop w:val="360"/>
          <w:marBottom w:val="0"/>
          <w:divBdr>
            <w:top w:val="none" w:sz="0" w:space="0" w:color="auto"/>
            <w:left w:val="none" w:sz="0" w:space="0" w:color="auto"/>
            <w:bottom w:val="none" w:sz="0" w:space="0" w:color="auto"/>
            <w:right w:val="none" w:sz="0" w:space="0" w:color="auto"/>
          </w:divBdr>
        </w:div>
      </w:divsChild>
    </w:div>
    <w:div w:id="1457064795">
      <w:bodyDiv w:val="1"/>
      <w:marLeft w:val="0"/>
      <w:marRight w:val="0"/>
      <w:marTop w:val="0"/>
      <w:marBottom w:val="0"/>
      <w:divBdr>
        <w:top w:val="none" w:sz="0" w:space="0" w:color="auto"/>
        <w:left w:val="none" w:sz="0" w:space="0" w:color="auto"/>
        <w:bottom w:val="none" w:sz="0" w:space="0" w:color="auto"/>
        <w:right w:val="none" w:sz="0" w:space="0" w:color="auto"/>
      </w:divBdr>
      <w:divsChild>
        <w:div w:id="105733122">
          <w:marLeft w:val="0"/>
          <w:marRight w:val="0"/>
          <w:marTop w:val="0"/>
          <w:marBottom w:val="0"/>
          <w:divBdr>
            <w:top w:val="none" w:sz="0" w:space="0" w:color="auto"/>
            <w:left w:val="none" w:sz="0" w:space="0" w:color="auto"/>
            <w:bottom w:val="none" w:sz="0" w:space="0" w:color="auto"/>
            <w:right w:val="none" w:sz="0" w:space="0" w:color="auto"/>
          </w:divBdr>
        </w:div>
      </w:divsChild>
    </w:div>
    <w:div w:id="1491678081">
      <w:bodyDiv w:val="1"/>
      <w:marLeft w:val="0"/>
      <w:marRight w:val="0"/>
      <w:marTop w:val="0"/>
      <w:marBottom w:val="0"/>
      <w:divBdr>
        <w:top w:val="none" w:sz="0" w:space="0" w:color="auto"/>
        <w:left w:val="none" w:sz="0" w:space="0" w:color="auto"/>
        <w:bottom w:val="none" w:sz="0" w:space="0" w:color="auto"/>
        <w:right w:val="none" w:sz="0" w:space="0" w:color="auto"/>
      </w:divBdr>
    </w:div>
    <w:div w:id="1516845605">
      <w:bodyDiv w:val="1"/>
      <w:marLeft w:val="0"/>
      <w:marRight w:val="0"/>
      <w:marTop w:val="0"/>
      <w:marBottom w:val="0"/>
      <w:divBdr>
        <w:top w:val="none" w:sz="0" w:space="0" w:color="auto"/>
        <w:left w:val="none" w:sz="0" w:space="0" w:color="auto"/>
        <w:bottom w:val="none" w:sz="0" w:space="0" w:color="auto"/>
        <w:right w:val="none" w:sz="0" w:space="0" w:color="auto"/>
      </w:divBdr>
    </w:div>
    <w:div w:id="1563369319">
      <w:bodyDiv w:val="1"/>
      <w:marLeft w:val="0"/>
      <w:marRight w:val="0"/>
      <w:marTop w:val="0"/>
      <w:marBottom w:val="0"/>
      <w:divBdr>
        <w:top w:val="none" w:sz="0" w:space="0" w:color="auto"/>
        <w:left w:val="none" w:sz="0" w:space="0" w:color="auto"/>
        <w:bottom w:val="none" w:sz="0" w:space="0" w:color="auto"/>
        <w:right w:val="none" w:sz="0" w:space="0" w:color="auto"/>
      </w:divBdr>
    </w:div>
    <w:div w:id="1564025915">
      <w:bodyDiv w:val="1"/>
      <w:marLeft w:val="0"/>
      <w:marRight w:val="0"/>
      <w:marTop w:val="0"/>
      <w:marBottom w:val="0"/>
      <w:divBdr>
        <w:top w:val="none" w:sz="0" w:space="0" w:color="auto"/>
        <w:left w:val="none" w:sz="0" w:space="0" w:color="auto"/>
        <w:bottom w:val="none" w:sz="0" w:space="0" w:color="auto"/>
        <w:right w:val="none" w:sz="0" w:space="0" w:color="auto"/>
      </w:divBdr>
    </w:div>
    <w:div w:id="1608388966">
      <w:bodyDiv w:val="1"/>
      <w:marLeft w:val="0"/>
      <w:marRight w:val="0"/>
      <w:marTop w:val="0"/>
      <w:marBottom w:val="0"/>
      <w:divBdr>
        <w:top w:val="none" w:sz="0" w:space="0" w:color="auto"/>
        <w:left w:val="none" w:sz="0" w:space="0" w:color="auto"/>
        <w:bottom w:val="none" w:sz="0" w:space="0" w:color="auto"/>
        <w:right w:val="none" w:sz="0" w:space="0" w:color="auto"/>
      </w:divBdr>
      <w:divsChild>
        <w:div w:id="291252923">
          <w:marLeft w:val="547"/>
          <w:marRight w:val="0"/>
          <w:marTop w:val="0"/>
          <w:marBottom w:val="0"/>
          <w:divBdr>
            <w:top w:val="none" w:sz="0" w:space="0" w:color="auto"/>
            <w:left w:val="none" w:sz="0" w:space="0" w:color="auto"/>
            <w:bottom w:val="none" w:sz="0" w:space="0" w:color="auto"/>
            <w:right w:val="none" w:sz="0" w:space="0" w:color="auto"/>
          </w:divBdr>
        </w:div>
      </w:divsChild>
    </w:div>
    <w:div w:id="1655137252">
      <w:bodyDiv w:val="1"/>
      <w:marLeft w:val="0"/>
      <w:marRight w:val="0"/>
      <w:marTop w:val="0"/>
      <w:marBottom w:val="0"/>
      <w:divBdr>
        <w:top w:val="none" w:sz="0" w:space="0" w:color="auto"/>
        <w:left w:val="none" w:sz="0" w:space="0" w:color="auto"/>
        <w:bottom w:val="none" w:sz="0" w:space="0" w:color="auto"/>
        <w:right w:val="none" w:sz="0" w:space="0" w:color="auto"/>
      </w:divBdr>
    </w:div>
    <w:div w:id="1666859985">
      <w:bodyDiv w:val="1"/>
      <w:marLeft w:val="0"/>
      <w:marRight w:val="0"/>
      <w:marTop w:val="0"/>
      <w:marBottom w:val="0"/>
      <w:divBdr>
        <w:top w:val="none" w:sz="0" w:space="0" w:color="auto"/>
        <w:left w:val="none" w:sz="0" w:space="0" w:color="auto"/>
        <w:bottom w:val="none" w:sz="0" w:space="0" w:color="auto"/>
        <w:right w:val="none" w:sz="0" w:space="0" w:color="auto"/>
      </w:divBdr>
      <w:divsChild>
        <w:div w:id="1633948956">
          <w:marLeft w:val="547"/>
          <w:marRight w:val="0"/>
          <w:marTop w:val="0"/>
          <w:marBottom w:val="0"/>
          <w:divBdr>
            <w:top w:val="none" w:sz="0" w:space="0" w:color="auto"/>
            <w:left w:val="none" w:sz="0" w:space="0" w:color="auto"/>
            <w:bottom w:val="none" w:sz="0" w:space="0" w:color="auto"/>
            <w:right w:val="none" w:sz="0" w:space="0" w:color="auto"/>
          </w:divBdr>
        </w:div>
      </w:divsChild>
    </w:div>
    <w:div w:id="1711224180">
      <w:bodyDiv w:val="1"/>
      <w:marLeft w:val="0"/>
      <w:marRight w:val="0"/>
      <w:marTop w:val="0"/>
      <w:marBottom w:val="0"/>
      <w:divBdr>
        <w:top w:val="none" w:sz="0" w:space="0" w:color="auto"/>
        <w:left w:val="none" w:sz="0" w:space="0" w:color="auto"/>
        <w:bottom w:val="none" w:sz="0" w:space="0" w:color="auto"/>
        <w:right w:val="none" w:sz="0" w:space="0" w:color="auto"/>
      </w:divBdr>
    </w:div>
    <w:div w:id="1737314447">
      <w:bodyDiv w:val="1"/>
      <w:marLeft w:val="0"/>
      <w:marRight w:val="0"/>
      <w:marTop w:val="0"/>
      <w:marBottom w:val="0"/>
      <w:divBdr>
        <w:top w:val="none" w:sz="0" w:space="0" w:color="auto"/>
        <w:left w:val="none" w:sz="0" w:space="0" w:color="auto"/>
        <w:bottom w:val="none" w:sz="0" w:space="0" w:color="auto"/>
        <w:right w:val="none" w:sz="0" w:space="0" w:color="auto"/>
      </w:divBdr>
    </w:div>
    <w:div w:id="1784688768">
      <w:bodyDiv w:val="1"/>
      <w:marLeft w:val="0"/>
      <w:marRight w:val="0"/>
      <w:marTop w:val="0"/>
      <w:marBottom w:val="0"/>
      <w:divBdr>
        <w:top w:val="none" w:sz="0" w:space="0" w:color="auto"/>
        <w:left w:val="none" w:sz="0" w:space="0" w:color="auto"/>
        <w:bottom w:val="none" w:sz="0" w:space="0" w:color="auto"/>
        <w:right w:val="none" w:sz="0" w:space="0" w:color="auto"/>
      </w:divBdr>
      <w:divsChild>
        <w:div w:id="1530297829">
          <w:marLeft w:val="547"/>
          <w:marRight w:val="0"/>
          <w:marTop w:val="0"/>
          <w:marBottom w:val="0"/>
          <w:divBdr>
            <w:top w:val="none" w:sz="0" w:space="0" w:color="auto"/>
            <w:left w:val="none" w:sz="0" w:space="0" w:color="auto"/>
            <w:bottom w:val="none" w:sz="0" w:space="0" w:color="auto"/>
            <w:right w:val="none" w:sz="0" w:space="0" w:color="auto"/>
          </w:divBdr>
        </w:div>
        <w:div w:id="1865551614">
          <w:marLeft w:val="547"/>
          <w:marRight w:val="0"/>
          <w:marTop w:val="0"/>
          <w:marBottom w:val="0"/>
          <w:divBdr>
            <w:top w:val="none" w:sz="0" w:space="0" w:color="auto"/>
            <w:left w:val="none" w:sz="0" w:space="0" w:color="auto"/>
            <w:bottom w:val="none" w:sz="0" w:space="0" w:color="auto"/>
            <w:right w:val="none" w:sz="0" w:space="0" w:color="auto"/>
          </w:divBdr>
        </w:div>
      </w:divsChild>
    </w:div>
    <w:div w:id="1807504410">
      <w:bodyDiv w:val="1"/>
      <w:marLeft w:val="0"/>
      <w:marRight w:val="0"/>
      <w:marTop w:val="0"/>
      <w:marBottom w:val="0"/>
      <w:divBdr>
        <w:top w:val="none" w:sz="0" w:space="0" w:color="auto"/>
        <w:left w:val="none" w:sz="0" w:space="0" w:color="auto"/>
        <w:bottom w:val="none" w:sz="0" w:space="0" w:color="auto"/>
        <w:right w:val="none" w:sz="0" w:space="0" w:color="auto"/>
      </w:divBdr>
      <w:divsChild>
        <w:div w:id="465515650">
          <w:marLeft w:val="547"/>
          <w:marRight w:val="0"/>
          <w:marTop w:val="0"/>
          <w:marBottom w:val="0"/>
          <w:divBdr>
            <w:top w:val="none" w:sz="0" w:space="0" w:color="auto"/>
            <w:left w:val="none" w:sz="0" w:space="0" w:color="auto"/>
            <w:bottom w:val="none" w:sz="0" w:space="0" w:color="auto"/>
            <w:right w:val="none" w:sz="0" w:space="0" w:color="auto"/>
          </w:divBdr>
        </w:div>
        <w:div w:id="924800164">
          <w:marLeft w:val="547"/>
          <w:marRight w:val="0"/>
          <w:marTop w:val="0"/>
          <w:marBottom w:val="0"/>
          <w:divBdr>
            <w:top w:val="none" w:sz="0" w:space="0" w:color="auto"/>
            <w:left w:val="none" w:sz="0" w:space="0" w:color="auto"/>
            <w:bottom w:val="none" w:sz="0" w:space="0" w:color="auto"/>
            <w:right w:val="none" w:sz="0" w:space="0" w:color="auto"/>
          </w:divBdr>
        </w:div>
      </w:divsChild>
    </w:div>
    <w:div w:id="1809391777">
      <w:bodyDiv w:val="1"/>
      <w:marLeft w:val="0"/>
      <w:marRight w:val="0"/>
      <w:marTop w:val="0"/>
      <w:marBottom w:val="0"/>
      <w:divBdr>
        <w:top w:val="none" w:sz="0" w:space="0" w:color="auto"/>
        <w:left w:val="none" w:sz="0" w:space="0" w:color="auto"/>
        <w:bottom w:val="none" w:sz="0" w:space="0" w:color="auto"/>
        <w:right w:val="none" w:sz="0" w:space="0" w:color="auto"/>
      </w:divBdr>
    </w:div>
    <w:div w:id="1916088309">
      <w:bodyDiv w:val="1"/>
      <w:marLeft w:val="0"/>
      <w:marRight w:val="0"/>
      <w:marTop w:val="0"/>
      <w:marBottom w:val="0"/>
      <w:divBdr>
        <w:top w:val="none" w:sz="0" w:space="0" w:color="auto"/>
        <w:left w:val="none" w:sz="0" w:space="0" w:color="auto"/>
        <w:bottom w:val="none" w:sz="0" w:space="0" w:color="auto"/>
        <w:right w:val="none" w:sz="0" w:space="0" w:color="auto"/>
      </w:divBdr>
    </w:div>
    <w:div w:id="1921912218">
      <w:bodyDiv w:val="1"/>
      <w:marLeft w:val="0"/>
      <w:marRight w:val="0"/>
      <w:marTop w:val="0"/>
      <w:marBottom w:val="0"/>
      <w:divBdr>
        <w:top w:val="none" w:sz="0" w:space="0" w:color="auto"/>
        <w:left w:val="none" w:sz="0" w:space="0" w:color="auto"/>
        <w:bottom w:val="none" w:sz="0" w:space="0" w:color="auto"/>
        <w:right w:val="none" w:sz="0" w:space="0" w:color="auto"/>
      </w:divBdr>
    </w:div>
    <w:div w:id="1943030160">
      <w:bodyDiv w:val="1"/>
      <w:marLeft w:val="0"/>
      <w:marRight w:val="0"/>
      <w:marTop w:val="0"/>
      <w:marBottom w:val="0"/>
      <w:divBdr>
        <w:top w:val="none" w:sz="0" w:space="0" w:color="auto"/>
        <w:left w:val="none" w:sz="0" w:space="0" w:color="auto"/>
        <w:bottom w:val="none" w:sz="0" w:space="0" w:color="auto"/>
        <w:right w:val="none" w:sz="0" w:space="0" w:color="auto"/>
      </w:divBdr>
      <w:divsChild>
        <w:div w:id="934285219">
          <w:marLeft w:val="0"/>
          <w:marRight w:val="0"/>
          <w:marTop w:val="360"/>
          <w:marBottom w:val="0"/>
          <w:divBdr>
            <w:top w:val="none" w:sz="0" w:space="0" w:color="auto"/>
            <w:left w:val="none" w:sz="0" w:space="0" w:color="auto"/>
            <w:bottom w:val="none" w:sz="0" w:space="0" w:color="auto"/>
            <w:right w:val="none" w:sz="0" w:space="0" w:color="auto"/>
          </w:divBdr>
        </w:div>
      </w:divsChild>
    </w:div>
    <w:div w:id="1952349173">
      <w:bodyDiv w:val="1"/>
      <w:marLeft w:val="0"/>
      <w:marRight w:val="0"/>
      <w:marTop w:val="0"/>
      <w:marBottom w:val="0"/>
      <w:divBdr>
        <w:top w:val="none" w:sz="0" w:space="0" w:color="auto"/>
        <w:left w:val="none" w:sz="0" w:space="0" w:color="auto"/>
        <w:bottom w:val="none" w:sz="0" w:space="0" w:color="auto"/>
        <w:right w:val="none" w:sz="0" w:space="0" w:color="auto"/>
      </w:divBdr>
      <w:divsChild>
        <w:div w:id="1949924447">
          <w:marLeft w:val="0"/>
          <w:marRight w:val="0"/>
          <w:marTop w:val="360"/>
          <w:marBottom w:val="0"/>
          <w:divBdr>
            <w:top w:val="none" w:sz="0" w:space="0" w:color="auto"/>
            <w:left w:val="none" w:sz="0" w:space="0" w:color="auto"/>
            <w:bottom w:val="none" w:sz="0" w:space="0" w:color="auto"/>
            <w:right w:val="none" w:sz="0" w:space="0" w:color="auto"/>
          </w:divBdr>
        </w:div>
      </w:divsChild>
    </w:div>
    <w:div w:id="1972007373">
      <w:bodyDiv w:val="1"/>
      <w:marLeft w:val="0"/>
      <w:marRight w:val="0"/>
      <w:marTop w:val="0"/>
      <w:marBottom w:val="0"/>
      <w:divBdr>
        <w:top w:val="none" w:sz="0" w:space="0" w:color="auto"/>
        <w:left w:val="none" w:sz="0" w:space="0" w:color="auto"/>
        <w:bottom w:val="none" w:sz="0" w:space="0" w:color="auto"/>
        <w:right w:val="none" w:sz="0" w:space="0" w:color="auto"/>
      </w:divBdr>
      <w:divsChild>
        <w:div w:id="397825930">
          <w:marLeft w:val="547"/>
          <w:marRight w:val="0"/>
          <w:marTop w:val="0"/>
          <w:marBottom w:val="0"/>
          <w:divBdr>
            <w:top w:val="none" w:sz="0" w:space="0" w:color="auto"/>
            <w:left w:val="none" w:sz="0" w:space="0" w:color="auto"/>
            <w:bottom w:val="none" w:sz="0" w:space="0" w:color="auto"/>
            <w:right w:val="none" w:sz="0" w:space="0" w:color="auto"/>
          </w:divBdr>
        </w:div>
      </w:divsChild>
    </w:div>
    <w:div w:id="2020083435">
      <w:bodyDiv w:val="1"/>
      <w:marLeft w:val="0"/>
      <w:marRight w:val="0"/>
      <w:marTop w:val="0"/>
      <w:marBottom w:val="0"/>
      <w:divBdr>
        <w:top w:val="none" w:sz="0" w:space="0" w:color="auto"/>
        <w:left w:val="none" w:sz="0" w:space="0" w:color="auto"/>
        <w:bottom w:val="none" w:sz="0" w:space="0" w:color="auto"/>
        <w:right w:val="none" w:sz="0" w:space="0" w:color="auto"/>
      </w:divBdr>
      <w:divsChild>
        <w:div w:id="383723899">
          <w:marLeft w:val="547"/>
          <w:marRight w:val="0"/>
          <w:marTop w:val="0"/>
          <w:marBottom w:val="0"/>
          <w:divBdr>
            <w:top w:val="none" w:sz="0" w:space="0" w:color="auto"/>
            <w:left w:val="none" w:sz="0" w:space="0" w:color="auto"/>
            <w:bottom w:val="none" w:sz="0" w:space="0" w:color="auto"/>
            <w:right w:val="none" w:sz="0" w:space="0" w:color="auto"/>
          </w:divBdr>
        </w:div>
      </w:divsChild>
    </w:div>
    <w:div w:id="2077584552">
      <w:bodyDiv w:val="1"/>
      <w:marLeft w:val="0"/>
      <w:marRight w:val="0"/>
      <w:marTop w:val="0"/>
      <w:marBottom w:val="0"/>
      <w:divBdr>
        <w:top w:val="none" w:sz="0" w:space="0" w:color="auto"/>
        <w:left w:val="none" w:sz="0" w:space="0" w:color="auto"/>
        <w:bottom w:val="none" w:sz="0" w:space="0" w:color="auto"/>
        <w:right w:val="none" w:sz="0" w:space="0" w:color="auto"/>
      </w:divBdr>
    </w:div>
    <w:div w:id="2122340682">
      <w:bodyDiv w:val="1"/>
      <w:marLeft w:val="0"/>
      <w:marRight w:val="0"/>
      <w:marTop w:val="0"/>
      <w:marBottom w:val="0"/>
      <w:divBdr>
        <w:top w:val="none" w:sz="0" w:space="0" w:color="auto"/>
        <w:left w:val="none" w:sz="0" w:space="0" w:color="auto"/>
        <w:bottom w:val="none" w:sz="0" w:space="0" w:color="auto"/>
        <w:right w:val="none" w:sz="0" w:space="0" w:color="auto"/>
      </w:divBdr>
      <w:divsChild>
        <w:div w:id="588126183">
          <w:marLeft w:val="547"/>
          <w:marRight w:val="0"/>
          <w:marTop w:val="0"/>
          <w:marBottom w:val="0"/>
          <w:divBdr>
            <w:top w:val="none" w:sz="0" w:space="0" w:color="auto"/>
            <w:left w:val="none" w:sz="0" w:space="0" w:color="auto"/>
            <w:bottom w:val="none" w:sz="0" w:space="0" w:color="auto"/>
            <w:right w:val="none" w:sz="0" w:space="0" w:color="auto"/>
          </w:divBdr>
        </w:div>
      </w:divsChild>
    </w:div>
    <w:div w:id="2128574947">
      <w:bodyDiv w:val="1"/>
      <w:marLeft w:val="0"/>
      <w:marRight w:val="0"/>
      <w:marTop w:val="0"/>
      <w:marBottom w:val="0"/>
      <w:divBdr>
        <w:top w:val="none" w:sz="0" w:space="0" w:color="auto"/>
        <w:left w:val="none" w:sz="0" w:space="0" w:color="auto"/>
        <w:bottom w:val="none" w:sz="0" w:space="0" w:color="auto"/>
        <w:right w:val="none" w:sz="0" w:space="0" w:color="auto"/>
      </w:divBdr>
      <w:divsChild>
        <w:div w:id="135993896">
          <w:marLeft w:val="547"/>
          <w:marRight w:val="0"/>
          <w:marTop w:val="0"/>
          <w:marBottom w:val="0"/>
          <w:divBdr>
            <w:top w:val="none" w:sz="0" w:space="0" w:color="auto"/>
            <w:left w:val="none" w:sz="0" w:space="0" w:color="auto"/>
            <w:bottom w:val="none" w:sz="0" w:space="0" w:color="auto"/>
            <w:right w:val="none" w:sz="0" w:space="0" w:color="auto"/>
          </w:divBdr>
        </w:div>
        <w:div w:id="175007670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centerforhealthsecurity.org/sites/default/files/2024-02/24-02-05-cdc-misinfo-playbook.pdf" TargetMode="External"/></Relationships>
</file>

<file path=word/documenttasks/documenttasks1.xml><?xml version="1.0" encoding="utf-8"?>
<t:Tasks xmlns:t="http://schemas.microsoft.com/office/tasks/2019/documenttasks" xmlns:oel="http://schemas.microsoft.com/office/2019/extlst">
  <t:Task id="{B47D824C-40B4-4C4D-B56E-B422E070897D}">
    <t:Anchor>
      <t:Comment id="1020367566"/>
    </t:Anchor>
    <t:History>
      <t:Event id="{81622079-4F79-409C-81D7-0048DD70FCFC}" time="2023-12-13T19:47:22.639Z">
        <t:Attribution userId="S::anagar1@jh.edu::6b361c38-4f5e-4f45-a53e-6fe33aced907" userProvider="AD" userName="Aishwarya Nagar"/>
        <t:Anchor>
          <t:Comment id="1076890667"/>
        </t:Anchor>
        <t:Create/>
      </t:Event>
      <t:Event id="{50714524-3CAD-4F46-ACA0-E800EFE82E93}" time="2023-12-13T19:47:22.639Z">
        <t:Attribution userId="S::anagar1@jh.edu::6b361c38-4f5e-4f45-a53e-6fe33aced907" userProvider="AD" userName="Aishwarya Nagar"/>
        <t:Anchor>
          <t:Comment id="1076890667"/>
        </t:Anchor>
        <t:Assign userId="S::tsell1@jh.edu::a672a4fe-6147-4327-b344-bd703fdda53c" userProvider="AD" userName="Tara Kirk Sell"/>
      </t:Event>
      <t:Event id="{A1DE225D-99F6-41C3-BB35-20B4A3A1A136}" time="2023-12-13T19:47:22.639Z">
        <t:Attribution userId="S::anagar1@jh.edu::6b361c38-4f5e-4f45-a53e-6fe33aced907" userProvider="AD" userName="Aishwarya Nagar"/>
        <t:Anchor>
          <t:Comment id="1076890667"/>
        </t:Anchor>
        <t:SetTitle title="@Tara Kirk Sell can you be point person for editing this exec summary?"/>
      </t:Event>
      <t:Event id="{23966292-7388-40F0-BF25-64454186EFDB}" time="2023-12-18T20:48:58.264Z">
        <t:Attribution userId="S::anagar1@jh.edu::6b361c38-4f5e-4f45-a53e-6fe33aced907" userProvider="AD" userName="Aishwarya Nagar"/>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AAAA18D33802741958F35129301322E" ma:contentTypeVersion="13" ma:contentTypeDescription="Create a new document." ma:contentTypeScope="" ma:versionID="e0c929b285b32259d259bc3d276b5417">
  <xsd:schema xmlns:xsd="http://www.w3.org/2001/XMLSchema" xmlns:xs="http://www.w3.org/2001/XMLSchema" xmlns:p="http://schemas.microsoft.com/office/2006/metadata/properties" xmlns:ns2="b239bd13-5360-4250-8518-c151605e81c9" xmlns:ns3="6a0b7ba9-e5aa-4244-a9f1-96e0ff13fa32" targetNamespace="http://schemas.microsoft.com/office/2006/metadata/properties" ma:root="true" ma:fieldsID="1d028fa0ac477c35894dab3d919b2c25" ns2:_="" ns3:_="">
    <xsd:import namespace="b239bd13-5360-4250-8518-c151605e81c9"/>
    <xsd:import namespace="6a0b7ba9-e5aa-4244-a9f1-96e0ff13fa3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lcf76f155ced4ddcb4097134ff3c332f"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39bd13-5360-4250-8518-c151605e81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f3f7c956-802a-45ac-b2ba-cc78506785fb"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a0b7ba9-e5aa-4244-a9f1-96e0ff13fa3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b239bd13-5360-4250-8518-c151605e81c9">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F02FA3-45A7-4699-98CE-E2E78D73D4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39bd13-5360-4250-8518-c151605e81c9"/>
    <ds:schemaRef ds:uri="6a0b7ba9-e5aa-4244-a9f1-96e0ff13fa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A8AAC31-1A77-43D5-90B9-C39D2267A462}">
  <ds:schemaRefs>
    <ds:schemaRef ds:uri="http://schemas.microsoft.com/sharepoint/v3/contenttype/forms"/>
  </ds:schemaRefs>
</ds:datastoreItem>
</file>

<file path=customXml/itemProps3.xml><?xml version="1.0" encoding="utf-8"?>
<ds:datastoreItem xmlns:ds="http://schemas.openxmlformats.org/officeDocument/2006/customXml" ds:itemID="{C6AD5AB8-C73C-4B26-9239-B0AA13F1A46E}">
  <ds:schemaRefs>
    <ds:schemaRef ds:uri="http://schemas.microsoft.com/office/2006/metadata/properties"/>
    <ds:schemaRef ds:uri="http://schemas.microsoft.com/office/infopath/2007/PartnerControls"/>
    <ds:schemaRef ds:uri="b239bd13-5360-4250-8518-c151605e81c9"/>
  </ds:schemaRefs>
</ds:datastoreItem>
</file>

<file path=customXml/itemProps4.xml><?xml version="1.0" encoding="utf-8"?>
<ds:datastoreItem xmlns:ds="http://schemas.openxmlformats.org/officeDocument/2006/customXml" ds:itemID="{48BD69AA-06C6-4B61-8692-B94B0A0CF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Pages>
  <Words>369</Words>
  <Characters>3418</Characters>
  <Application>Microsoft Office Word</Application>
  <DocSecurity>0</DocSecurity>
  <Lines>28</Lines>
  <Paragraphs>7</Paragraphs>
  <ScaleCrop>false</ScaleCrop>
  <Company/>
  <LinksUpToDate>false</LinksUpToDate>
  <CharactersWithSpaces>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hwarya Nagar</dc:creator>
  <cp:keywords/>
  <dc:description/>
  <cp:lastModifiedBy>Julia Cizek</cp:lastModifiedBy>
  <cp:revision>235</cp:revision>
  <cp:lastPrinted>2023-11-17T03:45:00Z</cp:lastPrinted>
  <dcterms:created xsi:type="dcterms:W3CDTF">2024-01-03T00:23:00Z</dcterms:created>
  <dcterms:modified xsi:type="dcterms:W3CDTF">2024-02-12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ZOTERO_PREF_2">
    <vt:lpwstr>AskDelayCitationUpdates" value="true"/&gt;&lt;/prefs&gt;&lt;/data&gt;</vt:lpwstr>
  </property>
  <property fmtid="{D5CDD505-2E9C-101B-9397-08002B2CF9AE}" pid="4" name="MSIP_Label_8af03ff0-41c5-4c41-b55e-fabb8fae94be_Enabled">
    <vt:lpwstr>true</vt:lpwstr>
  </property>
  <property fmtid="{D5CDD505-2E9C-101B-9397-08002B2CF9AE}" pid="5" name="MSIP_Label_8af03ff0-41c5-4c41-b55e-fabb8fae94be_SetDate">
    <vt:lpwstr>2023-11-01T13:58:17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cd017ea6-40e7-40ec-9db9-dcb60d40e203</vt:lpwstr>
  </property>
  <property fmtid="{D5CDD505-2E9C-101B-9397-08002B2CF9AE}" pid="10" name="MSIP_Label_8af03ff0-41c5-4c41-b55e-fabb8fae94be_ContentBits">
    <vt:lpwstr>0</vt:lpwstr>
  </property>
  <property fmtid="{D5CDD505-2E9C-101B-9397-08002B2CF9AE}" pid="11" name="GrammarlyDocumentId">
    <vt:lpwstr>142a572359fc586cc969b5837f25a01fb4f4499bbd7903830449a7bcd1da5e5c</vt:lpwstr>
  </property>
  <property fmtid="{D5CDD505-2E9C-101B-9397-08002B2CF9AE}" pid="12" name="ContentTypeId">
    <vt:lpwstr>0x0101004AAAA18D33802741958F35129301322E</vt:lpwstr>
  </property>
  <property fmtid="{D5CDD505-2E9C-101B-9397-08002B2CF9AE}" pid="13" name="ZOTERO_PREF_1">
    <vt:lpwstr>&lt;data data-version="3" zotero-version="6.0.30"&gt;&lt;session id="dN8sfou0"/&gt;&lt;style id="http://www.zotero.org/styles/american-medical-association" hasBibliography="1" bibliographyStyleHasBeenSet="1"/&gt;&lt;prefs&gt;&lt;pref name="fieldType" value="Field"/&gt;&lt;pref name="dont</vt:lpwstr>
  </property>
</Properties>
</file>